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392CAB" w:rsidRPr="0051349B" w:rsidRDefault="00BF609B" w:rsidP="0051349B">
      <w:pPr>
        <w:rPr>
          <w:rFonts w:asciiTheme="majorHAnsi" w:hAnsiTheme="majorHAnsi" w:cstheme="majorHAnsi"/>
          <w:b/>
          <w:sz w:val="28"/>
          <w:szCs w:val="28"/>
        </w:rPr>
        <w:sectPr w:rsidR="00392CAB" w:rsidRPr="0051349B" w:rsidSect="00282582">
          <w:pgSz w:w="11906" w:h="16838" w:code="9"/>
          <w:pgMar w:top="1440" w:right="1440" w:bottom="1440" w:left="1440" w:header="720" w:footer="720" w:gutter="0"/>
          <w:pgNumType w:start="12"/>
          <w:cols w:space="720"/>
          <w:titlePg/>
          <w:docGrid w:linePitch="360"/>
        </w:sectPr>
      </w:pPr>
      <w:r w:rsidRPr="00622D35">
        <w:rPr>
          <w:rFonts w:asciiTheme="majorHAnsi" w:hAnsiTheme="majorHAnsi" w:cstheme="majorHAnsi"/>
          <w:b/>
          <w:sz w:val="28"/>
          <w:szCs w:val="28"/>
        </w:rPr>
        <w:lastRenderedPageBreak/>
        <w:t>Abstract</w:t>
      </w:r>
    </w:p>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Default="009B20D5" w:rsidP="00D31B09">
      <w:pPr>
        <w:pStyle w:val="Title"/>
      </w:pPr>
    </w:p>
    <w:p w:rsidR="009E1264" w:rsidRDefault="009E1264" w:rsidP="00D31B09">
      <w:pPr>
        <w:pStyle w:val="ListParagraph"/>
      </w:pPr>
    </w:p>
    <w:p w:rsidR="000744AB"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244284" w:history="1">
        <w:r w:rsidR="000744AB" w:rsidRPr="009735FB">
          <w:rPr>
            <w:rStyle w:val="Hyperlink"/>
            <w:noProof/>
          </w:rPr>
          <w:t>1</w:t>
        </w:r>
        <w:r w:rsidR="000744AB">
          <w:rPr>
            <w:rFonts w:eastAsiaTheme="minorEastAsia" w:cstheme="minorBidi"/>
            <w:b w:val="0"/>
            <w:bCs w:val="0"/>
            <w:noProof/>
            <w:sz w:val="22"/>
            <w:szCs w:val="22"/>
          </w:rPr>
          <w:tab/>
        </w:r>
        <w:r w:rsidR="000744AB" w:rsidRPr="009735FB">
          <w:rPr>
            <w:rStyle w:val="Hyperlink"/>
            <w:noProof/>
          </w:rPr>
          <w:t>Introduction</w:t>
        </w:r>
        <w:r w:rsidR="000744AB">
          <w:rPr>
            <w:noProof/>
            <w:webHidden/>
          </w:rPr>
          <w:tab/>
        </w:r>
        <w:r w:rsidR="000744AB">
          <w:rPr>
            <w:noProof/>
            <w:webHidden/>
          </w:rPr>
          <w:fldChar w:fldCharType="begin"/>
        </w:r>
        <w:r w:rsidR="000744AB">
          <w:rPr>
            <w:noProof/>
            <w:webHidden/>
          </w:rPr>
          <w:instrText xml:space="preserve"> PAGEREF _Toc523244284 \h </w:instrText>
        </w:r>
        <w:r w:rsidR="000744AB">
          <w:rPr>
            <w:noProof/>
            <w:webHidden/>
          </w:rPr>
        </w:r>
        <w:r w:rsidR="000744AB">
          <w:rPr>
            <w:noProof/>
            <w:webHidden/>
          </w:rPr>
          <w:fldChar w:fldCharType="separate"/>
        </w:r>
        <w:r w:rsidR="000744AB">
          <w:rPr>
            <w:noProof/>
            <w:webHidden/>
          </w:rPr>
          <w:t>1</w:t>
        </w:r>
        <w:r w:rsidR="000744AB">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85" w:history="1">
        <w:r w:rsidRPr="009735FB">
          <w:rPr>
            <w:rStyle w:val="Hyperlink"/>
            <w:noProof/>
          </w:rPr>
          <w:t>1.1</w:t>
        </w:r>
        <w:r>
          <w:rPr>
            <w:rFonts w:eastAsiaTheme="minorEastAsia" w:cstheme="minorBidi"/>
            <w:iCs w:val="0"/>
            <w:noProof/>
            <w:sz w:val="22"/>
            <w:szCs w:val="22"/>
          </w:rPr>
          <w:tab/>
        </w:r>
        <w:r w:rsidRPr="009735FB">
          <w:rPr>
            <w:rStyle w:val="Hyperlink"/>
            <w:noProof/>
          </w:rPr>
          <w:t>Motivation</w:t>
        </w:r>
        <w:r>
          <w:rPr>
            <w:noProof/>
            <w:webHidden/>
          </w:rPr>
          <w:tab/>
        </w:r>
        <w:r>
          <w:rPr>
            <w:noProof/>
            <w:webHidden/>
          </w:rPr>
          <w:fldChar w:fldCharType="begin"/>
        </w:r>
        <w:r>
          <w:rPr>
            <w:noProof/>
            <w:webHidden/>
          </w:rPr>
          <w:instrText xml:space="preserve"> PAGEREF _Toc523244285 \h </w:instrText>
        </w:r>
        <w:r>
          <w:rPr>
            <w:noProof/>
            <w:webHidden/>
          </w:rPr>
        </w:r>
        <w:r>
          <w:rPr>
            <w:noProof/>
            <w:webHidden/>
          </w:rPr>
          <w:fldChar w:fldCharType="separate"/>
        </w:r>
        <w:r>
          <w:rPr>
            <w:noProof/>
            <w:webHidden/>
          </w:rPr>
          <w:t>1</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86" w:history="1">
        <w:r w:rsidRPr="009735FB">
          <w:rPr>
            <w:rStyle w:val="Hyperlink"/>
            <w:noProof/>
          </w:rPr>
          <w:t>1.2</w:t>
        </w:r>
        <w:r>
          <w:rPr>
            <w:rFonts w:eastAsiaTheme="minorEastAsia" w:cstheme="minorBidi"/>
            <w:iCs w:val="0"/>
            <w:noProof/>
            <w:sz w:val="22"/>
            <w:szCs w:val="22"/>
          </w:rPr>
          <w:tab/>
        </w:r>
        <w:r w:rsidRPr="009735FB">
          <w:rPr>
            <w:rStyle w:val="Hyperlink"/>
            <w:noProof/>
          </w:rPr>
          <w:t>Objectives</w:t>
        </w:r>
        <w:r>
          <w:rPr>
            <w:noProof/>
            <w:webHidden/>
          </w:rPr>
          <w:tab/>
        </w:r>
        <w:r>
          <w:rPr>
            <w:noProof/>
            <w:webHidden/>
          </w:rPr>
          <w:fldChar w:fldCharType="begin"/>
        </w:r>
        <w:r>
          <w:rPr>
            <w:noProof/>
            <w:webHidden/>
          </w:rPr>
          <w:instrText xml:space="preserve"> PAGEREF _Toc523244286 \h </w:instrText>
        </w:r>
        <w:r>
          <w:rPr>
            <w:noProof/>
            <w:webHidden/>
          </w:rPr>
        </w:r>
        <w:r>
          <w:rPr>
            <w:noProof/>
            <w:webHidden/>
          </w:rPr>
          <w:fldChar w:fldCharType="separate"/>
        </w:r>
        <w:r>
          <w:rPr>
            <w:noProof/>
            <w:webHidden/>
          </w:rPr>
          <w:t>1</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287" w:history="1">
        <w:r w:rsidRPr="009735FB">
          <w:rPr>
            <w:rStyle w:val="Hyperlink"/>
            <w:noProof/>
          </w:rPr>
          <w:t>2</w:t>
        </w:r>
        <w:r>
          <w:rPr>
            <w:rFonts w:eastAsiaTheme="minorEastAsia" w:cstheme="minorBidi"/>
            <w:b w:val="0"/>
            <w:bCs w:val="0"/>
            <w:noProof/>
            <w:sz w:val="22"/>
            <w:szCs w:val="22"/>
          </w:rPr>
          <w:tab/>
        </w:r>
        <w:r w:rsidRPr="009735FB">
          <w:rPr>
            <w:rStyle w:val="Hyperlink"/>
            <w:noProof/>
          </w:rPr>
          <w:t>Literature Survey</w:t>
        </w:r>
        <w:r>
          <w:rPr>
            <w:noProof/>
            <w:webHidden/>
          </w:rPr>
          <w:tab/>
        </w:r>
        <w:r>
          <w:rPr>
            <w:noProof/>
            <w:webHidden/>
          </w:rPr>
          <w:fldChar w:fldCharType="begin"/>
        </w:r>
        <w:r>
          <w:rPr>
            <w:noProof/>
            <w:webHidden/>
          </w:rPr>
          <w:instrText xml:space="preserve"> PAGEREF _Toc523244287 \h </w:instrText>
        </w:r>
        <w:r>
          <w:rPr>
            <w:noProof/>
            <w:webHidden/>
          </w:rPr>
        </w:r>
        <w:r>
          <w:rPr>
            <w:noProof/>
            <w:webHidden/>
          </w:rPr>
          <w:fldChar w:fldCharType="separate"/>
        </w:r>
        <w:r>
          <w:rPr>
            <w:noProof/>
            <w:webHidden/>
          </w:rPr>
          <w:t>2</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88" w:history="1">
        <w:r w:rsidRPr="009735FB">
          <w:rPr>
            <w:rStyle w:val="Hyperlink"/>
            <w:noProof/>
          </w:rPr>
          <w:t>2.1</w:t>
        </w:r>
        <w:r>
          <w:rPr>
            <w:rFonts w:eastAsiaTheme="minorEastAsia" w:cstheme="minorBidi"/>
            <w:iCs w:val="0"/>
            <w:noProof/>
            <w:sz w:val="22"/>
            <w:szCs w:val="22"/>
          </w:rPr>
          <w:tab/>
        </w:r>
        <w:r w:rsidRPr="009735FB">
          <w:rPr>
            <w:rStyle w:val="Hyperlink"/>
            <w:noProof/>
          </w:rPr>
          <w:t>Magnetic Resonance Imaging (MRI)</w:t>
        </w:r>
        <w:r>
          <w:rPr>
            <w:noProof/>
            <w:webHidden/>
          </w:rPr>
          <w:tab/>
        </w:r>
        <w:r>
          <w:rPr>
            <w:noProof/>
            <w:webHidden/>
          </w:rPr>
          <w:fldChar w:fldCharType="begin"/>
        </w:r>
        <w:r>
          <w:rPr>
            <w:noProof/>
            <w:webHidden/>
          </w:rPr>
          <w:instrText xml:space="preserve"> PAGEREF _Toc523244288 \h </w:instrText>
        </w:r>
        <w:r>
          <w:rPr>
            <w:noProof/>
            <w:webHidden/>
          </w:rPr>
        </w:r>
        <w:r>
          <w:rPr>
            <w:noProof/>
            <w:webHidden/>
          </w:rPr>
          <w:fldChar w:fldCharType="separate"/>
        </w:r>
        <w:r>
          <w:rPr>
            <w:noProof/>
            <w:webHidden/>
          </w:rPr>
          <w:t>2</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289" w:history="1">
        <w:r w:rsidRPr="009735FB">
          <w:rPr>
            <w:rStyle w:val="Hyperlink"/>
            <w:noProof/>
          </w:rPr>
          <w:t>2.1.1</w:t>
        </w:r>
        <w:r>
          <w:rPr>
            <w:rFonts w:eastAsiaTheme="minorEastAsia" w:cstheme="minorBidi"/>
            <w:noProof/>
            <w:sz w:val="22"/>
            <w:szCs w:val="22"/>
          </w:rPr>
          <w:tab/>
        </w:r>
        <w:r w:rsidRPr="009735FB">
          <w:rPr>
            <w:rStyle w:val="Hyperlink"/>
            <w:noProof/>
          </w:rPr>
          <w:t>Artifacts in MR imaging</w:t>
        </w:r>
        <w:r>
          <w:rPr>
            <w:noProof/>
            <w:webHidden/>
          </w:rPr>
          <w:tab/>
        </w:r>
        <w:r>
          <w:rPr>
            <w:noProof/>
            <w:webHidden/>
          </w:rPr>
          <w:fldChar w:fldCharType="begin"/>
        </w:r>
        <w:r>
          <w:rPr>
            <w:noProof/>
            <w:webHidden/>
          </w:rPr>
          <w:instrText xml:space="preserve"> PAGEREF _Toc523244289 \h </w:instrText>
        </w:r>
        <w:r>
          <w:rPr>
            <w:noProof/>
            <w:webHidden/>
          </w:rPr>
        </w:r>
        <w:r>
          <w:rPr>
            <w:noProof/>
            <w:webHidden/>
          </w:rPr>
          <w:fldChar w:fldCharType="separate"/>
        </w:r>
        <w:r>
          <w:rPr>
            <w:noProof/>
            <w:webHidden/>
          </w:rPr>
          <w:t>2</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290" w:history="1">
        <w:r w:rsidRPr="009735FB">
          <w:rPr>
            <w:rStyle w:val="Hyperlink"/>
            <w:noProof/>
          </w:rPr>
          <w:t>2.1.1.1</w:t>
        </w:r>
        <w:r>
          <w:rPr>
            <w:rFonts w:eastAsiaTheme="minorEastAsia" w:cstheme="minorBidi"/>
            <w:noProof/>
            <w:sz w:val="22"/>
            <w:szCs w:val="22"/>
          </w:rPr>
          <w:tab/>
        </w:r>
        <w:r w:rsidRPr="009735FB">
          <w:rPr>
            <w:rStyle w:val="Hyperlink"/>
            <w:noProof/>
          </w:rPr>
          <w:t>Chemical shift artifacts</w:t>
        </w:r>
        <w:r>
          <w:rPr>
            <w:noProof/>
            <w:webHidden/>
          </w:rPr>
          <w:tab/>
        </w:r>
        <w:r>
          <w:rPr>
            <w:noProof/>
            <w:webHidden/>
          </w:rPr>
          <w:fldChar w:fldCharType="begin"/>
        </w:r>
        <w:r>
          <w:rPr>
            <w:noProof/>
            <w:webHidden/>
          </w:rPr>
          <w:instrText xml:space="preserve"> PAGEREF _Toc523244290 \h </w:instrText>
        </w:r>
        <w:r>
          <w:rPr>
            <w:noProof/>
            <w:webHidden/>
          </w:rPr>
        </w:r>
        <w:r>
          <w:rPr>
            <w:noProof/>
            <w:webHidden/>
          </w:rPr>
          <w:fldChar w:fldCharType="separate"/>
        </w:r>
        <w:r>
          <w:rPr>
            <w:noProof/>
            <w:webHidden/>
          </w:rPr>
          <w:t>3</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291" w:history="1">
        <w:r w:rsidRPr="009735FB">
          <w:rPr>
            <w:rStyle w:val="Hyperlink"/>
            <w:noProof/>
          </w:rPr>
          <w:t>2.1.1.2</w:t>
        </w:r>
        <w:r>
          <w:rPr>
            <w:rFonts w:eastAsiaTheme="minorEastAsia" w:cstheme="minorBidi"/>
            <w:noProof/>
            <w:sz w:val="22"/>
            <w:szCs w:val="22"/>
          </w:rPr>
          <w:tab/>
        </w:r>
        <w:r w:rsidRPr="009735FB">
          <w:rPr>
            <w:rStyle w:val="Hyperlink"/>
            <w:noProof/>
          </w:rPr>
          <w:t>Phase cancellation artifact</w:t>
        </w:r>
        <w:r>
          <w:rPr>
            <w:noProof/>
            <w:webHidden/>
          </w:rPr>
          <w:tab/>
        </w:r>
        <w:r>
          <w:rPr>
            <w:noProof/>
            <w:webHidden/>
          </w:rPr>
          <w:fldChar w:fldCharType="begin"/>
        </w:r>
        <w:r>
          <w:rPr>
            <w:noProof/>
            <w:webHidden/>
          </w:rPr>
          <w:instrText xml:space="preserve"> PAGEREF _Toc523244291 \h </w:instrText>
        </w:r>
        <w:r>
          <w:rPr>
            <w:noProof/>
            <w:webHidden/>
          </w:rPr>
        </w:r>
        <w:r>
          <w:rPr>
            <w:noProof/>
            <w:webHidden/>
          </w:rPr>
          <w:fldChar w:fldCharType="separate"/>
        </w:r>
        <w:r>
          <w:rPr>
            <w:noProof/>
            <w:webHidden/>
          </w:rPr>
          <w:t>6</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292" w:history="1">
        <w:r w:rsidRPr="009735FB">
          <w:rPr>
            <w:rStyle w:val="Hyperlink"/>
            <w:noProof/>
          </w:rPr>
          <w:t>2.1.1.3</w:t>
        </w:r>
        <w:r>
          <w:rPr>
            <w:rFonts w:eastAsiaTheme="minorEastAsia" w:cstheme="minorBidi"/>
            <w:noProof/>
            <w:sz w:val="22"/>
            <w:szCs w:val="22"/>
          </w:rPr>
          <w:tab/>
        </w:r>
        <w:r w:rsidRPr="009735FB">
          <w:rPr>
            <w:rStyle w:val="Hyperlink"/>
            <w:noProof/>
          </w:rPr>
          <w:t>Noise</w:t>
        </w:r>
        <w:r>
          <w:rPr>
            <w:noProof/>
            <w:webHidden/>
          </w:rPr>
          <w:tab/>
        </w:r>
        <w:r>
          <w:rPr>
            <w:noProof/>
            <w:webHidden/>
          </w:rPr>
          <w:fldChar w:fldCharType="begin"/>
        </w:r>
        <w:r>
          <w:rPr>
            <w:noProof/>
            <w:webHidden/>
          </w:rPr>
          <w:instrText xml:space="preserve"> PAGEREF _Toc523244292 \h </w:instrText>
        </w:r>
        <w:r>
          <w:rPr>
            <w:noProof/>
            <w:webHidden/>
          </w:rPr>
        </w:r>
        <w:r>
          <w:rPr>
            <w:noProof/>
            <w:webHidden/>
          </w:rPr>
          <w:fldChar w:fldCharType="separate"/>
        </w:r>
        <w:r>
          <w:rPr>
            <w:noProof/>
            <w:webHidden/>
          </w:rPr>
          <w:t>6</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93" w:history="1">
        <w:r w:rsidRPr="009735FB">
          <w:rPr>
            <w:rStyle w:val="Hyperlink"/>
            <w:noProof/>
          </w:rPr>
          <w:t>2.2</w:t>
        </w:r>
        <w:r>
          <w:rPr>
            <w:rFonts w:eastAsiaTheme="minorEastAsia" w:cstheme="minorBidi"/>
            <w:iCs w:val="0"/>
            <w:noProof/>
            <w:sz w:val="22"/>
            <w:szCs w:val="22"/>
          </w:rPr>
          <w:tab/>
        </w:r>
        <w:r w:rsidRPr="009735FB">
          <w:rPr>
            <w:rStyle w:val="Hyperlink"/>
            <w:noProof/>
          </w:rPr>
          <w:t>Instrument tracking methods in interventional MRI</w:t>
        </w:r>
        <w:r>
          <w:rPr>
            <w:noProof/>
            <w:webHidden/>
          </w:rPr>
          <w:tab/>
        </w:r>
        <w:r>
          <w:rPr>
            <w:noProof/>
            <w:webHidden/>
          </w:rPr>
          <w:fldChar w:fldCharType="begin"/>
        </w:r>
        <w:r>
          <w:rPr>
            <w:noProof/>
            <w:webHidden/>
          </w:rPr>
          <w:instrText xml:space="preserve"> PAGEREF _Toc523244293 \h </w:instrText>
        </w:r>
        <w:r>
          <w:rPr>
            <w:noProof/>
            <w:webHidden/>
          </w:rPr>
        </w:r>
        <w:r>
          <w:rPr>
            <w:noProof/>
            <w:webHidden/>
          </w:rPr>
          <w:fldChar w:fldCharType="separate"/>
        </w:r>
        <w:r>
          <w:rPr>
            <w:noProof/>
            <w:webHidden/>
          </w:rPr>
          <w:t>9</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294" w:history="1">
        <w:r w:rsidRPr="009735FB">
          <w:rPr>
            <w:rStyle w:val="Hyperlink"/>
            <w:noProof/>
          </w:rPr>
          <w:t>2.2.1</w:t>
        </w:r>
        <w:r>
          <w:rPr>
            <w:rFonts w:eastAsiaTheme="minorEastAsia" w:cstheme="minorBidi"/>
            <w:noProof/>
            <w:sz w:val="22"/>
            <w:szCs w:val="22"/>
          </w:rPr>
          <w:tab/>
        </w:r>
        <w:r w:rsidRPr="009735FB">
          <w:rPr>
            <w:rStyle w:val="Hyperlink"/>
            <w:noProof/>
          </w:rPr>
          <w:t>Passive MRI marker tracking</w:t>
        </w:r>
        <w:r>
          <w:rPr>
            <w:noProof/>
            <w:webHidden/>
          </w:rPr>
          <w:tab/>
        </w:r>
        <w:r>
          <w:rPr>
            <w:noProof/>
            <w:webHidden/>
          </w:rPr>
          <w:fldChar w:fldCharType="begin"/>
        </w:r>
        <w:r>
          <w:rPr>
            <w:noProof/>
            <w:webHidden/>
          </w:rPr>
          <w:instrText xml:space="preserve"> PAGEREF _Toc523244294 \h </w:instrText>
        </w:r>
        <w:r>
          <w:rPr>
            <w:noProof/>
            <w:webHidden/>
          </w:rPr>
        </w:r>
        <w:r>
          <w:rPr>
            <w:noProof/>
            <w:webHidden/>
          </w:rPr>
          <w:fldChar w:fldCharType="separate"/>
        </w:r>
        <w:r>
          <w:rPr>
            <w:noProof/>
            <w:webHidden/>
          </w:rPr>
          <w:t>11</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95" w:history="1">
        <w:r w:rsidRPr="009735FB">
          <w:rPr>
            <w:rStyle w:val="Hyperlink"/>
            <w:noProof/>
          </w:rPr>
          <w:t>2.3</w:t>
        </w:r>
        <w:r>
          <w:rPr>
            <w:rFonts w:eastAsiaTheme="minorEastAsia" w:cstheme="minorBidi"/>
            <w:iCs w:val="0"/>
            <w:noProof/>
            <w:sz w:val="22"/>
            <w:szCs w:val="22"/>
          </w:rPr>
          <w:tab/>
        </w:r>
        <w:r w:rsidRPr="009735FB">
          <w:rPr>
            <w:rStyle w:val="Hyperlink"/>
            <w:noProof/>
          </w:rPr>
          <w:t>Principal of Z-frame marker</w:t>
        </w:r>
        <w:r>
          <w:rPr>
            <w:noProof/>
            <w:webHidden/>
          </w:rPr>
          <w:tab/>
        </w:r>
        <w:r>
          <w:rPr>
            <w:noProof/>
            <w:webHidden/>
          </w:rPr>
          <w:fldChar w:fldCharType="begin"/>
        </w:r>
        <w:r>
          <w:rPr>
            <w:noProof/>
            <w:webHidden/>
          </w:rPr>
          <w:instrText xml:space="preserve"> PAGEREF _Toc523244295 \h </w:instrText>
        </w:r>
        <w:r>
          <w:rPr>
            <w:noProof/>
            <w:webHidden/>
          </w:rPr>
        </w:r>
        <w:r>
          <w:rPr>
            <w:noProof/>
            <w:webHidden/>
          </w:rPr>
          <w:fldChar w:fldCharType="separate"/>
        </w:r>
        <w:r>
          <w:rPr>
            <w:noProof/>
            <w:webHidden/>
          </w:rPr>
          <w:t>12</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296" w:history="1">
        <w:r w:rsidRPr="009735FB">
          <w:rPr>
            <w:rStyle w:val="Hyperlink"/>
            <w:noProof/>
          </w:rPr>
          <w:t>3</w:t>
        </w:r>
        <w:r>
          <w:rPr>
            <w:rFonts w:eastAsiaTheme="minorEastAsia" w:cstheme="minorBidi"/>
            <w:b w:val="0"/>
            <w:bCs w:val="0"/>
            <w:noProof/>
            <w:sz w:val="22"/>
            <w:szCs w:val="22"/>
          </w:rPr>
          <w:tab/>
        </w:r>
        <w:r w:rsidRPr="009735FB">
          <w:rPr>
            <w:rStyle w:val="Hyperlink"/>
            <w:noProof/>
          </w:rPr>
          <w:t>Methodology</w:t>
        </w:r>
        <w:r>
          <w:rPr>
            <w:noProof/>
            <w:webHidden/>
          </w:rPr>
          <w:tab/>
        </w:r>
        <w:r>
          <w:rPr>
            <w:noProof/>
            <w:webHidden/>
          </w:rPr>
          <w:fldChar w:fldCharType="begin"/>
        </w:r>
        <w:r>
          <w:rPr>
            <w:noProof/>
            <w:webHidden/>
          </w:rPr>
          <w:instrText xml:space="preserve"> PAGEREF _Toc523244296 \h </w:instrText>
        </w:r>
        <w:r>
          <w:rPr>
            <w:noProof/>
            <w:webHidden/>
          </w:rPr>
        </w:r>
        <w:r>
          <w:rPr>
            <w:noProof/>
            <w:webHidden/>
          </w:rPr>
          <w:fldChar w:fldCharType="separate"/>
        </w:r>
        <w:r>
          <w:rPr>
            <w:noProof/>
            <w:webHidden/>
          </w:rPr>
          <w:t>15</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297" w:history="1">
        <w:r w:rsidRPr="009735FB">
          <w:rPr>
            <w:rStyle w:val="Hyperlink"/>
            <w:noProof/>
          </w:rPr>
          <w:t>3.1</w:t>
        </w:r>
        <w:r>
          <w:rPr>
            <w:rFonts w:eastAsiaTheme="minorEastAsia" w:cstheme="minorBidi"/>
            <w:iCs w:val="0"/>
            <w:noProof/>
            <w:sz w:val="22"/>
            <w:szCs w:val="22"/>
          </w:rPr>
          <w:tab/>
        </w:r>
        <w:r w:rsidRPr="009735FB">
          <w:rPr>
            <w:rStyle w:val="Hyperlink"/>
            <w:noProof/>
          </w:rPr>
          <w:t>Alignment detection algorithm</w:t>
        </w:r>
        <w:r>
          <w:rPr>
            <w:noProof/>
            <w:webHidden/>
          </w:rPr>
          <w:tab/>
        </w:r>
        <w:r>
          <w:rPr>
            <w:noProof/>
            <w:webHidden/>
          </w:rPr>
          <w:fldChar w:fldCharType="begin"/>
        </w:r>
        <w:r>
          <w:rPr>
            <w:noProof/>
            <w:webHidden/>
          </w:rPr>
          <w:instrText xml:space="preserve"> PAGEREF _Toc523244297 \h </w:instrText>
        </w:r>
        <w:r>
          <w:rPr>
            <w:noProof/>
            <w:webHidden/>
          </w:rPr>
        </w:r>
        <w:r>
          <w:rPr>
            <w:noProof/>
            <w:webHidden/>
          </w:rPr>
          <w:fldChar w:fldCharType="separate"/>
        </w:r>
        <w:r>
          <w:rPr>
            <w:noProof/>
            <w:webHidden/>
          </w:rPr>
          <w:t>15</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298" w:history="1">
        <w:r w:rsidRPr="009735FB">
          <w:rPr>
            <w:rStyle w:val="Hyperlink"/>
            <w:noProof/>
          </w:rPr>
          <w:t>3.1.1</w:t>
        </w:r>
        <w:r>
          <w:rPr>
            <w:rFonts w:eastAsiaTheme="minorEastAsia" w:cstheme="minorBidi"/>
            <w:noProof/>
            <w:sz w:val="22"/>
            <w:szCs w:val="22"/>
          </w:rPr>
          <w:tab/>
        </w:r>
        <w:r w:rsidRPr="009735FB">
          <w:rPr>
            <w:rStyle w:val="Hyperlink"/>
            <w:noProof/>
          </w:rPr>
          <w:t>Data acquisition</w:t>
        </w:r>
        <w:r>
          <w:rPr>
            <w:noProof/>
            <w:webHidden/>
          </w:rPr>
          <w:tab/>
        </w:r>
        <w:r>
          <w:rPr>
            <w:noProof/>
            <w:webHidden/>
          </w:rPr>
          <w:fldChar w:fldCharType="begin"/>
        </w:r>
        <w:r>
          <w:rPr>
            <w:noProof/>
            <w:webHidden/>
          </w:rPr>
          <w:instrText xml:space="preserve"> PAGEREF _Toc523244298 \h </w:instrText>
        </w:r>
        <w:r>
          <w:rPr>
            <w:noProof/>
            <w:webHidden/>
          </w:rPr>
        </w:r>
        <w:r>
          <w:rPr>
            <w:noProof/>
            <w:webHidden/>
          </w:rPr>
          <w:fldChar w:fldCharType="separate"/>
        </w:r>
        <w:r>
          <w:rPr>
            <w:noProof/>
            <w:webHidden/>
          </w:rPr>
          <w:t>18</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299" w:history="1">
        <w:r w:rsidRPr="009735FB">
          <w:rPr>
            <w:rStyle w:val="Hyperlink"/>
            <w:noProof/>
          </w:rPr>
          <w:t>3.1.2</w:t>
        </w:r>
        <w:r>
          <w:rPr>
            <w:rFonts w:eastAsiaTheme="minorEastAsia" w:cstheme="minorBidi"/>
            <w:noProof/>
            <w:sz w:val="22"/>
            <w:szCs w:val="22"/>
          </w:rPr>
          <w:tab/>
        </w:r>
        <w:r w:rsidRPr="009735FB">
          <w:rPr>
            <w:rStyle w:val="Hyperlink"/>
            <w:noProof/>
          </w:rPr>
          <w:t>Image segmentation and Pre-Processing</w:t>
        </w:r>
        <w:r>
          <w:rPr>
            <w:noProof/>
            <w:webHidden/>
          </w:rPr>
          <w:tab/>
        </w:r>
        <w:r>
          <w:rPr>
            <w:noProof/>
            <w:webHidden/>
          </w:rPr>
          <w:fldChar w:fldCharType="begin"/>
        </w:r>
        <w:r>
          <w:rPr>
            <w:noProof/>
            <w:webHidden/>
          </w:rPr>
          <w:instrText xml:space="preserve"> PAGEREF _Toc523244299 \h </w:instrText>
        </w:r>
        <w:r>
          <w:rPr>
            <w:noProof/>
            <w:webHidden/>
          </w:rPr>
        </w:r>
        <w:r>
          <w:rPr>
            <w:noProof/>
            <w:webHidden/>
          </w:rPr>
          <w:fldChar w:fldCharType="separate"/>
        </w:r>
        <w:r>
          <w:rPr>
            <w:noProof/>
            <w:webHidden/>
          </w:rPr>
          <w:t>20</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0" w:history="1">
        <w:r w:rsidRPr="009735FB">
          <w:rPr>
            <w:rStyle w:val="Hyperlink"/>
            <w:noProof/>
          </w:rPr>
          <w:t>3.1.2.1</w:t>
        </w:r>
        <w:r>
          <w:rPr>
            <w:rFonts w:eastAsiaTheme="minorEastAsia" w:cstheme="minorBidi"/>
            <w:noProof/>
            <w:sz w:val="22"/>
            <w:szCs w:val="22"/>
          </w:rPr>
          <w:tab/>
        </w:r>
        <w:r w:rsidRPr="009735FB">
          <w:rPr>
            <w:rStyle w:val="Hyperlink"/>
            <w:noProof/>
          </w:rPr>
          <w:t>Z-frame marker extraction</w:t>
        </w:r>
        <w:r>
          <w:rPr>
            <w:noProof/>
            <w:webHidden/>
          </w:rPr>
          <w:tab/>
        </w:r>
        <w:r>
          <w:rPr>
            <w:noProof/>
            <w:webHidden/>
          </w:rPr>
          <w:fldChar w:fldCharType="begin"/>
        </w:r>
        <w:r>
          <w:rPr>
            <w:noProof/>
            <w:webHidden/>
          </w:rPr>
          <w:instrText xml:space="preserve"> PAGEREF _Toc523244300 \h </w:instrText>
        </w:r>
        <w:r>
          <w:rPr>
            <w:noProof/>
            <w:webHidden/>
          </w:rPr>
        </w:r>
        <w:r>
          <w:rPr>
            <w:noProof/>
            <w:webHidden/>
          </w:rPr>
          <w:fldChar w:fldCharType="separate"/>
        </w:r>
        <w:r>
          <w:rPr>
            <w:noProof/>
            <w:webHidden/>
          </w:rPr>
          <w:t>21</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1" w:history="1">
        <w:r w:rsidRPr="009735FB">
          <w:rPr>
            <w:rStyle w:val="Hyperlink"/>
            <w:noProof/>
          </w:rPr>
          <w:t>3.1.2.2</w:t>
        </w:r>
        <w:r>
          <w:rPr>
            <w:rFonts w:eastAsiaTheme="minorEastAsia" w:cstheme="minorBidi"/>
            <w:noProof/>
            <w:sz w:val="22"/>
            <w:szCs w:val="22"/>
          </w:rPr>
          <w:tab/>
        </w:r>
        <w:r w:rsidRPr="009735FB">
          <w:rPr>
            <w:rStyle w:val="Hyperlink"/>
            <w:noProof/>
          </w:rPr>
          <w:t>Automatic detection of Z-frame marker using Faster R-CNN</w:t>
        </w:r>
        <w:r>
          <w:rPr>
            <w:noProof/>
            <w:webHidden/>
          </w:rPr>
          <w:tab/>
        </w:r>
        <w:r>
          <w:rPr>
            <w:noProof/>
            <w:webHidden/>
          </w:rPr>
          <w:fldChar w:fldCharType="begin"/>
        </w:r>
        <w:r>
          <w:rPr>
            <w:noProof/>
            <w:webHidden/>
          </w:rPr>
          <w:instrText xml:space="preserve"> PAGEREF _Toc523244301 \h </w:instrText>
        </w:r>
        <w:r>
          <w:rPr>
            <w:noProof/>
            <w:webHidden/>
          </w:rPr>
        </w:r>
        <w:r>
          <w:rPr>
            <w:noProof/>
            <w:webHidden/>
          </w:rPr>
          <w:fldChar w:fldCharType="separate"/>
        </w:r>
        <w:r>
          <w:rPr>
            <w:noProof/>
            <w:webHidden/>
          </w:rPr>
          <w:t>21</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2" w:history="1">
        <w:r w:rsidRPr="009735FB">
          <w:rPr>
            <w:rStyle w:val="Hyperlink"/>
            <w:noProof/>
          </w:rPr>
          <w:t>3.1.2.3</w:t>
        </w:r>
        <w:r>
          <w:rPr>
            <w:rFonts w:eastAsiaTheme="minorEastAsia" w:cstheme="minorBidi"/>
            <w:noProof/>
            <w:sz w:val="22"/>
            <w:szCs w:val="22"/>
          </w:rPr>
          <w:tab/>
        </w:r>
        <w:r w:rsidRPr="009735FB">
          <w:rPr>
            <w:rStyle w:val="Hyperlink"/>
            <w:noProof/>
          </w:rPr>
          <w:t>Noise removal of MRI images</w:t>
        </w:r>
        <w:r>
          <w:rPr>
            <w:noProof/>
            <w:webHidden/>
          </w:rPr>
          <w:tab/>
        </w:r>
        <w:r>
          <w:rPr>
            <w:noProof/>
            <w:webHidden/>
          </w:rPr>
          <w:fldChar w:fldCharType="begin"/>
        </w:r>
        <w:r>
          <w:rPr>
            <w:noProof/>
            <w:webHidden/>
          </w:rPr>
          <w:instrText xml:space="preserve"> PAGEREF _Toc523244302 \h </w:instrText>
        </w:r>
        <w:r>
          <w:rPr>
            <w:noProof/>
            <w:webHidden/>
          </w:rPr>
        </w:r>
        <w:r>
          <w:rPr>
            <w:noProof/>
            <w:webHidden/>
          </w:rPr>
          <w:fldChar w:fldCharType="separate"/>
        </w:r>
        <w:r>
          <w:rPr>
            <w:noProof/>
            <w:webHidden/>
          </w:rPr>
          <w:t>28</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3" w:history="1">
        <w:r w:rsidRPr="009735FB">
          <w:rPr>
            <w:rStyle w:val="Hyperlink"/>
            <w:noProof/>
          </w:rPr>
          <w:t>3.1.2.4</w:t>
        </w:r>
        <w:r>
          <w:rPr>
            <w:rFonts w:eastAsiaTheme="minorEastAsia" w:cstheme="minorBidi"/>
            <w:noProof/>
            <w:sz w:val="22"/>
            <w:szCs w:val="22"/>
          </w:rPr>
          <w:tab/>
        </w:r>
        <w:r w:rsidRPr="009735FB">
          <w:rPr>
            <w:rStyle w:val="Hyperlink"/>
            <w:noProof/>
          </w:rPr>
          <w:t>Image Contrast Enhancement</w:t>
        </w:r>
        <w:r>
          <w:rPr>
            <w:noProof/>
            <w:webHidden/>
          </w:rPr>
          <w:tab/>
        </w:r>
        <w:r>
          <w:rPr>
            <w:noProof/>
            <w:webHidden/>
          </w:rPr>
          <w:fldChar w:fldCharType="begin"/>
        </w:r>
        <w:r>
          <w:rPr>
            <w:noProof/>
            <w:webHidden/>
          </w:rPr>
          <w:instrText xml:space="preserve"> PAGEREF _Toc523244303 \h </w:instrText>
        </w:r>
        <w:r>
          <w:rPr>
            <w:noProof/>
            <w:webHidden/>
          </w:rPr>
        </w:r>
        <w:r>
          <w:rPr>
            <w:noProof/>
            <w:webHidden/>
          </w:rPr>
          <w:fldChar w:fldCharType="separate"/>
        </w:r>
        <w:r>
          <w:rPr>
            <w:noProof/>
            <w:webHidden/>
          </w:rPr>
          <w:t>35</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4" w:history="1">
        <w:r w:rsidRPr="009735FB">
          <w:rPr>
            <w:rStyle w:val="Hyperlink"/>
            <w:noProof/>
          </w:rPr>
          <w:t>3.1.2.5</w:t>
        </w:r>
        <w:r>
          <w:rPr>
            <w:rFonts w:eastAsiaTheme="minorEastAsia" w:cstheme="minorBidi"/>
            <w:noProof/>
            <w:sz w:val="22"/>
            <w:szCs w:val="22"/>
          </w:rPr>
          <w:tab/>
        </w:r>
        <w:r w:rsidRPr="009735FB">
          <w:rPr>
            <w:rStyle w:val="Hyperlink"/>
            <w:noProof/>
          </w:rPr>
          <w:t>Image Binarization</w:t>
        </w:r>
        <w:r>
          <w:rPr>
            <w:noProof/>
            <w:webHidden/>
          </w:rPr>
          <w:tab/>
        </w:r>
        <w:r>
          <w:rPr>
            <w:noProof/>
            <w:webHidden/>
          </w:rPr>
          <w:fldChar w:fldCharType="begin"/>
        </w:r>
        <w:r>
          <w:rPr>
            <w:noProof/>
            <w:webHidden/>
          </w:rPr>
          <w:instrText xml:space="preserve"> PAGEREF _Toc523244304 \h </w:instrText>
        </w:r>
        <w:r>
          <w:rPr>
            <w:noProof/>
            <w:webHidden/>
          </w:rPr>
        </w:r>
        <w:r>
          <w:rPr>
            <w:noProof/>
            <w:webHidden/>
          </w:rPr>
          <w:fldChar w:fldCharType="separate"/>
        </w:r>
        <w:r>
          <w:rPr>
            <w:noProof/>
            <w:webHidden/>
          </w:rPr>
          <w:t>35</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5" w:history="1">
        <w:r w:rsidRPr="009735FB">
          <w:rPr>
            <w:rStyle w:val="Hyperlink"/>
            <w:noProof/>
          </w:rPr>
          <w:t>3.1.2.6</w:t>
        </w:r>
        <w:r>
          <w:rPr>
            <w:rFonts w:eastAsiaTheme="minorEastAsia" w:cstheme="minorBidi"/>
            <w:noProof/>
            <w:sz w:val="22"/>
            <w:szCs w:val="22"/>
          </w:rPr>
          <w:tab/>
        </w:r>
        <w:r w:rsidRPr="009735FB">
          <w:rPr>
            <w:rStyle w:val="Hyperlink"/>
            <w:noProof/>
          </w:rPr>
          <w:t>Binary Image Mask</w:t>
        </w:r>
        <w:r>
          <w:rPr>
            <w:noProof/>
            <w:webHidden/>
          </w:rPr>
          <w:tab/>
        </w:r>
        <w:r>
          <w:rPr>
            <w:noProof/>
            <w:webHidden/>
          </w:rPr>
          <w:fldChar w:fldCharType="begin"/>
        </w:r>
        <w:r>
          <w:rPr>
            <w:noProof/>
            <w:webHidden/>
          </w:rPr>
          <w:instrText xml:space="preserve"> PAGEREF _Toc523244305 \h </w:instrText>
        </w:r>
        <w:r>
          <w:rPr>
            <w:noProof/>
            <w:webHidden/>
          </w:rPr>
        </w:r>
        <w:r>
          <w:rPr>
            <w:noProof/>
            <w:webHidden/>
          </w:rPr>
          <w:fldChar w:fldCharType="separate"/>
        </w:r>
        <w:r>
          <w:rPr>
            <w:noProof/>
            <w:webHidden/>
          </w:rPr>
          <w:t>36</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306" w:history="1">
        <w:r w:rsidRPr="009735FB">
          <w:rPr>
            <w:rStyle w:val="Hyperlink"/>
            <w:noProof/>
          </w:rPr>
          <w:t>3.1.3</w:t>
        </w:r>
        <w:r>
          <w:rPr>
            <w:rFonts w:eastAsiaTheme="minorEastAsia" w:cstheme="minorBidi"/>
            <w:noProof/>
            <w:sz w:val="22"/>
            <w:szCs w:val="22"/>
          </w:rPr>
          <w:tab/>
        </w:r>
        <w:r w:rsidRPr="009735FB">
          <w:rPr>
            <w:rStyle w:val="Hyperlink"/>
            <w:noProof/>
          </w:rPr>
          <w:t>Localization and Registration</w:t>
        </w:r>
        <w:r>
          <w:rPr>
            <w:noProof/>
            <w:webHidden/>
          </w:rPr>
          <w:tab/>
        </w:r>
        <w:r>
          <w:rPr>
            <w:noProof/>
            <w:webHidden/>
          </w:rPr>
          <w:fldChar w:fldCharType="begin"/>
        </w:r>
        <w:r>
          <w:rPr>
            <w:noProof/>
            <w:webHidden/>
          </w:rPr>
          <w:instrText xml:space="preserve"> PAGEREF _Toc523244306 \h </w:instrText>
        </w:r>
        <w:r>
          <w:rPr>
            <w:noProof/>
            <w:webHidden/>
          </w:rPr>
        </w:r>
        <w:r>
          <w:rPr>
            <w:noProof/>
            <w:webHidden/>
          </w:rPr>
          <w:fldChar w:fldCharType="separate"/>
        </w:r>
        <w:r>
          <w:rPr>
            <w:noProof/>
            <w:webHidden/>
          </w:rPr>
          <w:t>37</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7" w:history="1">
        <w:r w:rsidRPr="009735FB">
          <w:rPr>
            <w:rStyle w:val="Hyperlink"/>
            <w:noProof/>
          </w:rPr>
          <w:t>3.1.3.1</w:t>
        </w:r>
        <w:r>
          <w:rPr>
            <w:rFonts w:eastAsiaTheme="minorEastAsia" w:cstheme="minorBidi"/>
            <w:noProof/>
            <w:sz w:val="22"/>
            <w:szCs w:val="22"/>
          </w:rPr>
          <w:tab/>
        </w:r>
        <w:r w:rsidRPr="009735FB">
          <w:rPr>
            <w:rStyle w:val="Hyperlink"/>
            <w:noProof/>
          </w:rPr>
          <w:t>Center Detection of the Fiducial Ellipses</w:t>
        </w:r>
        <w:r>
          <w:rPr>
            <w:noProof/>
            <w:webHidden/>
          </w:rPr>
          <w:tab/>
        </w:r>
        <w:r>
          <w:rPr>
            <w:noProof/>
            <w:webHidden/>
          </w:rPr>
          <w:fldChar w:fldCharType="begin"/>
        </w:r>
        <w:r>
          <w:rPr>
            <w:noProof/>
            <w:webHidden/>
          </w:rPr>
          <w:instrText xml:space="preserve"> PAGEREF _Toc523244307 \h </w:instrText>
        </w:r>
        <w:r>
          <w:rPr>
            <w:noProof/>
            <w:webHidden/>
          </w:rPr>
        </w:r>
        <w:r>
          <w:rPr>
            <w:noProof/>
            <w:webHidden/>
          </w:rPr>
          <w:fldChar w:fldCharType="separate"/>
        </w:r>
        <w:r>
          <w:rPr>
            <w:noProof/>
            <w:webHidden/>
          </w:rPr>
          <w:t>38</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8" w:history="1">
        <w:r w:rsidRPr="009735FB">
          <w:rPr>
            <w:rStyle w:val="Hyperlink"/>
            <w:noProof/>
          </w:rPr>
          <w:t>3.1.3.2</w:t>
        </w:r>
        <w:r>
          <w:rPr>
            <w:rFonts w:eastAsiaTheme="minorEastAsia" w:cstheme="minorBidi"/>
            <w:noProof/>
            <w:sz w:val="22"/>
            <w:szCs w:val="22"/>
          </w:rPr>
          <w:tab/>
        </w:r>
        <w:r w:rsidRPr="009735FB">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3244308 \h </w:instrText>
        </w:r>
        <w:r>
          <w:rPr>
            <w:noProof/>
            <w:webHidden/>
          </w:rPr>
        </w:r>
        <w:r>
          <w:rPr>
            <w:noProof/>
            <w:webHidden/>
          </w:rPr>
          <w:fldChar w:fldCharType="separate"/>
        </w:r>
        <w:r>
          <w:rPr>
            <w:noProof/>
            <w:webHidden/>
          </w:rPr>
          <w:t>39</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09" w:history="1">
        <w:r w:rsidRPr="009735FB">
          <w:rPr>
            <w:rStyle w:val="Hyperlink"/>
            <w:noProof/>
          </w:rPr>
          <w:t>3.1.3.3</w:t>
        </w:r>
        <w:r>
          <w:rPr>
            <w:rFonts w:eastAsiaTheme="minorEastAsia" w:cstheme="minorBidi"/>
            <w:noProof/>
            <w:sz w:val="22"/>
            <w:szCs w:val="22"/>
          </w:rPr>
          <w:tab/>
        </w:r>
        <w:r w:rsidRPr="009735FB">
          <w:rPr>
            <w:rStyle w:val="Hyperlink"/>
            <w:rFonts w:cstheme="minorHAnsi"/>
            <w:noProof/>
          </w:rPr>
          <w:t xml:space="preserve">Image </w:t>
        </w:r>
        <w:r w:rsidRPr="009735FB">
          <w:rPr>
            <w:rStyle w:val="Hyperlink"/>
            <w:noProof/>
          </w:rPr>
          <w:t>Rotation</w:t>
        </w:r>
        <w:r w:rsidRPr="009735FB">
          <w:rPr>
            <w:rStyle w:val="Hyperlink"/>
            <w:rFonts w:cstheme="minorHAnsi"/>
            <w:noProof/>
          </w:rPr>
          <w:t xml:space="preserve"> </w:t>
        </w:r>
        <w:r w:rsidRPr="009735FB">
          <w:rPr>
            <w:rStyle w:val="Hyperlink"/>
            <w:noProof/>
          </w:rPr>
          <w:t>using centroids coordinate system:</w:t>
        </w:r>
        <w:r>
          <w:rPr>
            <w:noProof/>
            <w:webHidden/>
          </w:rPr>
          <w:tab/>
        </w:r>
        <w:r>
          <w:rPr>
            <w:noProof/>
            <w:webHidden/>
          </w:rPr>
          <w:fldChar w:fldCharType="begin"/>
        </w:r>
        <w:r>
          <w:rPr>
            <w:noProof/>
            <w:webHidden/>
          </w:rPr>
          <w:instrText xml:space="preserve"> PAGEREF _Toc523244309 \h </w:instrText>
        </w:r>
        <w:r>
          <w:rPr>
            <w:noProof/>
            <w:webHidden/>
          </w:rPr>
        </w:r>
        <w:r>
          <w:rPr>
            <w:noProof/>
            <w:webHidden/>
          </w:rPr>
          <w:fldChar w:fldCharType="separate"/>
        </w:r>
        <w:r>
          <w:rPr>
            <w:noProof/>
            <w:webHidden/>
          </w:rPr>
          <w:t>41</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0" w:history="1">
        <w:r w:rsidRPr="009735FB">
          <w:rPr>
            <w:rStyle w:val="Hyperlink"/>
            <w:noProof/>
          </w:rPr>
          <w:t>3.1.3.4</w:t>
        </w:r>
        <w:r>
          <w:rPr>
            <w:rFonts w:eastAsiaTheme="minorEastAsia" w:cstheme="minorBidi"/>
            <w:noProof/>
            <w:sz w:val="22"/>
            <w:szCs w:val="22"/>
          </w:rPr>
          <w:tab/>
        </w:r>
        <w:r w:rsidRPr="009735FB">
          <w:rPr>
            <w:rStyle w:val="Hyperlink"/>
            <w:noProof/>
          </w:rPr>
          <w:t>Distance calculation and calibration</w:t>
        </w:r>
        <w:r>
          <w:rPr>
            <w:noProof/>
            <w:webHidden/>
          </w:rPr>
          <w:tab/>
        </w:r>
        <w:r>
          <w:rPr>
            <w:noProof/>
            <w:webHidden/>
          </w:rPr>
          <w:fldChar w:fldCharType="begin"/>
        </w:r>
        <w:r>
          <w:rPr>
            <w:noProof/>
            <w:webHidden/>
          </w:rPr>
          <w:instrText xml:space="preserve"> PAGEREF _Toc523244310 \h </w:instrText>
        </w:r>
        <w:r>
          <w:rPr>
            <w:noProof/>
            <w:webHidden/>
          </w:rPr>
        </w:r>
        <w:r>
          <w:rPr>
            <w:noProof/>
            <w:webHidden/>
          </w:rPr>
          <w:fldChar w:fldCharType="separate"/>
        </w:r>
        <w:r>
          <w:rPr>
            <w:noProof/>
            <w:webHidden/>
          </w:rPr>
          <w:t>43</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1" w:history="1">
        <w:r w:rsidRPr="009735FB">
          <w:rPr>
            <w:rStyle w:val="Hyperlink"/>
            <w:noProof/>
          </w:rPr>
          <w:t>3.1.3.5</w:t>
        </w:r>
        <w:r>
          <w:rPr>
            <w:rFonts w:eastAsiaTheme="minorEastAsia" w:cstheme="minorBidi"/>
            <w:noProof/>
            <w:sz w:val="22"/>
            <w:szCs w:val="22"/>
          </w:rPr>
          <w:tab/>
        </w:r>
        <w:r w:rsidRPr="009735FB">
          <w:rPr>
            <w:rStyle w:val="Hyperlink"/>
            <w:noProof/>
          </w:rPr>
          <w:t>Marker Alignment Calculations</w:t>
        </w:r>
        <w:r>
          <w:rPr>
            <w:noProof/>
            <w:webHidden/>
          </w:rPr>
          <w:tab/>
        </w:r>
        <w:r>
          <w:rPr>
            <w:noProof/>
            <w:webHidden/>
          </w:rPr>
          <w:fldChar w:fldCharType="begin"/>
        </w:r>
        <w:r>
          <w:rPr>
            <w:noProof/>
            <w:webHidden/>
          </w:rPr>
          <w:instrText xml:space="preserve"> PAGEREF _Toc523244311 \h </w:instrText>
        </w:r>
        <w:r>
          <w:rPr>
            <w:noProof/>
            <w:webHidden/>
          </w:rPr>
        </w:r>
        <w:r>
          <w:rPr>
            <w:noProof/>
            <w:webHidden/>
          </w:rPr>
          <w:fldChar w:fldCharType="separate"/>
        </w:r>
        <w:r>
          <w:rPr>
            <w:noProof/>
            <w:webHidden/>
          </w:rPr>
          <w:t>44</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2" w:history="1">
        <w:r w:rsidRPr="009735FB">
          <w:rPr>
            <w:rStyle w:val="Hyperlink"/>
            <w:noProof/>
          </w:rPr>
          <w:t>3.1.3.6</w:t>
        </w:r>
        <w:r>
          <w:rPr>
            <w:rFonts w:eastAsiaTheme="minorEastAsia" w:cstheme="minorBidi"/>
            <w:noProof/>
            <w:sz w:val="22"/>
            <w:szCs w:val="22"/>
          </w:rPr>
          <w:tab/>
        </w:r>
        <w:r w:rsidRPr="009735FB">
          <w:rPr>
            <w:rStyle w:val="Hyperlink"/>
            <w:noProof/>
          </w:rPr>
          <w:t>Angle Calculation of the MR Image Plane and Z-Marker</w:t>
        </w:r>
        <w:r>
          <w:rPr>
            <w:noProof/>
            <w:webHidden/>
          </w:rPr>
          <w:tab/>
        </w:r>
        <w:r>
          <w:rPr>
            <w:noProof/>
            <w:webHidden/>
          </w:rPr>
          <w:fldChar w:fldCharType="begin"/>
        </w:r>
        <w:r>
          <w:rPr>
            <w:noProof/>
            <w:webHidden/>
          </w:rPr>
          <w:instrText xml:space="preserve"> PAGEREF _Toc523244312 \h </w:instrText>
        </w:r>
        <w:r>
          <w:rPr>
            <w:noProof/>
            <w:webHidden/>
          </w:rPr>
        </w:r>
        <w:r>
          <w:rPr>
            <w:noProof/>
            <w:webHidden/>
          </w:rPr>
          <w:fldChar w:fldCharType="separate"/>
        </w:r>
        <w:r>
          <w:rPr>
            <w:noProof/>
            <w:webHidden/>
          </w:rPr>
          <w:t>45</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313" w:history="1">
        <w:r w:rsidRPr="009735FB">
          <w:rPr>
            <w:rStyle w:val="Hyperlink"/>
            <w:noProof/>
          </w:rPr>
          <w:t>3.2</w:t>
        </w:r>
        <w:r>
          <w:rPr>
            <w:rFonts w:eastAsiaTheme="minorEastAsia" w:cstheme="minorBidi"/>
            <w:iCs w:val="0"/>
            <w:noProof/>
            <w:sz w:val="22"/>
            <w:szCs w:val="22"/>
          </w:rPr>
          <w:tab/>
        </w:r>
        <w:r w:rsidRPr="009735FB">
          <w:rPr>
            <w:rStyle w:val="Hyperlink"/>
            <w:noProof/>
          </w:rPr>
          <w:t>Graphical user interface implementation</w:t>
        </w:r>
        <w:r>
          <w:rPr>
            <w:noProof/>
            <w:webHidden/>
          </w:rPr>
          <w:tab/>
        </w:r>
        <w:r>
          <w:rPr>
            <w:noProof/>
            <w:webHidden/>
          </w:rPr>
          <w:fldChar w:fldCharType="begin"/>
        </w:r>
        <w:r>
          <w:rPr>
            <w:noProof/>
            <w:webHidden/>
          </w:rPr>
          <w:instrText xml:space="preserve"> PAGEREF _Toc523244313 \h </w:instrText>
        </w:r>
        <w:r>
          <w:rPr>
            <w:noProof/>
            <w:webHidden/>
          </w:rPr>
        </w:r>
        <w:r>
          <w:rPr>
            <w:noProof/>
            <w:webHidden/>
          </w:rPr>
          <w:fldChar w:fldCharType="separate"/>
        </w:r>
        <w:r>
          <w:rPr>
            <w:noProof/>
            <w:webHidden/>
          </w:rPr>
          <w:t>50</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314" w:history="1">
        <w:r w:rsidRPr="009735FB">
          <w:rPr>
            <w:rStyle w:val="Hyperlink"/>
            <w:noProof/>
          </w:rPr>
          <w:t>3.3</w:t>
        </w:r>
        <w:r>
          <w:rPr>
            <w:rFonts w:eastAsiaTheme="minorEastAsia" w:cstheme="minorBidi"/>
            <w:iCs w:val="0"/>
            <w:noProof/>
            <w:sz w:val="22"/>
            <w:szCs w:val="22"/>
          </w:rPr>
          <w:tab/>
        </w:r>
        <w:r w:rsidRPr="009735FB">
          <w:rPr>
            <w:rStyle w:val="Hyperlink"/>
            <w:noProof/>
          </w:rPr>
          <w:t>Z-frame marker characterization</w:t>
        </w:r>
        <w:r>
          <w:rPr>
            <w:noProof/>
            <w:webHidden/>
          </w:rPr>
          <w:tab/>
        </w:r>
        <w:r>
          <w:rPr>
            <w:noProof/>
            <w:webHidden/>
          </w:rPr>
          <w:fldChar w:fldCharType="begin"/>
        </w:r>
        <w:r>
          <w:rPr>
            <w:noProof/>
            <w:webHidden/>
          </w:rPr>
          <w:instrText xml:space="preserve"> PAGEREF _Toc523244314 \h </w:instrText>
        </w:r>
        <w:r>
          <w:rPr>
            <w:noProof/>
            <w:webHidden/>
          </w:rPr>
        </w:r>
        <w:r>
          <w:rPr>
            <w:noProof/>
            <w:webHidden/>
          </w:rPr>
          <w:fldChar w:fldCharType="separate"/>
        </w:r>
        <w:r>
          <w:rPr>
            <w:noProof/>
            <w:webHidden/>
          </w:rPr>
          <w:t>56</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315" w:history="1">
        <w:r w:rsidRPr="009735FB">
          <w:rPr>
            <w:rStyle w:val="Hyperlink"/>
            <w:noProof/>
          </w:rPr>
          <w:t>3.3.1</w:t>
        </w:r>
        <w:r>
          <w:rPr>
            <w:rFonts w:eastAsiaTheme="minorEastAsia" w:cstheme="minorBidi"/>
            <w:noProof/>
            <w:sz w:val="22"/>
            <w:szCs w:val="22"/>
          </w:rPr>
          <w:tab/>
        </w:r>
        <w:r w:rsidRPr="009735FB">
          <w:rPr>
            <w:rStyle w:val="Hyperlink"/>
            <w:noProof/>
          </w:rPr>
          <w:t>Z-frame physical structures</w:t>
        </w:r>
        <w:r>
          <w:rPr>
            <w:noProof/>
            <w:webHidden/>
          </w:rPr>
          <w:tab/>
        </w:r>
        <w:r>
          <w:rPr>
            <w:noProof/>
            <w:webHidden/>
          </w:rPr>
          <w:fldChar w:fldCharType="begin"/>
        </w:r>
        <w:r>
          <w:rPr>
            <w:noProof/>
            <w:webHidden/>
          </w:rPr>
          <w:instrText xml:space="preserve"> PAGEREF _Toc523244315 \h </w:instrText>
        </w:r>
        <w:r>
          <w:rPr>
            <w:noProof/>
            <w:webHidden/>
          </w:rPr>
        </w:r>
        <w:r>
          <w:rPr>
            <w:noProof/>
            <w:webHidden/>
          </w:rPr>
          <w:fldChar w:fldCharType="separate"/>
        </w:r>
        <w:r>
          <w:rPr>
            <w:noProof/>
            <w:webHidden/>
          </w:rPr>
          <w:t>56</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6" w:history="1">
        <w:r w:rsidRPr="009735FB">
          <w:rPr>
            <w:rStyle w:val="Hyperlink"/>
            <w:noProof/>
          </w:rPr>
          <w:t>3.3.1.1</w:t>
        </w:r>
        <w:r>
          <w:rPr>
            <w:rFonts w:eastAsiaTheme="minorEastAsia" w:cstheme="minorBidi"/>
            <w:noProof/>
            <w:sz w:val="22"/>
            <w:szCs w:val="22"/>
          </w:rPr>
          <w:tab/>
        </w:r>
        <w:r w:rsidRPr="009735FB">
          <w:rPr>
            <w:rStyle w:val="Hyperlink"/>
            <w:noProof/>
          </w:rPr>
          <w:t>Center pointing triangles</w:t>
        </w:r>
        <w:r>
          <w:rPr>
            <w:noProof/>
            <w:webHidden/>
          </w:rPr>
          <w:tab/>
        </w:r>
        <w:r>
          <w:rPr>
            <w:noProof/>
            <w:webHidden/>
          </w:rPr>
          <w:fldChar w:fldCharType="begin"/>
        </w:r>
        <w:r>
          <w:rPr>
            <w:noProof/>
            <w:webHidden/>
          </w:rPr>
          <w:instrText xml:space="preserve"> PAGEREF _Toc523244316 \h </w:instrText>
        </w:r>
        <w:r>
          <w:rPr>
            <w:noProof/>
            <w:webHidden/>
          </w:rPr>
        </w:r>
        <w:r>
          <w:rPr>
            <w:noProof/>
            <w:webHidden/>
          </w:rPr>
          <w:fldChar w:fldCharType="separate"/>
        </w:r>
        <w:r>
          <w:rPr>
            <w:noProof/>
            <w:webHidden/>
          </w:rPr>
          <w:t>56</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7" w:history="1">
        <w:r w:rsidRPr="009735FB">
          <w:rPr>
            <w:rStyle w:val="Hyperlink"/>
            <w:noProof/>
          </w:rPr>
          <w:t>3.3.1.2</w:t>
        </w:r>
        <w:r>
          <w:rPr>
            <w:rFonts w:eastAsiaTheme="minorEastAsia" w:cstheme="minorBidi"/>
            <w:noProof/>
            <w:sz w:val="22"/>
            <w:szCs w:val="22"/>
          </w:rPr>
          <w:tab/>
        </w:r>
        <w:r w:rsidRPr="009735FB">
          <w:rPr>
            <w:rStyle w:val="Hyperlink"/>
            <w:noProof/>
          </w:rPr>
          <w:t>Z-axis indication triangle</w:t>
        </w:r>
        <w:r>
          <w:rPr>
            <w:noProof/>
            <w:webHidden/>
          </w:rPr>
          <w:tab/>
        </w:r>
        <w:r>
          <w:rPr>
            <w:noProof/>
            <w:webHidden/>
          </w:rPr>
          <w:fldChar w:fldCharType="begin"/>
        </w:r>
        <w:r>
          <w:rPr>
            <w:noProof/>
            <w:webHidden/>
          </w:rPr>
          <w:instrText xml:space="preserve"> PAGEREF _Toc523244317 \h </w:instrText>
        </w:r>
        <w:r>
          <w:rPr>
            <w:noProof/>
            <w:webHidden/>
          </w:rPr>
        </w:r>
        <w:r>
          <w:rPr>
            <w:noProof/>
            <w:webHidden/>
          </w:rPr>
          <w:fldChar w:fldCharType="separate"/>
        </w:r>
        <w:r>
          <w:rPr>
            <w:noProof/>
            <w:webHidden/>
          </w:rPr>
          <w:t>58</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18" w:history="1">
        <w:r w:rsidRPr="009735FB">
          <w:rPr>
            <w:rStyle w:val="Hyperlink"/>
            <w:noProof/>
          </w:rPr>
          <w:t>3.3.1.3</w:t>
        </w:r>
        <w:r>
          <w:rPr>
            <w:rFonts w:eastAsiaTheme="minorEastAsia" w:cstheme="minorBidi"/>
            <w:noProof/>
            <w:sz w:val="22"/>
            <w:szCs w:val="22"/>
          </w:rPr>
          <w:tab/>
        </w:r>
        <w:r w:rsidRPr="009735FB">
          <w:rPr>
            <w:rStyle w:val="Hyperlink"/>
            <w:noProof/>
          </w:rPr>
          <w:t>Squared-shaped internal tunnel structure</w:t>
        </w:r>
        <w:r>
          <w:rPr>
            <w:noProof/>
            <w:webHidden/>
          </w:rPr>
          <w:tab/>
        </w:r>
        <w:r>
          <w:rPr>
            <w:noProof/>
            <w:webHidden/>
          </w:rPr>
          <w:fldChar w:fldCharType="begin"/>
        </w:r>
        <w:r>
          <w:rPr>
            <w:noProof/>
            <w:webHidden/>
          </w:rPr>
          <w:instrText xml:space="preserve"> PAGEREF _Toc523244318 \h </w:instrText>
        </w:r>
        <w:r>
          <w:rPr>
            <w:noProof/>
            <w:webHidden/>
          </w:rPr>
        </w:r>
        <w:r>
          <w:rPr>
            <w:noProof/>
            <w:webHidden/>
          </w:rPr>
          <w:fldChar w:fldCharType="separate"/>
        </w:r>
        <w:r>
          <w:rPr>
            <w:noProof/>
            <w:webHidden/>
          </w:rPr>
          <w:t>59</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319" w:history="1">
        <w:r w:rsidRPr="009735FB">
          <w:rPr>
            <w:rStyle w:val="Hyperlink"/>
            <w:noProof/>
          </w:rPr>
          <w:t>3.3.2</w:t>
        </w:r>
        <w:r>
          <w:rPr>
            <w:rFonts w:eastAsiaTheme="minorEastAsia" w:cstheme="minorBidi"/>
            <w:noProof/>
            <w:sz w:val="22"/>
            <w:szCs w:val="22"/>
          </w:rPr>
          <w:tab/>
        </w:r>
        <w:r w:rsidRPr="009735FB">
          <w:rPr>
            <w:rStyle w:val="Hyperlink"/>
            <w:noProof/>
          </w:rPr>
          <w:t>Z-frame marker spectroscopy</w:t>
        </w:r>
        <w:r>
          <w:rPr>
            <w:noProof/>
            <w:webHidden/>
          </w:rPr>
          <w:tab/>
        </w:r>
        <w:r>
          <w:rPr>
            <w:noProof/>
            <w:webHidden/>
          </w:rPr>
          <w:fldChar w:fldCharType="begin"/>
        </w:r>
        <w:r>
          <w:rPr>
            <w:noProof/>
            <w:webHidden/>
          </w:rPr>
          <w:instrText xml:space="preserve"> PAGEREF _Toc523244319 \h </w:instrText>
        </w:r>
        <w:r>
          <w:rPr>
            <w:noProof/>
            <w:webHidden/>
          </w:rPr>
        </w:r>
        <w:r>
          <w:rPr>
            <w:noProof/>
            <w:webHidden/>
          </w:rPr>
          <w:fldChar w:fldCharType="separate"/>
        </w:r>
        <w:r>
          <w:rPr>
            <w:noProof/>
            <w:webHidden/>
          </w:rPr>
          <w:t>60</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20" w:history="1">
        <w:r w:rsidRPr="009735FB">
          <w:rPr>
            <w:rStyle w:val="Hyperlink"/>
            <w:noProof/>
          </w:rPr>
          <w:t>3.3.2.1</w:t>
        </w:r>
        <w:r>
          <w:rPr>
            <w:rFonts w:eastAsiaTheme="minorEastAsia" w:cstheme="minorBidi"/>
            <w:noProof/>
            <w:sz w:val="22"/>
            <w:szCs w:val="22"/>
          </w:rPr>
          <w:tab/>
        </w:r>
        <w:r w:rsidRPr="009735FB">
          <w:rPr>
            <w:rStyle w:val="Hyperlink"/>
            <w:noProof/>
          </w:rPr>
          <w:t>Determination of the resin relaxation times</w:t>
        </w:r>
        <w:r>
          <w:rPr>
            <w:noProof/>
            <w:webHidden/>
          </w:rPr>
          <w:tab/>
        </w:r>
        <w:r>
          <w:rPr>
            <w:noProof/>
            <w:webHidden/>
          </w:rPr>
          <w:fldChar w:fldCharType="begin"/>
        </w:r>
        <w:r>
          <w:rPr>
            <w:noProof/>
            <w:webHidden/>
          </w:rPr>
          <w:instrText xml:space="preserve"> PAGEREF _Toc523244320 \h </w:instrText>
        </w:r>
        <w:r>
          <w:rPr>
            <w:noProof/>
            <w:webHidden/>
          </w:rPr>
        </w:r>
        <w:r>
          <w:rPr>
            <w:noProof/>
            <w:webHidden/>
          </w:rPr>
          <w:fldChar w:fldCharType="separate"/>
        </w:r>
        <w:r>
          <w:rPr>
            <w:noProof/>
            <w:webHidden/>
          </w:rPr>
          <w:t>60</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21" w:history="1">
        <w:r w:rsidRPr="009735FB">
          <w:rPr>
            <w:rStyle w:val="Hyperlink"/>
            <w:noProof/>
          </w:rPr>
          <w:t>3.3.2.2</w:t>
        </w:r>
        <w:r>
          <w:rPr>
            <w:rFonts w:eastAsiaTheme="minorEastAsia" w:cstheme="minorBidi"/>
            <w:noProof/>
            <w:sz w:val="22"/>
            <w:szCs w:val="22"/>
          </w:rPr>
          <w:tab/>
        </w:r>
        <w:r w:rsidRPr="009735FB">
          <w:rPr>
            <w:rStyle w:val="Hyperlink"/>
            <w:noProof/>
          </w:rPr>
          <w:t>Experimental results</w:t>
        </w:r>
        <w:r>
          <w:rPr>
            <w:noProof/>
            <w:webHidden/>
          </w:rPr>
          <w:tab/>
        </w:r>
        <w:r>
          <w:rPr>
            <w:noProof/>
            <w:webHidden/>
          </w:rPr>
          <w:fldChar w:fldCharType="begin"/>
        </w:r>
        <w:r>
          <w:rPr>
            <w:noProof/>
            <w:webHidden/>
          </w:rPr>
          <w:instrText xml:space="preserve"> PAGEREF _Toc523244321 \h </w:instrText>
        </w:r>
        <w:r>
          <w:rPr>
            <w:noProof/>
            <w:webHidden/>
          </w:rPr>
        </w:r>
        <w:r>
          <w:rPr>
            <w:noProof/>
            <w:webHidden/>
          </w:rPr>
          <w:fldChar w:fldCharType="separate"/>
        </w:r>
        <w:r>
          <w:rPr>
            <w:noProof/>
            <w:webHidden/>
          </w:rPr>
          <w:t>62</w:t>
        </w:r>
        <w:r>
          <w:rPr>
            <w:noProof/>
            <w:webHidden/>
          </w:rPr>
          <w:fldChar w:fldCharType="end"/>
        </w:r>
      </w:hyperlink>
    </w:p>
    <w:p w:rsidR="000744AB" w:rsidRDefault="000744AB">
      <w:pPr>
        <w:pStyle w:val="TOC4"/>
        <w:tabs>
          <w:tab w:val="left" w:pos="1760"/>
        </w:tabs>
        <w:rPr>
          <w:rFonts w:eastAsiaTheme="minorEastAsia" w:cstheme="minorBidi"/>
          <w:noProof/>
          <w:sz w:val="22"/>
          <w:szCs w:val="22"/>
        </w:rPr>
      </w:pPr>
      <w:hyperlink w:anchor="_Toc523244322" w:history="1">
        <w:r w:rsidRPr="009735FB">
          <w:rPr>
            <w:rStyle w:val="Hyperlink"/>
            <w:noProof/>
          </w:rPr>
          <w:t>3.3.2.3</w:t>
        </w:r>
        <w:r>
          <w:rPr>
            <w:rFonts w:eastAsiaTheme="minorEastAsia" w:cstheme="minorBidi"/>
            <w:noProof/>
            <w:sz w:val="22"/>
            <w:szCs w:val="22"/>
          </w:rPr>
          <w:tab/>
        </w:r>
        <w:r w:rsidRPr="009735FB">
          <w:rPr>
            <w:rStyle w:val="Hyperlink"/>
            <w:noProof/>
          </w:rPr>
          <w:t>Outlook</w:t>
        </w:r>
        <w:r>
          <w:rPr>
            <w:noProof/>
            <w:webHidden/>
          </w:rPr>
          <w:tab/>
        </w:r>
        <w:r>
          <w:rPr>
            <w:noProof/>
            <w:webHidden/>
          </w:rPr>
          <w:fldChar w:fldCharType="begin"/>
        </w:r>
        <w:r>
          <w:rPr>
            <w:noProof/>
            <w:webHidden/>
          </w:rPr>
          <w:instrText xml:space="preserve"> PAGEREF _Toc523244322 \h </w:instrText>
        </w:r>
        <w:r>
          <w:rPr>
            <w:noProof/>
            <w:webHidden/>
          </w:rPr>
        </w:r>
        <w:r>
          <w:rPr>
            <w:noProof/>
            <w:webHidden/>
          </w:rPr>
          <w:fldChar w:fldCharType="separate"/>
        </w:r>
        <w:r>
          <w:rPr>
            <w:noProof/>
            <w:webHidden/>
          </w:rPr>
          <w:t>63</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323" w:history="1">
        <w:r w:rsidRPr="009735FB">
          <w:rPr>
            <w:rStyle w:val="Hyperlink"/>
            <w:noProof/>
          </w:rPr>
          <w:t>3.4</w:t>
        </w:r>
        <w:r>
          <w:rPr>
            <w:rFonts w:eastAsiaTheme="minorEastAsia" w:cstheme="minorBidi"/>
            <w:iCs w:val="0"/>
            <w:noProof/>
            <w:sz w:val="22"/>
            <w:szCs w:val="22"/>
          </w:rPr>
          <w:tab/>
        </w:r>
        <w:r w:rsidRPr="009735FB">
          <w:rPr>
            <w:rStyle w:val="Hyperlink"/>
            <w:noProof/>
          </w:rPr>
          <w:t>MR-compatible rotatory frame</w:t>
        </w:r>
        <w:r>
          <w:rPr>
            <w:noProof/>
            <w:webHidden/>
          </w:rPr>
          <w:tab/>
        </w:r>
        <w:r>
          <w:rPr>
            <w:noProof/>
            <w:webHidden/>
          </w:rPr>
          <w:fldChar w:fldCharType="begin"/>
        </w:r>
        <w:r>
          <w:rPr>
            <w:noProof/>
            <w:webHidden/>
          </w:rPr>
          <w:instrText xml:space="preserve"> PAGEREF _Toc523244323 \h </w:instrText>
        </w:r>
        <w:r>
          <w:rPr>
            <w:noProof/>
            <w:webHidden/>
          </w:rPr>
        </w:r>
        <w:r>
          <w:rPr>
            <w:noProof/>
            <w:webHidden/>
          </w:rPr>
          <w:fldChar w:fldCharType="separate"/>
        </w:r>
        <w:r>
          <w:rPr>
            <w:noProof/>
            <w:webHidden/>
          </w:rPr>
          <w:t>65</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324" w:history="1">
        <w:r w:rsidRPr="009735FB">
          <w:rPr>
            <w:rStyle w:val="Hyperlink"/>
            <w:noProof/>
          </w:rPr>
          <w:t>4</w:t>
        </w:r>
        <w:r>
          <w:rPr>
            <w:rFonts w:eastAsiaTheme="minorEastAsia" w:cstheme="minorBidi"/>
            <w:b w:val="0"/>
            <w:bCs w:val="0"/>
            <w:noProof/>
            <w:sz w:val="22"/>
            <w:szCs w:val="22"/>
          </w:rPr>
          <w:tab/>
        </w:r>
        <w:r w:rsidRPr="009735FB">
          <w:rPr>
            <w:rStyle w:val="Hyperlink"/>
            <w:noProof/>
          </w:rPr>
          <w:t>Testing</w:t>
        </w:r>
        <w:r>
          <w:rPr>
            <w:noProof/>
            <w:webHidden/>
          </w:rPr>
          <w:tab/>
        </w:r>
        <w:r>
          <w:rPr>
            <w:noProof/>
            <w:webHidden/>
          </w:rPr>
          <w:fldChar w:fldCharType="begin"/>
        </w:r>
        <w:r>
          <w:rPr>
            <w:noProof/>
            <w:webHidden/>
          </w:rPr>
          <w:instrText xml:space="preserve"> PAGEREF _Toc523244324 \h </w:instrText>
        </w:r>
        <w:r>
          <w:rPr>
            <w:noProof/>
            <w:webHidden/>
          </w:rPr>
        </w:r>
        <w:r>
          <w:rPr>
            <w:noProof/>
            <w:webHidden/>
          </w:rPr>
          <w:fldChar w:fldCharType="separate"/>
        </w:r>
        <w:r>
          <w:rPr>
            <w:noProof/>
            <w:webHidden/>
          </w:rPr>
          <w:t>67</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325" w:history="1">
        <w:r w:rsidRPr="009735FB">
          <w:rPr>
            <w:rStyle w:val="Hyperlink"/>
            <w:noProof/>
          </w:rPr>
          <w:t>5</w:t>
        </w:r>
        <w:r>
          <w:rPr>
            <w:rFonts w:eastAsiaTheme="minorEastAsia" w:cstheme="minorBidi"/>
            <w:b w:val="0"/>
            <w:bCs w:val="0"/>
            <w:noProof/>
            <w:sz w:val="22"/>
            <w:szCs w:val="22"/>
          </w:rPr>
          <w:tab/>
        </w:r>
        <w:r w:rsidRPr="009735FB">
          <w:rPr>
            <w:rStyle w:val="Hyperlink"/>
            <w:noProof/>
          </w:rPr>
          <w:t>Results</w:t>
        </w:r>
        <w:r>
          <w:rPr>
            <w:noProof/>
            <w:webHidden/>
          </w:rPr>
          <w:tab/>
        </w:r>
        <w:r>
          <w:rPr>
            <w:noProof/>
            <w:webHidden/>
          </w:rPr>
          <w:fldChar w:fldCharType="begin"/>
        </w:r>
        <w:r>
          <w:rPr>
            <w:noProof/>
            <w:webHidden/>
          </w:rPr>
          <w:instrText xml:space="preserve"> PAGEREF _Toc523244325 \h </w:instrText>
        </w:r>
        <w:r>
          <w:rPr>
            <w:noProof/>
            <w:webHidden/>
          </w:rPr>
        </w:r>
        <w:r>
          <w:rPr>
            <w:noProof/>
            <w:webHidden/>
          </w:rPr>
          <w:fldChar w:fldCharType="separate"/>
        </w:r>
        <w:r>
          <w:rPr>
            <w:noProof/>
            <w:webHidden/>
          </w:rPr>
          <w:t>68</w:t>
        </w:r>
        <w:r>
          <w:rPr>
            <w:noProof/>
            <w:webHidden/>
          </w:rPr>
          <w:fldChar w:fldCharType="end"/>
        </w:r>
      </w:hyperlink>
    </w:p>
    <w:p w:rsidR="000744AB" w:rsidRDefault="000744AB">
      <w:pPr>
        <w:pStyle w:val="TOC2"/>
        <w:tabs>
          <w:tab w:val="left" w:pos="880"/>
        </w:tabs>
        <w:rPr>
          <w:rFonts w:eastAsiaTheme="minorEastAsia" w:cstheme="minorBidi"/>
          <w:iCs w:val="0"/>
          <w:noProof/>
          <w:sz w:val="22"/>
          <w:szCs w:val="22"/>
        </w:rPr>
      </w:pPr>
      <w:hyperlink w:anchor="_Toc523244326" w:history="1">
        <w:r w:rsidRPr="009735FB">
          <w:rPr>
            <w:rStyle w:val="Hyperlink"/>
            <w:noProof/>
          </w:rPr>
          <w:t>5.1</w:t>
        </w:r>
        <w:r>
          <w:rPr>
            <w:rFonts w:eastAsiaTheme="minorEastAsia" w:cstheme="minorBidi"/>
            <w:iCs w:val="0"/>
            <w:noProof/>
            <w:sz w:val="22"/>
            <w:szCs w:val="22"/>
          </w:rPr>
          <w:tab/>
        </w:r>
        <w:r w:rsidRPr="009735FB">
          <w:rPr>
            <w:rStyle w:val="Hyperlink"/>
            <w:noProof/>
          </w:rPr>
          <w:t>Accuracy study</w:t>
        </w:r>
        <w:r>
          <w:rPr>
            <w:noProof/>
            <w:webHidden/>
          </w:rPr>
          <w:tab/>
        </w:r>
        <w:r>
          <w:rPr>
            <w:noProof/>
            <w:webHidden/>
          </w:rPr>
          <w:fldChar w:fldCharType="begin"/>
        </w:r>
        <w:r>
          <w:rPr>
            <w:noProof/>
            <w:webHidden/>
          </w:rPr>
          <w:instrText xml:space="preserve"> PAGEREF _Toc523244326 \h </w:instrText>
        </w:r>
        <w:r>
          <w:rPr>
            <w:noProof/>
            <w:webHidden/>
          </w:rPr>
        </w:r>
        <w:r>
          <w:rPr>
            <w:noProof/>
            <w:webHidden/>
          </w:rPr>
          <w:fldChar w:fldCharType="separate"/>
        </w:r>
        <w:r>
          <w:rPr>
            <w:noProof/>
            <w:webHidden/>
          </w:rPr>
          <w:t>68</w:t>
        </w:r>
        <w:r>
          <w:rPr>
            <w:noProof/>
            <w:webHidden/>
          </w:rPr>
          <w:fldChar w:fldCharType="end"/>
        </w:r>
      </w:hyperlink>
    </w:p>
    <w:p w:rsidR="000744AB" w:rsidRDefault="000744AB">
      <w:pPr>
        <w:pStyle w:val="TOC3"/>
        <w:tabs>
          <w:tab w:val="left" w:pos="1320"/>
        </w:tabs>
        <w:rPr>
          <w:rFonts w:eastAsiaTheme="minorEastAsia" w:cstheme="minorBidi"/>
          <w:noProof/>
          <w:sz w:val="22"/>
          <w:szCs w:val="22"/>
        </w:rPr>
      </w:pPr>
      <w:hyperlink w:anchor="_Toc523244327" w:history="1">
        <w:r w:rsidRPr="009735FB">
          <w:rPr>
            <w:rStyle w:val="Hyperlink"/>
            <w:noProof/>
          </w:rPr>
          <w:t>5.1.1</w:t>
        </w:r>
        <w:r>
          <w:rPr>
            <w:rFonts w:eastAsiaTheme="minorEastAsia" w:cstheme="minorBidi"/>
            <w:noProof/>
            <w:sz w:val="22"/>
            <w:szCs w:val="22"/>
          </w:rPr>
          <w:tab/>
        </w:r>
        <w:r w:rsidRPr="009735FB">
          <w:rPr>
            <w:rStyle w:val="Hyperlink"/>
            <w:noProof/>
          </w:rPr>
          <w:t>CAD model</w:t>
        </w:r>
        <w:r>
          <w:rPr>
            <w:noProof/>
            <w:webHidden/>
          </w:rPr>
          <w:tab/>
        </w:r>
        <w:r>
          <w:rPr>
            <w:noProof/>
            <w:webHidden/>
          </w:rPr>
          <w:fldChar w:fldCharType="begin"/>
        </w:r>
        <w:r>
          <w:rPr>
            <w:noProof/>
            <w:webHidden/>
          </w:rPr>
          <w:instrText xml:space="preserve"> PAGEREF _Toc523244327 \h </w:instrText>
        </w:r>
        <w:r>
          <w:rPr>
            <w:noProof/>
            <w:webHidden/>
          </w:rPr>
        </w:r>
        <w:r>
          <w:rPr>
            <w:noProof/>
            <w:webHidden/>
          </w:rPr>
          <w:fldChar w:fldCharType="separate"/>
        </w:r>
        <w:r>
          <w:rPr>
            <w:noProof/>
            <w:webHidden/>
          </w:rPr>
          <w:t>68</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328" w:history="1">
        <w:r w:rsidRPr="009735FB">
          <w:rPr>
            <w:rStyle w:val="Hyperlink"/>
            <w:noProof/>
          </w:rPr>
          <w:t>6</w:t>
        </w:r>
        <w:r>
          <w:rPr>
            <w:rFonts w:eastAsiaTheme="minorEastAsia" w:cstheme="minorBidi"/>
            <w:b w:val="0"/>
            <w:bCs w:val="0"/>
            <w:noProof/>
            <w:sz w:val="22"/>
            <w:szCs w:val="22"/>
          </w:rPr>
          <w:tab/>
        </w:r>
        <w:r w:rsidRPr="009735FB">
          <w:rPr>
            <w:rStyle w:val="Hyperlink"/>
            <w:noProof/>
          </w:rPr>
          <w:t>Conclusion and outlook</w:t>
        </w:r>
        <w:r>
          <w:rPr>
            <w:noProof/>
            <w:webHidden/>
          </w:rPr>
          <w:tab/>
        </w:r>
        <w:r>
          <w:rPr>
            <w:noProof/>
            <w:webHidden/>
          </w:rPr>
          <w:fldChar w:fldCharType="begin"/>
        </w:r>
        <w:r>
          <w:rPr>
            <w:noProof/>
            <w:webHidden/>
          </w:rPr>
          <w:instrText xml:space="preserve"> PAGEREF _Toc523244328 \h </w:instrText>
        </w:r>
        <w:r>
          <w:rPr>
            <w:noProof/>
            <w:webHidden/>
          </w:rPr>
        </w:r>
        <w:r>
          <w:rPr>
            <w:noProof/>
            <w:webHidden/>
          </w:rPr>
          <w:fldChar w:fldCharType="separate"/>
        </w:r>
        <w:r>
          <w:rPr>
            <w:noProof/>
            <w:webHidden/>
          </w:rPr>
          <w:t>70</w:t>
        </w:r>
        <w:r>
          <w:rPr>
            <w:noProof/>
            <w:webHidden/>
          </w:rPr>
          <w:fldChar w:fldCharType="end"/>
        </w:r>
      </w:hyperlink>
    </w:p>
    <w:p w:rsidR="000744AB" w:rsidRDefault="000744AB">
      <w:pPr>
        <w:pStyle w:val="TOC1"/>
        <w:tabs>
          <w:tab w:val="left" w:pos="440"/>
        </w:tabs>
        <w:rPr>
          <w:rFonts w:eastAsiaTheme="minorEastAsia" w:cstheme="minorBidi"/>
          <w:b w:val="0"/>
          <w:bCs w:val="0"/>
          <w:noProof/>
          <w:sz w:val="22"/>
          <w:szCs w:val="22"/>
        </w:rPr>
      </w:pPr>
      <w:hyperlink w:anchor="_Toc523244329" w:history="1">
        <w:r w:rsidRPr="009735FB">
          <w:rPr>
            <w:rStyle w:val="Hyperlink"/>
            <w:noProof/>
          </w:rPr>
          <w:t>7</w:t>
        </w:r>
        <w:r>
          <w:rPr>
            <w:rFonts w:eastAsiaTheme="minorEastAsia" w:cstheme="minorBidi"/>
            <w:b w:val="0"/>
            <w:bCs w:val="0"/>
            <w:noProof/>
            <w:sz w:val="22"/>
            <w:szCs w:val="22"/>
          </w:rPr>
          <w:tab/>
        </w:r>
        <w:r w:rsidRPr="009735FB">
          <w:rPr>
            <w:rStyle w:val="Hyperlink"/>
            <w:noProof/>
          </w:rPr>
          <w:t>Literaturverzeichnis</w:t>
        </w:r>
        <w:r>
          <w:rPr>
            <w:noProof/>
            <w:webHidden/>
          </w:rPr>
          <w:tab/>
        </w:r>
        <w:r>
          <w:rPr>
            <w:noProof/>
            <w:webHidden/>
          </w:rPr>
          <w:fldChar w:fldCharType="begin"/>
        </w:r>
        <w:r>
          <w:rPr>
            <w:noProof/>
            <w:webHidden/>
          </w:rPr>
          <w:instrText xml:space="preserve"> PAGEREF _Toc523244329 \h </w:instrText>
        </w:r>
        <w:r>
          <w:rPr>
            <w:noProof/>
            <w:webHidden/>
          </w:rPr>
        </w:r>
        <w:r>
          <w:rPr>
            <w:noProof/>
            <w:webHidden/>
          </w:rPr>
          <w:fldChar w:fldCharType="separate"/>
        </w:r>
        <w:r>
          <w:rPr>
            <w:noProof/>
            <w:webHidden/>
          </w:rPr>
          <w:t>73</w:t>
        </w:r>
        <w:r>
          <w:rPr>
            <w:noProof/>
            <w:webHidden/>
          </w:rPr>
          <w:fldChar w:fldCharType="end"/>
        </w:r>
      </w:hyperlink>
    </w:p>
    <w:p w:rsidR="00CC45A7" w:rsidRDefault="00745A3E" w:rsidP="00BF609B">
      <w:pPr>
        <w:spacing w:line="240" w:lineRule="auto"/>
      </w:pPr>
      <w:r>
        <w:rPr>
          <w:rFonts w:asciiTheme="majorHAnsi" w:hAnsiTheme="majorHAnsi" w:cstheme="majorHAnsi"/>
          <w:b/>
          <w:bCs/>
          <w:sz w:val="28"/>
          <w:szCs w:val="28"/>
        </w:rPr>
        <w:fldChar w:fldCharType="end"/>
      </w:r>
    </w:p>
    <w:p w:rsidR="00CC45A7" w:rsidRDefault="00CC45A7" w:rsidP="00BF609B">
      <w:pPr>
        <w:spacing w:line="240" w:lineRule="auto"/>
      </w:pPr>
    </w:p>
    <w:p w:rsidR="004E3B91" w:rsidRDefault="004E3B91" w:rsidP="00BF609B">
      <w:pPr>
        <w:spacing w:line="240" w:lineRule="auto"/>
        <w:sectPr w:rsidR="004E3B91" w:rsidSect="00392CAB">
          <w:pgSz w:w="11906" w:h="16838" w:code="9"/>
          <w:pgMar w:top="1440" w:right="1440" w:bottom="1440" w:left="1440" w:header="720" w:footer="720" w:gutter="0"/>
          <w:cols w:space="720"/>
          <w:titlePg/>
          <w:docGrid w:linePitch="360"/>
        </w:sectPr>
      </w:pPr>
    </w:p>
    <w:p w:rsidR="0051349B" w:rsidRDefault="0051349B" w:rsidP="0051349B">
      <w:pPr>
        <w:tabs>
          <w:tab w:val="left" w:pos="2550"/>
        </w:tabs>
      </w:pPr>
    </w:p>
    <w:p w:rsidR="00EA4300" w:rsidRPr="0051349B" w:rsidRDefault="0051349B" w:rsidP="0051349B">
      <w:pPr>
        <w:tabs>
          <w:tab w:val="left" w:pos="2550"/>
        </w:tabs>
        <w:sectPr w:rsidR="00EA4300" w:rsidRPr="0051349B" w:rsidSect="00392CAB">
          <w:pgSz w:w="11906" w:h="16838" w:code="9"/>
          <w:pgMar w:top="1440" w:right="1440" w:bottom="1440" w:left="1440" w:header="720" w:footer="720" w:gutter="0"/>
          <w:cols w:space="720"/>
          <w:titlePg/>
          <w:docGrid w:linePitch="360"/>
        </w:sectPr>
      </w:pPr>
      <w:r>
        <w:tab/>
      </w: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9E1264" w:rsidRDefault="009E1264" w:rsidP="00D31B09">
      <w:r>
        <w:br w:type="page"/>
      </w:r>
    </w:p>
    <w:p w:rsidR="005A7EA7" w:rsidRDefault="005A7EA7" w:rsidP="00D31B09">
      <w:pPr>
        <w:sectPr w:rsidR="005A7EA7" w:rsidSect="00392CAB">
          <w:pgSz w:w="11906" w:h="16838" w:code="9"/>
          <w:pgMar w:top="1440" w:right="1440" w:bottom="1440" w:left="1440" w:header="720" w:footer="720" w:gutter="0"/>
          <w:cols w:space="720"/>
          <w:titlePg/>
          <w:docGrid w:linePitch="360"/>
        </w:sectPr>
      </w:pPr>
    </w:p>
    <w:p w:rsidR="002606D7" w:rsidRPr="00392CAB" w:rsidRDefault="00D30277" w:rsidP="00D31B09">
      <w:r w:rsidRPr="00392CAB">
        <w:lastRenderedPageBreak/>
        <w:t>List of Tabl</w:t>
      </w:r>
      <w:r w:rsidR="00A30468" w:rsidRPr="00392CAB">
        <w:t>e</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9E1264" w:rsidRPr="00490D5A" w:rsidRDefault="009E1264" w:rsidP="00D31B09">
      <w:pPr>
        <w:pStyle w:val="Heading1"/>
      </w:pPr>
      <w:bookmarkStart w:id="0" w:name="_Toc523244284"/>
      <w:r w:rsidRPr="00490D5A">
        <w:lastRenderedPageBreak/>
        <w:t>Introduction</w:t>
      </w:r>
      <w:bookmarkEnd w:id="0"/>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D31B09">
      <w:pPr>
        <w:pStyle w:val="Heading2"/>
      </w:pPr>
      <w:bookmarkStart w:id="1" w:name="_Toc523244285"/>
      <w:r w:rsidRPr="00490D5A">
        <w:t>Motivation</w:t>
      </w:r>
      <w:bookmarkEnd w:id="1"/>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Pr>
        <w:pStyle w:val="Heading2"/>
      </w:pPr>
      <w:bookmarkStart w:id="2" w:name="_Toc523244286"/>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D31B09">
      <w:pPr>
        <w:pStyle w:val="Heading1"/>
      </w:pPr>
      <w:bookmarkStart w:id="3" w:name="_Toc523244287"/>
      <w:r w:rsidRPr="00BA7B75">
        <w:lastRenderedPageBreak/>
        <w:t>Literature</w:t>
      </w:r>
      <w:r w:rsidRPr="00EC6C8A">
        <w:t xml:space="preserve"> </w:t>
      </w:r>
      <w:r w:rsidRPr="00490D5A">
        <w:t>Survey</w:t>
      </w:r>
      <w:bookmarkEnd w:id="3"/>
    </w:p>
    <w:p w:rsidR="000F4C1B" w:rsidRPr="001914C5" w:rsidRDefault="004E540F" w:rsidP="00D31B09">
      <w:pPr>
        <w:pStyle w:val="Heading2"/>
      </w:pPr>
      <w:bookmarkStart w:id="4" w:name="_Toc523244288"/>
      <w:r w:rsidRPr="001914C5">
        <w:t>Magnetic Resonance I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r w:rsidR="00A226FE">
        <w:fldChar w:fldCharType="begin"/>
      </w:r>
      <w:r w:rsidR="00C95580">
        <w:instrText>ADDIN CITAVI.PLACEHOLDER 35c21836-4337-4298-9d77-a9bf6dc65868 PFBsYWNlaG9sZGVyPg0KICA8QWRkSW5WZXJzaW9uPjUuNy4wLjA8L0FkZEluVmVyc2lvbj4NCiAgPElkPjM1YzIxODM2LTQzMzctNDI5OC05ZDc3LWE5YmY2ZGM2NTg2ODwvSWQ+DQogIDxFbnRyaWVzPg0KICAgIDxFbnRyeT4NCiAgICAgIDxJZD44MDE2YzFhNC02ZjE4LTRhYTAtYjIzOC02ODRiNjI2Yzg3NzA8L0lkPg0KICAgICAgPFJlZmVyZW5jZUlkPmNmOWY4ZDhmLTk4NzUtNDQ4Zi05Y2UwLTMyYTJiMGNiYzFk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CAgPEVudHJ5Pg0KICAgICAgPElkPjNjMzdmZmY2LTI1NmMtNDc0Ni05MDIzLWFmZWM4MWQ2NTA4OTwvSWQ+DQogICAgICA8UmVmZXJlbmNlSWQ+YTIzODE0MTktYjY3My00OGUwLTgzN2MtZTgwZmU1OWU0Mjgz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TGFzdE5hbWU+c29tZUF1dGhvcjwvTGFzdE5hbWU+DQogICAgICAgICAgPC9QZXJzb24+DQogICAgICAgIDwvQXV0aG9ycz4NCiAgICAgICAgPElkPmEyMzgxNDE5LWI2NzMtNDhlMC04MzdjLWU4MGZlNTllNDI4MzwvSWQ+DQogICAgICAgIDxMb2NhdGlvbnM+DQogICAgICAgICAgPExvY2F0aW9uPg0KICAgICAgICAgICAgPEFkZHJlc3M+Ym9va19BcnRpZmFjdHM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xMjY8L1NlcXVlbmNlTnVtYmVyPg0KICAgICAgICA8U2hvcnRUaXRsZT5zb21lQXV0aG9yIOKAkyBzb21lVGl0bGU8L1Nob3J0VGl0bGU+DQogICAgICAgIDxUaXRsZT5zb21lVGl0bGU8L1RpdGxlPg0KICAgICAgPC9SZWZlcmVuY2U+DQogICAgPC9FbnRyeT4NCiAgPC9FbnRyaWVzPg0KICA8VGV4dD5bMSwgMiw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DIsIDJdPC9UZXh0Pg0KICAgIDwvVGV4dFVuaXQ+DQogIDwvVGV4dFVuaXRzPg0KPC9QbGFjZWhvbGRlcj4=</w:instrText>
      </w:r>
      <w:r w:rsidR="00A226FE">
        <w:fldChar w:fldCharType="separate"/>
      </w:r>
      <w:bookmarkStart w:id="5" w:name="_CTVP00135c21836433742989d77a9bf6dc65868"/>
      <w:r w:rsidR="00E14A4C">
        <w:t>[1, 2, 2]</w:t>
      </w:r>
      <w:bookmarkEnd w:id="5"/>
      <w:r w:rsidR="00A226FE">
        <w:fldChar w:fldCharType="end"/>
      </w:r>
      <w:r w:rsidR="006569E3" w:rsidRPr="000F4C1B">
        <w:t>.</w:t>
      </w:r>
      <w:r w:rsidR="00F60FBB" w:rsidRPr="000F4C1B">
        <w:t xml:space="preserve"> </w:t>
      </w:r>
    </w:p>
    <w:p w:rsidR="00BA6036" w:rsidRPr="00FC795E" w:rsidRDefault="00F156AA" w:rsidP="00D31B0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2F3EA5" w:rsidRPr="00FC795E">
        <w:t xml:space="preserve">experiences different imaging artefacts which generate difficulties for the </w:t>
      </w:r>
      <w:r w:rsidR="0083521A" w:rsidRPr="00FC795E">
        <w:t>detection and registration task</w:t>
      </w:r>
      <w:r w:rsidR="0000521C">
        <w:t xml:space="preserve"> </w:t>
      </w:r>
      <w:r w:rsidR="0000521C">
        <w:fldChar w:fldCharType="begin"/>
      </w:r>
      <w:r w:rsidR="0000521C">
        <w:instrText>ADDIN CITAVI.PLACEHOLDER a2831b17-7e03-49ef-897c-8eca8a3a3de7 PFBsYWNlaG9sZGVyPg0KICA8QWRkSW5WZXJzaW9uPjUuNy4wLjA8L0FkZEluVmVyc2lvbj4NCiAgPElkPmEyODMxYjE3LTdlMDMtNDllZi04OTdjLThlY2E4YTNhM2RlNzwvSWQ+DQogIDxFbnRyaWVzPg0KICAgIDxFbnRyeT4NCiAgICAgIDxJZD40OGYwNzM1ZC01ZDUzLTRhYWItOTJiNS1mM2FkOWQ2MWE5YjI8L0lkPg0KICAgICAgPFJlZmVyZW5jZUlkPjc0OWI0NTlhLTA4MmEtNGQzYy05M2ExLTRmMzUzNjdmNDc1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00521C">
        <w:fldChar w:fldCharType="separate"/>
      </w:r>
      <w:bookmarkStart w:id="6" w:name="_CTVP001a2831b177e0349ef897c8eca8a3a3de7"/>
      <w:r w:rsidR="0000521C">
        <w:t>[3]</w:t>
      </w:r>
      <w:bookmarkEnd w:id="6"/>
      <w:r w:rsidR="0000521C">
        <w:fldChar w:fldCharType="end"/>
      </w:r>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detection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D31B09">
      <w:pPr>
        <w:pStyle w:val="Heading3"/>
      </w:pPr>
      <w:bookmarkStart w:id="7" w:name="_Toc523244289"/>
      <w:r w:rsidRPr="00414A03">
        <w:t>Arti</w:t>
      </w:r>
      <w:r w:rsidR="002165BF" w:rsidRPr="00414A03">
        <w:t xml:space="preserve">facts in MR </w:t>
      </w:r>
      <w:r w:rsidR="002E1EDF" w:rsidRPr="00414A03">
        <w:t>i</w:t>
      </w:r>
      <w:r w:rsidR="002165BF" w:rsidRPr="00414A03">
        <w:t>maging</w:t>
      </w:r>
      <w:bookmarkEnd w:id="7"/>
    </w:p>
    <w:p w:rsidR="00E92F68" w:rsidRPr="000E1B87" w:rsidRDefault="00D77864" w:rsidP="005F18FD">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produced by the patient</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lastRenderedPageBreak/>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misregistrations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3B4199" w:rsidRPr="00D31B09">
        <w:t>,</w:t>
      </w:r>
      <w:r w:rsidR="00CC0BC7" w:rsidRPr="00D31B09">
        <w:t xml:space="preserve"> such as patient monitoring systems</w:t>
      </w:r>
      <w:r w:rsidR="008D11F8" w:rsidRPr="00D31B09">
        <w:t>.</w:t>
      </w:r>
      <w:r w:rsidR="004738D5" w:rsidRPr="00D31B09">
        <w:t xml:space="preserve"> The full explanation</w:t>
      </w:r>
      <w:r w:rsidR="007E77DF">
        <w:t xml:space="preserve"> about artifacts are given in </w:t>
      </w:r>
      <w:r w:rsidR="007E77DF">
        <w:fldChar w:fldCharType="begin"/>
      </w:r>
      <w:r w:rsidR="00E14A4C">
        <w:instrText>ADDIN CITAVI.PLACEHOLDER f13b96d2-e52a-477c-989d-610a93069e86 PFBsYWNlaG9sZGVyPg0KICA8QWRkSW5WZXJzaW9uPjUuNy4wLjA8L0FkZEluVmVyc2lvbj4NCiAgPElkPmYxM2I5NmQyLWU1MmEtNDc3Yy05ODlkLTYxMGE5MzA2OWU4NjwvSWQ+DQogIDxFbnRyaWVzPg0KICAgIDxFbnRyeT4NCiAgICAgIDxJZD5lNjc1M2YxYy1mZmQxLTQzNzYtYjVhYy05NmVmOTBlMGJjYmU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7E77DF">
        <w:fldChar w:fldCharType="separate"/>
      </w:r>
      <w:bookmarkStart w:id="8" w:name="_CTVP001f13b96d2e52a477c989d610a93069e86"/>
      <w:r w:rsidR="00E14A4C">
        <w:t>[2]</w:t>
      </w:r>
      <w:bookmarkEnd w:id="8"/>
      <w:r w:rsidR="007E77DF">
        <w:fldChar w:fldCharType="end"/>
      </w:r>
      <w:r w:rsidR="004738D5" w:rsidRPr="00D31B09">
        <w:t xml:space="preserve">.  </w:t>
      </w:r>
      <w:r w:rsidR="004738D5" w:rsidRPr="00323F4B">
        <w:rPr>
          <w:highlight w:val="yellow"/>
        </w:rPr>
        <w:t>In this project the most important one</w:t>
      </w:r>
      <w:r w:rsidR="0007793C" w:rsidRPr="00323F4B">
        <w:rPr>
          <w:highlight w:val="yellow"/>
        </w:rPr>
        <w:t>s</w:t>
      </w:r>
      <w:r w:rsidR="004738D5" w:rsidRPr="00323F4B">
        <w:rPr>
          <w:highlight w:val="yellow"/>
        </w:rPr>
        <w:t xml:space="preserve"> are </w:t>
      </w:r>
      <w:r w:rsidR="00A12F1D" w:rsidRPr="00323F4B">
        <w:rPr>
          <w:highlight w:val="yellow"/>
        </w:rPr>
        <w:t>discussed</w:t>
      </w:r>
      <w:r w:rsidR="005F18FD" w:rsidRPr="00323F4B">
        <w:rPr>
          <w:highlight w:val="yellow"/>
        </w:rPr>
        <w:t>.</w:t>
      </w:r>
    </w:p>
    <w:p w:rsidR="00855594" w:rsidRPr="002F51E4" w:rsidRDefault="00855594" w:rsidP="0007793C">
      <w:pPr>
        <w:pStyle w:val="Heading4"/>
      </w:pPr>
      <w:bookmarkStart w:id="9" w:name="_Toc523244290"/>
      <w:r w:rsidRPr="002F51E4">
        <w:t>Chemical shift artifacts</w:t>
      </w:r>
      <w:bookmarkEnd w:id="9"/>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365068" w:rsidP="00D31B09">
      <w:r>
        <w:rPr>
          <w:noProof/>
        </w:rPr>
        <mc:AlternateContent>
          <mc:Choice Requires="wps">
            <w:drawing>
              <wp:anchor distT="0" distB="0" distL="114300" distR="114300" simplePos="0" relativeHeight="251727360" behindDoc="0" locked="0" layoutInCell="1" allowOverlap="1" wp14:anchorId="5F2C5384" wp14:editId="428CE5DD">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0744AB" w:rsidRPr="00130FAF" w:rsidRDefault="000744AB"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2C5384" id="_x0000_t202" coordsize="21600,21600" o:spt="202" path="m,l,21600r21600,l21600,xe">
                <v:stroke joinstyle="miter"/>
                <v:path gradientshapeok="t" o:connecttype="rect"/>
              </v:shapetype>
              <v:shape id="Text Box 31" o:spid="_x0000_s1026" type="#_x0000_t202" style="position:absolute;left:0;text-align:left;margin-left:316.05pt;margin-top:4.15pt;width:51.65pt;height:23.7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" fillcolor="white [3201]" stroked="f" strokeweight=".5pt">
                <v:textbox>
                  <w:txbxContent>
                    <w:p w:rsidR="000744AB" w:rsidRPr="00130FAF" w:rsidRDefault="000744AB" w:rsidP="00D31B09">
                      <w:r>
                        <w:t>3.0 T</w:t>
                      </w:r>
                    </w:p>
                  </w:txbxContent>
                </v:textbox>
                <w10:wrap anchorx="margin"/>
              </v:shape>
            </w:pict>
          </mc:Fallback>
        </mc:AlternateContent>
      </w:r>
      <w:r>
        <w:rPr>
          <w:noProof/>
        </w:rPr>
        <mc:AlternateContent>
          <mc:Choice Requires="wps">
            <w:drawing>
              <wp:anchor distT="0" distB="0" distL="114300" distR="114300" simplePos="0" relativeHeight="251726336" behindDoc="0" locked="0" layoutInCell="1" allowOverlap="1" wp14:anchorId="325B333E" wp14:editId="6FC990D6">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0744AB" w:rsidRPr="00130FAF" w:rsidRDefault="000744AB"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B333E" id="Text Box 29" o:spid="_x0000_s1027" type="#_x0000_t202" style="position:absolute;left:0;text-align:left;margin-left:98.2pt;margin-top:3.2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" fillcolor="white [3201]" stroked="f" strokeweight=".5pt">
                <v:textbox>
                  <w:txbxContent>
                    <w:p w:rsidR="000744AB" w:rsidRPr="00130FAF" w:rsidRDefault="000744AB" w:rsidP="00D31B09">
                      <w:r>
                        <w:t>1.5 T</w:t>
                      </w:r>
                    </w:p>
                  </w:txbxContent>
                </v:textbox>
                <w10:wrap anchorx="margin"/>
              </v:shape>
            </w:pict>
          </mc:Fallback>
        </mc:AlternateContent>
      </w:r>
      <w:r w:rsidR="00BC2E91">
        <w:rPr>
          <w:noProof/>
        </w:rPr>
        <mc:AlternateContent>
          <mc:Choice Requires="wps">
            <w:drawing>
              <wp:anchor distT="0" distB="0" distL="114300" distR="114300" simplePos="0" relativeHeight="251725312" behindDoc="0" locked="0" layoutInCell="1" allowOverlap="1" wp14:anchorId="22C64E3E" wp14:editId="2CB4549A">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C64E3E" id="Text Box 28" o:spid="_x0000_s1028" type="#_x0000_t202" style="position:absolute;left:0;text-align:left;margin-left:332.2pt;margin-top:227.1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" fillcolor="white [3201]" stroked="f" strokeweight=".5pt">
                <v:textbox>
                  <w:txbxContent>
                    <w:p w:rsidR="000744AB" w:rsidRPr="00130FAF" w:rsidRDefault="000744AB" w:rsidP="00D31B09">
                      <w:r>
                        <w:t>(b)</w:t>
                      </w:r>
                    </w:p>
                  </w:txbxContent>
                </v:textbox>
              </v:shape>
            </w:pict>
          </mc:Fallback>
        </mc:AlternateContent>
      </w:r>
      <w:r w:rsidR="00BC2E91">
        <w:rPr>
          <w:noProof/>
        </w:rPr>
        <mc:AlternateContent>
          <mc:Choice Requires="wps">
            <w:drawing>
              <wp:anchor distT="0" distB="0" distL="114300" distR="114300" simplePos="0" relativeHeight="251724288" behindDoc="0" locked="0" layoutInCell="1" allowOverlap="1" wp14:anchorId="1D1E54A4" wp14:editId="2FA1D000">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1E54A4" id="Text Box 27" o:spid="_x0000_s1029" type="#_x0000_t202" style="position:absolute;left:0;text-align:left;margin-left:99.95pt;margin-top:228.7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" fillcolor="white [3201]" stroked="f" strokeweight=".5pt">
                <v:textbox>
                  <w:txbxContent>
                    <w:p w:rsidR="000744AB" w:rsidRPr="00130FAF" w:rsidRDefault="000744AB" w:rsidP="00D31B09">
                      <w:r>
                        <w:t>(</w:t>
                      </w:r>
                      <w:r w:rsidRPr="00130FAF">
                        <w:t>a</w:t>
                      </w:r>
                      <w:r>
                        <w:t>)</w:t>
                      </w:r>
                    </w:p>
                  </w:txbxContent>
                </v:textbox>
              </v:shape>
            </w:pict>
          </mc:Fallback>
        </mc:AlternateContent>
      </w:r>
      <w:r w:rsidR="00D172D7">
        <w:rPr>
          <w:noProof/>
        </w:rPr>
        <w:drawing>
          <wp:inline distT="0" distB="0" distL="0" distR="0" wp14:anchorId="6DB56138" wp14:editId="625F9DA6">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FA2990">
      <w:pPr>
        <w:pStyle w:val="Caption"/>
      </w:pPr>
    </w:p>
    <w:p w:rsidR="00D172D7" w:rsidRDefault="0062615D" w:rsidP="00FA2990">
      <w:pPr>
        <w:pStyle w:val="Caption"/>
      </w:pPr>
      <w:r>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2</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3</w:t>
      </w:r>
      <w:r w:rsidR="00656CEE">
        <w:rPr>
          <w:noProof/>
        </w:rPr>
        <w:fldChar w:fldCharType="end"/>
      </w:r>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r w:rsidR="00290439">
        <w:fldChar w:fldCharType="begin"/>
      </w:r>
      <w:r w:rsidR="00E14A4C">
        <w:instrText>ADDIN CITAVI.PLACEHOLDER ebc1f8ed-0178-4c0b-84f3-e7ff20e0a57b PFBsYWNlaG9sZGVyPg0KICA8QWRkSW5WZXJzaW9uPjUuNy4wLjA8L0FkZEluVmVyc2lvbj4NCiAgPElkPmViYzFmOGVkLTAxNzgtNGMwYi04NGYzLWU3ZmYyMGUwYTU3YjwvSWQ+DQogIDxFbnRyaWVzPg0KICAgIDxFbnRyeT4NCiAgICAgIDxJZD45MzU5M2RmZi02ODhiLTRjMzktYjQxMi1kOWE2Y2EzODhmZmU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90439">
        <w:fldChar w:fldCharType="separate"/>
      </w:r>
      <w:bookmarkStart w:id="10" w:name="_CTVP001ebc1f8ed01784c0b84f3e7ff20e0a57b"/>
      <w:r w:rsidR="00E14A4C">
        <w:t>[2]</w:t>
      </w:r>
      <w:bookmarkEnd w:id="10"/>
      <w:r w:rsidR="00290439">
        <w:fldChar w:fldCharType="end"/>
      </w:r>
      <w:r>
        <w:t>.</w:t>
      </w:r>
    </w:p>
    <w:p w:rsidR="00BC2E91" w:rsidRDefault="00BC2E91" w:rsidP="00FA2990">
      <w:pPr>
        <w:pStyle w:val="Caption"/>
      </w:pPr>
    </w:p>
    <w:p w:rsidR="000B3C24" w:rsidRPr="00D31B09" w:rsidRDefault="000B3C24" w:rsidP="00D31B09"/>
    <w:p w:rsidR="00D96F15" w:rsidRPr="00D31B09" w:rsidRDefault="004F7DC3" w:rsidP="00D31B09">
      <w:r w:rsidRPr="00D31B09">
        <w:t>One</w:t>
      </w:r>
      <w:r w:rsidR="0022534D" w:rsidRPr="00D31B09">
        <w:t xml:space="preserve"> consequence of this </w:t>
      </w:r>
      <w:r w:rsidR="006C1210" w:rsidRPr="00D31B09">
        <w:t>frequency difference</w:t>
      </w:r>
      <w:r w:rsidR="00682470" w:rsidRPr="00D31B09">
        <w:t xml:space="preserve"> is the</w:t>
      </w:r>
      <w:r w:rsidR="0022534D" w:rsidRPr="00D31B09">
        <w:t xml:space="preserve"> misregistration of</w:t>
      </w:r>
      <w:r w:rsidR="00D96F15" w:rsidRPr="00D31B09">
        <w:t xml:space="preserve"> the</w:t>
      </w:r>
      <w:r w:rsidR="000351EC" w:rsidRPr="00D31B09">
        <w:t xml:space="preserve"> fa</w:t>
      </w:r>
      <w:r w:rsidR="00116875" w:rsidRPr="00D31B09">
        <w:t>t and water</w:t>
      </w:r>
      <w:r w:rsidR="00D96F15" w:rsidRPr="00D31B09">
        <w:t xml:space="preserve"> protons which are mapped 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lastRenderedPageBreak/>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A226FE"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D31B09">
      <w:r w:rsidRPr="005462D9">
        <w:t>In the Equation,</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p>
    <w:p w:rsidR="002B7326" w:rsidRDefault="002B7326" w:rsidP="00D31B09"/>
    <w:p w:rsidR="0062615D" w:rsidRDefault="002B7326" w:rsidP="00D31B09">
      <w:r>
        <w:rPr>
          <w:noProof/>
        </w:rPr>
        <w:drawing>
          <wp:inline distT="0" distB="0" distL="0" distR="0" wp14:anchorId="092FD056" wp14:editId="0A581D5B">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0340E7" w:rsidRPr="007C42AB" w:rsidRDefault="0062615D" w:rsidP="007316B1">
      <w:pPr>
        <w:pStyle w:val="Caption"/>
      </w:pPr>
      <w:r>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2</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4</w:t>
      </w:r>
      <w:r w:rsidR="00656CEE">
        <w:rPr>
          <w:noProof/>
        </w:rPr>
        <w:fldChar w:fldCharType="end"/>
      </w:r>
      <w:r>
        <w:t xml:space="preserve">: </w:t>
      </w:r>
      <w:r w:rsidRPr="007C42AB">
        <w:t>Figure 2.4 Precession of fat and water protons. Due to the frequency difference between fat and water protons, water protons precesses faster than fat protons</w:t>
      </w:r>
      <w:r w:rsidR="00CD2946">
        <w:t xml:space="preserve"> </w:t>
      </w:r>
      <w:r w:rsidR="00CD2946">
        <w:fldChar w:fldCharType="begin"/>
      </w:r>
      <w:r w:rsidR="00E14A4C">
        <w:instrText>ADDIN CITAVI.PLACEHOLDER 8b20bbb9-e619-4dbc-8f6d-ea805e49a9ec PFBsYWNlaG9sZGVyPg0KICA8QWRkSW5WZXJzaW9uPjUuNy4wLjA8L0FkZEluVmVyc2lvbj4NCiAgPElkPjhiMjBiYmI5LWU2MTktNGRiYy04ZjZkLWVhODA1ZTQ5YTllYzwvSWQ+DQogIDxFbnRyaWVzPg0KICAgIDxFbnRyeT4NCiAgICAgIDxJZD44YTk5YjBjYi1mMjJmLTQ0YTAtYjYxZS1lZmY1ZGQxNWI4YmY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CD2946">
        <w:fldChar w:fldCharType="separate"/>
      </w:r>
      <w:bookmarkStart w:id="11" w:name="_CTVP0018b20bbb9e6194dbc8f6dea805e49a9ec"/>
      <w:r w:rsidR="00E14A4C">
        <w:t>[2]</w:t>
      </w:r>
      <w:bookmarkEnd w:id="11"/>
      <w:r w:rsidR="00CD2946">
        <w:fldChar w:fldCharType="end"/>
      </w:r>
      <w:r w:rsidRPr="007C42AB">
        <w:t>.</w:t>
      </w:r>
    </w:p>
    <w:p w:rsidR="000340E7" w:rsidRPr="000340E7" w:rsidRDefault="000340E7" w:rsidP="00D31B09"/>
    <w:p w:rsidR="006E1CDD" w:rsidRDefault="000351EC" w:rsidP="00D31B09">
      <w:r>
        <w:t>However, d</w:t>
      </w:r>
      <w:r w:rsidR="00E4345C">
        <w:t>ue to the fact that fat</w:t>
      </w:r>
      <w:r w:rsidR="005759B4">
        <w:t xml:space="preserve"> and water</w:t>
      </w:r>
      <w:r w:rsidR="00E4345C">
        <w:t xml:space="preserve"> protons </w:t>
      </w:r>
      <w:r w:rsidR="00521557">
        <w:t xml:space="preserve">have </w:t>
      </w:r>
      <w:r w:rsidR="005759B4">
        <w:t>a different molecular structure</w:t>
      </w:r>
      <w:r w:rsidR="00521557">
        <w:t>, they</w:t>
      </w:r>
      <w:r w:rsidR="00744E0F">
        <w:t xml:space="preserve"> 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rsidR="00521557" w:rsidRPr="00744E0F">
        <w:t>.</w:t>
      </w:r>
      <w:r w:rsidR="00521557">
        <w:t xml:space="preserve"> Accordingly,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lastRenderedPageBreak/>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that is shown in Figure 2.5</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D31B09">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 spanning the FOV</w:t>
      </w:r>
      <w:r w:rsidRPr="000D7B66">
        <w:rPr>
          <w:vertAlign w:val="subscript"/>
        </w:rPr>
        <w:t>RO</w:t>
      </w:r>
      <w:r w:rsidR="003629CC" w:rsidRPr="000D7B66">
        <w:t>.</w:t>
      </w:r>
    </w:p>
    <w:p w:rsidR="00E111EC" w:rsidRDefault="00E111EC" w:rsidP="00D31B09"/>
    <w:p w:rsidR="00C96550" w:rsidRDefault="000A468B" w:rsidP="00D31B09">
      <w:r>
        <w:rPr>
          <w:noProof/>
        </w:rPr>
        <mc:AlternateContent>
          <mc:Choice Requires="wps">
            <w:drawing>
              <wp:anchor distT="0" distB="0" distL="114300" distR="114300" simplePos="0" relativeHeight="251729408" behindDoc="0" locked="0" layoutInCell="1" allowOverlap="1" wp14:anchorId="716AE2AE" wp14:editId="2C871703">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6AE2AE" id="Text Box 32" o:spid="_x0000_s1030" type="#_x0000_t202" style="position:absolute;left:0;text-align:left;margin-left:333.85pt;margin-top:223.15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XRqRgIAAIE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" fillcolor="white [3201]" stroked="f" strokeweight=".5pt">
                <v:textbox>
                  <w:txbxContent>
                    <w:p w:rsidR="000744AB" w:rsidRPr="00130FAF" w:rsidRDefault="000744AB" w:rsidP="00D31B09">
                      <w:r>
                        <w:t>(b)</w:t>
                      </w:r>
                    </w:p>
                  </w:txbxContent>
                </v:textbox>
              </v:shape>
            </w:pict>
          </mc:Fallback>
        </mc:AlternateContent>
      </w:r>
      <w:r>
        <w:rPr>
          <w:noProof/>
        </w:rPr>
        <mc:AlternateContent>
          <mc:Choice Requires="wps">
            <w:drawing>
              <wp:anchor distT="0" distB="0" distL="114300" distR="114300" simplePos="0" relativeHeight="251728384" behindDoc="0" locked="0" layoutInCell="1" allowOverlap="1" wp14:anchorId="558A93D9" wp14:editId="4056C9CB">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A93D9" id="Text Box 30" o:spid="_x0000_s1031" type="#_x0000_t202" style="position:absolute;left:0;text-align:left;margin-left:88.95pt;margin-top:222.8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BIhtKF&#10;RQIAAIEEAAAOAAAAAAAAAAAAAAAAAC4CAABkcnMvZTJvRG9jLnhtbFBLAQItABQABgAIAAAAIQBr&#10;/Uow4gAAAAsBAAAPAAAAAAAAAAAAAAAAAJ8EAABkcnMvZG93bnJldi54bWxQSwUGAAAAAAQABADz&#10;AAAArgUAAAAA&#10;" fillcolor="white [3201]" stroked="f" strokeweight=".5pt">
                <v:textbox>
                  <w:txbxContent>
                    <w:p w:rsidR="000744AB" w:rsidRPr="00130FAF" w:rsidRDefault="000744AB" w:rsidP="00D31B09">
                      <w:r>
                        <w:t>(</w:t>
                      </w:r>
                      <w:r w:rsidRPr="00130FAF">
                        <w:t>a</w:t>
                      </w:r>
                      <w:r>
                        <w:t>)</w:t>
                      </w:r>
                    </w:p>
                  </w:txbxContent>
                </v:textbox>
              </v:shape>
            </w:pict>
          </mc:Fallback>
        </mc:AlternateContent>
      </w:r>
      <w:r w:rsidR="008951CB">
        <w:rPr>
          <w:noProof/>
        </w:rPr>
        <w:drawing>
          <wp:inline distT="0" distB="0" distL="0" distR="0" wp14:anchorId="5C88420B" wp14:editId="725A7CE8">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FA2990">
      <w:pPr>
        <w:pStyle w:val="Caption"/>
      </w:pPr>
    </w:p>
    <w:p w:rsidR="008951CB" w:rsidRDefault="00C96550" w:rsidP="00FA2990">
      <w:pPr>
        <w:pStyle w:val="Caption"/>
      </w:pPr>
      <w:r>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2</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5</w:t>
      </w:r>
      <w:r w:rsidR="00656CEE">
        <w:rPr>
          <w:noProof/>
        </w:rPr>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r w:rsidR="00CD2946">
        <w:fldChar w:fldCharType="begin"/>
      </w:r>
      <w:r w:rsidR="00E14A4C">
        <w:instrText>ADDIN CITAVI.PLACEHOLDER d0b873a0-5ac6-4f1e-b50e-79a12968e255 PFBsYWNlaG9sZGVyPg0KICA8QWRkSW5WZXJzaW9uPjUuNy4wLjA8L0FkZEluVmVyc2lvbj4NCiAgPElkPmQwYjg3M2EwLTVhYzYtNGYxZS1iNTBlLTc5YTEyOTY4ZTI1NTwvSWQ+DQogIDxFbnRyaWVzPg0KICAgIDxFbnRyeT4NCiAgICAgIDxJZD5jNGE2NGNmMy05MzkyLTQ2YWItOGRiYi05NmMwNzU1N2E4ZDU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CD2946">
        <w:fldChar w:fldCharType="separate"/>
      </w:r>
      <w:bookmarkStart w:id="12" w:name="_CTVP001d0b873a05ac64f1eb50e79a12968e255"/>
      <w:r w:rsidR="00E14A4C">
        <w:t>[2]</w:t>
      </w:r>
      <w:bookmarkEnd w:id="12"/>
      <w:r w:rsidR="00CD2946">
        <w:fldChar w:fldCharType="end"/>
      </w:r>
      <w:r w:rsidRPr="007C42AB">
        <w:t>.</w:t>
      </w:r>
    </w:p>
    <w:p w:rsidR="00CC5EF8" w:rsidRDefault="00CC5EF8" w:rsidP="00D31B09"/>
    <w:p w:rsidR="004D0F85" w:rsidRPr="00585E08" w:rsidRDefault="00585E08" w:rsidP="0007793C">
      <w:r>
        <w:lastRenderedPageBreak/>
        <w:t>The</w:t>
      </w:r>
      <w:r w:rsidR="007D07FB">
        <w:t xml:space="preserve"> effect of the chemical-</w:t>
      </w:r>
      <w:r w:rsidR="007D07FB" w:rsidRPr="002F4401">
        <w:t>shift</w:t>
      </w:r>
      <w:r w:rsidR="007D07FB">
        <w:t xml:space="preserve"> artifact on MR images of the conventional Z-frame marker is provided in Chapter.</w:t>
      </w:r>
      <w:r>
        <w:t xml:space="preserve"> </w:t>
      </w:r>
    </w:p>
    <w:p w:rsidR="00C5623A" w:rsidRPr="00381E02" w:rsidRDefault="00C5623A" w:rsidP="0007793C">
      <w:pPr>
        <w:pStyle w:val="Heading4"/>
      </w:pPr>
      <w:bookmarkStart w:id="13" w:name="_Toc523244291"/>
      <w:r w:rsidRPr="00381E02">
        <w:t xml:space="preserve">Phase </w:t>
      </w:r>
      <w:r w:rsidRPr="0007793C">
        <w:t>cancel</w:t>
      </w:r>
      <w:r w:rsidR="00007A57" w:rsidRPr="0007793C">
        <w:t>lation</w:t>
      </w:r>
      <w:r w:rsidR="00007A57" w:rsidRPr="00381E02">
        <w:t xml:space="preserve"> artifact</w:t>
      </w:r>
      <w:bookmarkEnd w:id="13"/>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E73F82">
        <w:t xml:space="preserve"> 2.6</w:t>
      </w:r>
      <w:r w:rsidR="00B12AC7">
        <w:t>, the artifact leads to a black line around the boundary of the tissue because of the destructive interference of signals from the pixels containing fat and water protons</w:t>
      </w:r>
      <w:r w:rsidR="002B6300">
        <w:t xml:space="preserve"> </w:t>
      </w:r>
      <w:r w:rsidR="002B6300">
        <w:fldChar w:fldCharType="begin"/>
      </w:r>
      <w:r w:rsidR="00E14A4C">
        <w:instrText>ADDIN CITAVI.PLACEHOLDER 127d7fc6-1836-4d7b-8171-92773ba67c70 PFBsYWNlaG9sZGVyPg0KICA8QWRkSW5WZXJzaW9uPjUuNy4wLjA8L0FkZEluVmVyc2lvbj4NCiAgPElkPjEyN2Q3ZmM2LTE4MzYtNGQ3Yi04MTcxLTkyNzczYmE2N2M3MDwvSWQ+DQogIDxFbnRyaWVzPg0KICAgIDxFbnRyeT4NCiAgICAgIDxJZD5jNzA1NjdjYS01NjM2LTQxODQtOGZiOS1mNjBkODNhMzdmNGY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B6300">
        <w:fldChar w:fldCharType="separate"/>
      </w:r>
      <w:bookmarkStart w:id="14" w:name="_CTVP001127d7fc618364d7b817192773ba67c70"/>
      <w:r w:rsidR="00E14A4C">
        <w:t>[2]</w:t>
      </w:r>
      <w:bookmarkEnd w:id="14"/>
      <w:r w:rsidR="002B6300">
        <w:fldChar w:fldCharType="end"/>
      </w:r>
      <w:r w:rsidR="00B12AC7">
        <w:t xml:space="preserve">. </w:t>
      </w:r>
    </w:p>
    <w:p w:rsidR="0028015F" w:rsidRPr="0028015F" w:rsidRDefault="0028015F" w:rsidP="00D31B09"/>
    <w:p w:rsidR="00FA484B" w:rsidRDefault="009B0486" w:rsidP="00D31B09">
      <w:r>
        <w:rPr>
          <w:noProof/>
        </w:rPr>
        <mc:AlternateContent>
          <mc:Choice Requires="wps">
            <w:drawing>
              <wp:anchor distT="0" distB="0" distL="114300" distR="114300" simplePos="0" relativeHeight="251731456" behindDoc="0" locked="0" layoutInCell="1" allowOverlap="1" wp14:anchorId="1476B31D" wp14:editId="28C2297E">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76B31D" id="Text Box 34" o:spid="_x0000_s1032" type="#_x0000_t202" style="position:absolute;left:0;text-align:left;margin-left:336.4pt;margin-top:171.15pt;width:37.25pt;height:23.7pt;z-index:25173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FURg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uyh&#10;VEYCAACBBAAADgAAAAAAAAAAAAAAAAAuAgAAZHJzL2Uyb0RvYy54bWxQSwECLQAUAAYACAAAACEA&#10;vymByeIAAAALAQAADwAAAAAAAAAAAAAAAACgBAAAZHJzL2Rvd25yZXYueG1sUEsFBgAAAAAEAAQA&#10;8wAAAK8FAAAAAA==&#10;" fillcolor="white [3201]" stroked="f" strokeweight=".5pt">
                <v:textbox>
                  <w:txbxContent>
                    <w:p w:rsidR="000744AB" w:rsidRPr="00130FAF" w:rsidRDefault="000744AB" w:rsidP="00D31B09">
                      <w:r>
                        <w:t>(b)</w:t>
                      </w:r>
                    </w:p>
                  </w:txbxContent>
                </v:textbox>
              </v:shape>
            </w:pict>
          </mc:Fallback>
        </mc:AlternateContent>
      </w:r>
      <w:r>
        <w:rPr>
          <w:noProof/>
        </w:rPr>
        <mc:AlternateContent>
          <mc:Choice Requires="wps">
            <w:drawing>
              <wp:anchor distT="0" distB="0" distL="114300" distR="114300" simplePos="0" relativeHeight="251730432" behindDoc="0" locked="0" layoutInCell="1" allowOverlap="1" wp14:anchorId="3BBE84F7" wp14:editId="16FFC86E">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744AB" w:rsidRPr="00130FAF" w:rsidRDefault="000744AB"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BE84F7" id="Text Box 33" o:spid="_x0000_s1033" type="#_x0000_t202" style="position:absolute;left:0;text-align:left;margin-left:94pt;margin-top:173.6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cZQZ&#10;PkYCAACBBAAADgAAAAAAAAAAAAAAAAAuAgAAZHJzL2Uyb0RvYy54bWxQSwECLQAUAAYACAAAACEA&#10;LyKpseIAAAALAQAADwAAAAAAAAAAAAAAAACgBAAAZHJzL2Rvd25yZXYueG1sUEsFBgAAAAAEAAQA&#10;8wAAAK8FAAAAAA==&#10;" fillcolor="white [3201]" stroked="f" strokeweight=".5pt">
                <v:textbox>
                  <w:txbxContent>
                    <w:p w:rsidR="000744AB" w:rsidRPr="00130FAF" w:rsidRDefault="000744AB" w:rsidP="00D31B09">
                      <w:r>
                        <w:t>(</w:t>
                      </w:r>
                      <w:r w:rsidRPr="00130FAF">
                        <w:t>a</w:t>
                      </w:r>
                      <w:r>
                        <w:t>)</w:t>
                      </w:r>
                    </w:p>
                  </w:txbxContent>
                </v:textbox>
              </v:shape>
            </w:pict>
          </mc:Fallback>
        </mc:AlternateContent>
      </w:r>
      <w:r w:rsidR="004947DC">
        <w:rPr>
          <w:noProof/>
        </w:rPr>
        <w:drawing>
          <wp:inline distT="0" distB="0" distL="0" distR="0" wp14:anchorId="6DB8EF7C" wp14:editId="6AC86BD8">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FA484B" w:rsidRDefault="00FA484B" w:rsidP="00FA2990">
      <w:pPr>
        <w:pStyle w:val="Caption"/>
      </w:pPr>
    </w:p>
    <w:p w:rsidR="00D95938" w:rsidRPr="00E839D3" w:rsidRDefault="00FA484B" w:rsidP="002B6300">
      <w:pPr>
        <w:pStyle w:val="Caption"/>
      </w:pPr>
      <w:r>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2</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6</w:t>
      </w:r>
      <w:r w:rsidR="00656CEE">
        <w:rPr>
          <w:noProof/>
        </w:rPr>
        <w:fldChar w:fldCharType="end"/>
      </w:r>
      <w:r w:rsidRPr="007C42AB">
        <w:t>: Phase cancellation artifact. (a) In this image (TE,4.5 ms) fat and water protons have the same phase; therefore, no phase cancellation artifact is visible. (b) In this image (TE, 2.2 ms) fat and water protons have the opposite phases; therefore, a dark band has been produced at the interference between liver and kidney (arrows)</w:t>
      </w:r>
      <w:r w:rsidR="002B6300">
        <w:t xml:space="preserve"> </w:t>
      </w:r>
      <w:r w:rsidR="002B6300">
        <w:fldChar w:fldCharType="begin"/>
      </w:r>
      <w:r w:rsidR="00E14A4C">
        <w:instrText>ADDIN CITAVI.PLACEHOLDER e86e26ff-60b2-41f2-b15e-88e705f3074c PFBsYWNlaG9sZGVyPg0KICA8QWRkSW5WZXJzaW9uPjUuNy4wLjA8L0FkZEluVmVyc2lvbj4NCiAgPElkPmU4NmUyNmZmLTYwYjItNDFmMi1iMTVlLTg4ZTcwNWYzMDc0YzwvSWQ+DQogIDxFbnRyaWVzPg0KICAgIDxFbnRyeT4NCiAgICAgIDxJZD44OTJlM2U1Ny1kMzNiLTRmZTMtOTgwYy0xMWRlODc4ZDI1MTQ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B6300">
        <w:fldChar w:fldCharType="separate"/>
      </w:r>
      <w:bookmarkStart w:id="15" w:name="_CTVP001e86e26ff60b241f2b15e88e705f3074c"/>
      <w:r w:rsidR="00E14A4C">
        <w:t>[2]</w:t>
      </w:r>
      <w:bookmarkEnd w:id="15"/>
      <w:r w:rsidR="002B6300">
        <w:fldChar w:fldCharType="end"/>
      </w:r>
      <w:r w:rsidRPr="007C42AB">
        <w:t>.</w:t>
      </w:r>
    </w:p>
    <w:p w:rsidR="00D14B55" w:rsidRDefault="00D14B55" w:rsidP="00D31B09"/>
    <w:p w:rsidR="005526FA" w:rsidRPr="004E712E" w:rsidRDefault="005D2153" w:rsidP="0007793C">
      <w:pPr>
        <w:pStyle w:val="Heading4"/>
      </w:pPr>
      <w:bookmarkStart w:id="16" w:name="_Toc523244292"/>
      <w:r>
        <w:t>Noise</w:t>
      </w:r>
      <w:bookmarkEnd w:id="16"/>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or the electrical connections of</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r w:rsidR="002B6300">
        <w:fldChar w:fldCharType="begin"/>
      </w:r>
      <w:r w:rsidR="00E14A4C">
        <w:instrText>ADDIN CITAVI.PLACEHOLDER 9444a74e-cfe1-4c1f-accc-65be63d1166e PFBsYWNlaG9sZGVyPg0KICA8QWRkSW5WZXJzaW9uPjUuNy4wLjA8L0FkZEluVmVyc2lvbj4NCiAgPElkPjk0NDRhNzRlLWNmZTEtNGMxZi1hY2NjLTY1YmU2M2QxMTY2ZTwvSWQ+DQogIDxFbnRyaWVzPg0KICAgIDxFbnRyeT4NCiAgICAgIDxJZD5hZGQ3YjYzMy0zZTU0LTRkMTktOWVmNC0xNzYyY2JkOGZjNWU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B6300">
        <w:fldChar w:fldCharType="separate"/>
      </w:r>
      <w:bookmarkStart w:id="17" w:name="_CTVP0019444a74ecfe14c1faccc65be63d1166e"/>
      <w:r w:rsidR="00E14A4C">
        <w:t>[2]</w:t>
      </w:r>
      <w:bookmarkEnd w:id="17"/>
      <w:r w:rsidR="002B6300">
        <w:fldChar w:fldCharType="end"/>
      </w:r>
      <w:r w:rsidR="008D1C08" w:rsidRPr="00797243">
        <w:t>.</w:t>
      </w:r>
      <w:r w:rsidR="00551A26">
        <w:t xml:space="preserve"> </w:t>
      </w:r>
    </w:p>
    <w:p w:rsidR="00416850" w:rsidRPr="009E6F85" w:rsidRDefault="00416850" w:rsidP="00D31B09"/>
    <w:p w:rsidR="00AC2028" w:rsidRDefault="003F164A" w:rsidP="00D31B09">
      <w:r>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3E0FA3">
        <w:t xml:space="preserve"> 2.7</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r w:rsidR="002B6300">
        <w:fldChar w:fldCharType="begin"/>
      </w:r>
      <w:r w:rsidR="00E14A4C">
        <w:instrText>ADDIN CITAVI.PLACEHOLDER 0070cafa-7f7c-411d-8e80-a3d2e0a0f5c1 PFBsYWNlaG9sZGVyPg0KICA8QWRkSW5WZXJzaW9uPjUuNy4wLjA8L0FkZEluVmVyc2lvbj4NCiAgPElkPjAwNzBjYWZhLTdmN2MtNDExZC04ZTgwLWEzZDJlMGEwZjVjMTwvSWQ+DQogIDxFbnRyaWVzPg0KICAgIDxFbnRyeT4NCiAgICAgIDxJZD4wMzNkM2U5Zi03MDc2LTRkYWYtODVkMC05YjgwOGYyMzM1Zjc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B6300">
        <w:fldChar w:fldCharType="separate"/>
      </w:r>
      <w:bookmarkStart w:id="18" w:name="_CTVP0010070cafa7f7c411d8e80a3d2e0a0f5c1"/>
      <w:r w:rsidR="00E14A4C">
        <w:t>[2]</w:t>
      </w:r>
      <w:bookmarkEnd w:id="18"/>
      <w:r w:rsidR="002B6300">
        <w:fldChar w:fldCharType="end"/>
      </w:r>
      <w:r w:rsidR="00B361E7">
        <w:t>.</w:t>
      </w:r>
      <w:r w:rsidR="00B63E6E" w:rsidRPr="00B63E6E">
        <w:rPr>
          <w:noProof/>
        </w:rPr>
        <w:t xml:space="preserve"> </w:t>
      </w:r>
    </w:p>
    <w:p w:rsidR="00AC2028" w:rsidRDefault="00985AAA" w:rsidP="00D31B09">
      <w:r>
        <w:rPr>
          <w:noProof/>
        </w:rPr>
        <w:drawing>
          <wp:anchor distT="0" distB="0" distL="114300" distR="114300" simplePos="0" relativeHeight="251721216" behindDoc="0" locked="0" layoutInCell="1" allowOverlap="1" wp14:anchorId="25DE2ACB" wp14:editId="571C61D2">
            <wp:simplePos x="0" y="0"/>
            <wp:positionH relativeFrom="margin">
              <wp:posOffset>-635</wp:posOffset>
            </wp:positionH>
            <wp:positionV relativeFrom="paragraph">
              <wp:posOffset>200660</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00E2">
        <w:rPr>
          <w:noProof/>
        </w:rPr>
        <w:drawing>
          <wp:anchor distT="0" distB="0" distL="114300" distR="114300" simplePos="0" relativeHeight="251720192" behindDoc="0" locked="0" layoutInCell="1" allowOverlap="1" wp14:anchorId="76E19857" wp14:editId="479E46C1">
            <wp:simplePos x="0" y="0"/>
            <wp:positionH relativeFrom="margin">
              <wp:posOffset>2773444</wp:posOffset>
            </wp:positionH>
            <wp:positionV relativeFrom="paragraph">
              <wp:posOffset>18923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F100E2" w:rsidP="00D31B09">
      <w:pPr>
        <w:rPr>
          <w:rFonts w:cstheme="minorHAnsi"/>
        </w:rPr>
      </w:pPr>
      <w:r>
        <w:rPr>
          <w:noProof/>
        </w:rPr>
        <mc:AlternateContent>
          <mc:Choice Requires="wps">
            <w:drawing>
              <wp:anchor distT="0" distB="0" distL="114300" distR="114300" simplePos="0" relativeHeight="251737600" behindDoc="0" locked="0" layoutInCell="1" allowOverlap="1" wp14:anchorId="1E0D2B6A" wp14:editId="7A47380D">
                <wp:simplePos x="0" y="0"/>
                <wp:positionH relativeFrom="margin">
                  <wp:posOffset>-52867</wp:posOffset>
                </wp:positionH>
                <wp:positionV relativeFrom="paragraph">
                  <wp:posOffset>2110740</wp:posOffset>
                </wp:positionV>
                <wp:extent cx="5557520" cy="635"/>
                <wp:effectExtent l="0" t="0" r="5080" b="5715"/>
                <wp:wrapTopAndBottom/>
                <wp:docPr id="43" name="Text Box 43"/>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wps:spPr>
                      <wps:txbx>
                        <w:txbxContent>
                          <w:p w:rsidR="000744AB" w:rsidRPr="00563DE9" w:rsidRDefault="000744AB"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bookmarkStart w:id="19" w:name="_CTVP00125de2fab7d6d4e80b8b5ffc284ab5a5a"/>
                            <w:r>
                              <w:t>[1]</w:t>
                            </w:r>
                            <w:bookmarkEnd w:id="19"/>
                            <w:r>
                              <w:fldChar w:fldCharType="end"/>
                            </w:r>
                            <w:r w:rsidRPr="00D9779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0D2B6A" id="Text Box 43" o:spid="_x0000_s1034" type="#_x0000_t202" style="position:absolute;left:0;text-align:left;margin-left:-4.15pt;margin-top:166.2pt;width:437.6pt;height:.05pt;z-index:2517376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Aq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7xhjMr&#10;DGm0U11gn6Fj5CJ+WudzSts6Sgwd+Unnwe/JGWF3FZr4JUCM4sT0+cpurCbJOZvNPs2mFJIUu72Z&#10;xR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" stroked="f">
                <v:textbox style="mso-fit-shape-to-text:t" inset="0,0,0,0">
                  <w:txbxContent>
                    <w:p w:rsidR="000744AB" w:rsidRPr="00563DE9" w:rsidRDefault="000744AB" w:rsidP="00FA2990">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bookmarkStart w:id="20" w:name="_CTVP00125de2fab7d6d4e80b8b5ffc284ab5a5a"/>
                      <w:r>
                        <w:t>[1]</w:t>
                      </w:r>
                      <w:bookmarkEnd w:id="20"/>
                      <w:r>
                        <w:fldChar w:fldCharType="end"/>
                      </w:r>
                      <w:r w:rsidRPr="00D97795">
                        <w:rPr>
                          <w:noProof/>
                        </w:rPr>
                        <w:t>.</w:t>
                      </w:r>
                    </w:p>
                  </w:txbxContent>
                </v:textbox>
                <w10:wrap type="topAndBottom" anchorx="margin"/>
              </v:shape>
            </w:pict>
          </mc:Fallback>
        </mc:AlternateContent>
      </w:r>
    </w:p>
    <w:p w:rsidR="00AC2028" w:rsidRDefault="00AC2028" w:rsidP="00D31B09"/>
    <w:p w:rsidR="00AC2028" w:rsidRDefault="00AC2028" w:rsidP="00D31B09"/>
    <w:p w:rsidR="00C35653" w:rsidRPr="00934F36" w:rsidRDefault="000A4F02" w:rsidP="00934F36">
      <w:r>
        <w:t>Another important source of the noise in MRI images is thermal noise in the human body.</w:t>
      </w:r>
      <w:r w:rsidR="003845CF">
        <w:t xml:space="preserve"> </w:t>
      </w:r>
      <w:r w:rsidR="00934F36">
        <w:t>MRI signals have components in both real and imaginary</w:t>
      </w:r>
      <w:r w:rsidR="004A2689">
        <w:t xml:space="preserve"> channels</w:t>
      </w:r>
      <w:r w:rsidR="0000248E">
        <w:t xml:space="preserve"> which each channel</w:t>
      </w:r>
      <w:r w:rsidR="004A2689">
        <w:t xml:space="preserve"> is affected by additive white Gaussian noise. Therefore, the complex reconstructed signal includes a comple</w:t>
      </w:r>
      <w:r w:rsidR="0094292B">
        <w:t xml:space="preserve">te white </w:t>
      </w:r>
      <w:r w:rsidR="004A2689">
        <w:t>Gaussi</w:t>
      </w:r>
      <w:r w:rsidR="0094292B">
        <w:t xml:space="preserve">an noise. </w:t>
      </w:r>
      <w:r w:rsidR="000D1971">
        <w:t>Due to phase errors, usually the magnitude of the MRI signal is real-valued and is used for the image processing tasks, as well as for visualization</w:t>
      </w:r>
      <w:r w:rsidR="00B97678">
        <w:t xml:space="preserve"> inspection.</w:t>
      </w:r>
      <w:r w:rsidR="009539EB">
        <w:t xml:space="preserve"> The way the magnitude MRI image is </w:t>
      </w:r>
      <w:r w:rsidR="00410D50">
        <w:t>reconstructed results in a Rician distribution of the noise.</w:t>
      </w:r>
      <w:r w:rsidR="00792176">
        <w:t xml:space="preserve"> The main remark is that the Rician noise is signal-dependent, separating the signal from noise being a very difficult task. In high intensity areas of the magnitude image, Rician distribution can be approximated to a Gaussian distribution, an in low intensity regions it can be estimated as a Rayleigh distribution.</w:t>
      </w:r>
      <w:r w:rsidR="00F37CAF">
        <w:t xml:space="preserve"> A practical effect is a reduced contrast of the MRI image, as the noise increases the mean intensity values of the pixels in low intensity regions</w:t>
      </w:r>
      <w:r w:rsidR="00CB344E">
        <w:t xml:space="preserve"> </w:t>
      </w:r>
      <w:r w:rsidR="00CB344E">
        <w:fldChar w:fldCharType="begin"/>
      </w:r>
      <w:r w:rsidR="00CB344E">
        <w:instrText>ADDIN CITAVI.PLACEHOLDER 6f073891-8c44-4abd-ab00-48b69ab60570 PFBsYWNlaG9sZGVyPg0KICA8QWRkSW5WZXJzaW9uPjUuNy4wLjA8L0FkZEluVmVyc2lvbj4NCiAgPElkPjZmMDczODkxLThjNDQtNGFiZC1hYjAwLTQ4YjY5YWI2MDU3MDwvSWQ+DQogIDxFbnRyaWVzPg0KICAgIDxFbnRyeT4NCiAgICAgIDxJZD4wNWM0MDYzNy0yYmZhLTQyZDYtOTUwOC02NWM0NDM5NDVmMjI8L0lkPg0KICAgICAgPFJlZmVyZW5jZUlkPjFjNjA5YjA3LTI1YmItNDExMC04OThkLTE3ZDAwOTk3YWY5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CB344E">
        <w:fldChar w:fldCharType="separate"/>
      </w:r>
      <w:bookmarkStart w:id="21" w:name="_CTVP0016f0738918c444abdab0048b69ab60570"/>
      <w:r w:rsidR="00CB344E">
        <w:t>[4]</w:t>
      </w:r>
      <w:bookmarkEnd w:id="21"/>
      <w:r w:rsidR="00CB344E">
        <w:fldChar w:fldCharType="end"/>
      </w:r>
      <w:r w:rsidR="00F37CAF">
        <w:t>.</w:t>
      </w:r>
      <w:r w:rsidR="000A71A9">
        <w:t xml:space="preserve"> Figure displays </w:t>
      </w:r>
      <w:r w:rsidR="00410D50">
        <w:t xml:space="preserve"> </w:t>
      </w:r>
      <w:r w:rsidR="000D1971">
        <w:t xml:space="preserve"> </w:t>
      </w:r>
      <w:r w:rsidR="0094292B">
        <w:t xml:space="preserve"> </w:t>
      </w:r>
      <w:r w:rsidR="00486A86">
        <w:t xml:space="preserve"> </w:t>
      </w:r>
    </w:p>
    <w:p w:rsidR="000C14ED" w:rsidRDefault="000C14ED" w:rsidP="00D31B09"/>
    <w:p w:rsidR="00E433FA" w:rsidRPr="00E65B83" w:rsidRDefault="00E65B83" w:rsidP="00D31B09">
      <w:r>
        <w:t>A</w:t>
      </w:r>
      <w:r w:rsidR="00F04364">
        <w:t xml:space="preserve">s explained,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designed in a way which produce less artifacts in the image, the </w:t>
      </w:r>
      <w:r w:rsidR="00160A98">
        <w:t>imaging</w:t>
      </w:r>
      <w:r w:rsidR="002A17F1">
        <w:t xml:space="preserve"> parameters have to be</w:t>
      </w:r>
      <w:r w:rsidR="00160A98">
        <w:t xml:space="preserve"> optimally</w:t>
      </w:r>
      <w:r w:rsidR="002A17F1">
        <w:t xml:space="preserve"> selected to </w:t>
      </w:r>
      <w:r w:rsidR="001A4573">
        <w:t>reduce the artifacts, and the processing algorithm has to be developed to filter as much as noise possible without effecting</w:t>
      </w:r>
      <w:r w:rsidR="00592E9F">
        <w:t xml:space="preserve"> on the relative</w:t>
      </w:r>
      <w:r w:rsidR="00334C35">
        <w:t xml:space="preserve"> signal.</w:t>
      </w:r>
      <w:r w:rsidR="00096461">
        <w:t xml:space="preserve"> </w:t>
      </w:r>
      <w:r w:rsidR="002D785B">
        <w:t xml:space="preserve">In section several </w:t>
      </w:r>
      <w:r w:rsidR="00474496">
        <w:t>materials</w:t>
      </w:r>
      <w:r w:rsidR="002D785B">
        <w:t xml:space="preserve"> are compared </w:t>
      </w:r>
      <w:r w:rsidR="002200E6">
        <w:t xml:space="preserve">to evaluate </w:t>
      </w:r>
      <w:r w:rsidR="00C40E84">
        <w:t>them</w:t>
      </w:r>
      <w:r w:rsidR="002200E6">
        <w:t xml:space="preserve"> in MRI.</w:t>
      </w:r>
      <w:r w:rsidR="002D785B">
        <w:t xml:space="preserve"> </w:t>
      </w:r>
      <w:r w:rsidR="00592E9F">
        <w:t xml:space="preserve"> Section gives a comparison between the most </w:t>
      </w:r>
      <w:r w:rsidR="00592E9F" w:rsidRPr="000662BE">
        <w:rPr>
          <w:highlight w:val="yellow"/>
        </w:rPr>
        <w:t>practical methods for MRI noise removal</w:t>
      </w:r>
      <w:r w:rsidR="002D785B" w:rsidRPr="000662BE">
        <w:rPr>
          <w:highlight w:val="yellow"/>
        </w:rPr>
        <w:t>, and their</w:t>
      </w:r>
      <w:r w:rsidR="002D785B">
        <w:t xml:space="preserve"> performance </w:t>
      </w:r>
      <w:r w:rsidR="002D785B" w:rsidRPr="000662BE">
        <w:rPr>
          <w:highlight w:val="yellow"/>
        </w:rPr>
        <w:t xml:space="preserve">are </w:t>
      </w:r>
      <w:r w:rsidR="00474496" w:rsidRPr="000662BE">
        <w:rPr>
          <w:highlight w:val="yellow"/>
        </w:rPr>
        <w:t>assessed.</w:t>
      </w:r>
    </w:p>
    <w:p w:rsidR="00E65B83" w:rsidRDefault="00E65B83" w:rsidP="00D31B09"/>
    <w:p w:rsidR="00E65B83" w:rsidRDefault="00E65B83" w:rsidP="00D31B09"/>
    <w:p w:rsidR="00214A4B" w:rsidRDefault="00214A4B"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3E5521" w:rsidRDefault="003E5521" w:rsidP="00D31B09"/>
    <w:p w:rsidR="00FD4FC1" w:rsidRPr="008F78B7" w:rsidRDefault="009C5777" w:rsidP="00D31B09">
      <w:pPr>
        <w:pStyle w:val="Heading2"/>
      </w:pPr>
      <w:bookmarkStart w:id="22" w:name="_Toc523244293"/>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2"/>
    </w:p>
    <w:p w:rsidR="005E2314" w:rsidRDefault="00AF0C56" w:rsidP="00D31B09">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r w:rsidR="00D93414">
        <w:fldChar w:fldCharType="begin"/>
      </w:r>
      <w:r w:rsidR="00E14A4C">
        <w:instrText>ADDIN CITAVI.PLACEHOLDER a97ed166-0c62-4dcb-be5e-422724a305cb PFBsYWNlaG9sZGVyPg0KICA8QWRkSW5WZXJzaW9uPjUuNy4wLjA8L0FkZEluVmVyc2lvbj4NCiAgPElkPmE5N2VkMTY2LTBjNjItNGRjYi1iZTVlLTQyMjcyNGEzMDVjYjwvSWQ+DQogIDxFbnRyaWVzPg0KICAgIDxFbnRyeT4NCiAgICAgIDxJZD42OWQ4MTBlMy0zMzg2LTQ2MjktOWE3OC1iZjVlMzUxNDQ0ODY8L0lkPg0KICAgICAgPFJlZmVyZW5jZUlkPmE0N2VlMDUzLTMyMDQtNDcyYy1hMTFjLWUxZDE2NWRjYWQx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ls1LC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Nl08L1RleHQ+DQogICAgPC9UZXh0VW5pdD4NCiAgPC9UZXh0VW5pdHM+DQo8L1BsYWNlaG9sZGVyPg==</w:instrText>
      </w:r>
      <w:r w:rsidR="00D93414">
        <w:fldChar w:fldCharType="separate"/>
      </w:r>
      <w:bookmarkStart w:id="23" w:name="_CTVP001a97ed1660c624dcbbe5e422724a305cb"/>
      <w:r w:rsidR="00D93414">
        <w:t>[5, 6]</w:t>
      </w:r>
      <w:bookmarkEnd w:id="23"/>
      <w:r w:rsidR="00D93414">
        <w:fldChar w:fldCharType="end"/>
      </w:r>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r w:rsidR="00246FAA">
        <w:fldChar w:fldCharType="begin"/>
      </w:r>
      <w:r w:rsidR="00E14A4C">
        <w:instrText>ADDIN CITAVI.PLACEHOLDER 77203c9f-b62e-47cf-b355-b5d7e1e01560 PFBsYWNlaG9sZGVyPg0KICA8QWRkSW5WZXJzaW9uPjUuNy4wLjA8L0FkZEluVmVyc2lvbj4NCiAgPElkPjc3MjAzYzlmLWI2MmUtNDdjZi1iMzU1LWI1ZDdlMWUwMTU2MDwvSWQ+DQogIDxFbnRyaWVzPg0KICAgIDxFbnRyeT4NCiAgICAgIDxJZD45YzQ3ZWRjMS00NWRmLTQ1NDctOWY5NC0zMWYyZmM3NmZlODc8L0lkPg0KICAgICAgPFJlZmVyZW5jZUlkPmFlZGNiYzNkLTc3ODQtNDkyZS05ZTAyLWY3OTg4OTVmOGY3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LCA4XTwvVGV4dD4NCiAgICA8L1RleHRVbml0Pg0KICA8L1RleHRVbml0cz4NCjwvUGxhY2Vob2xkZXI+</w:instrText>
      </w:r>
      <w:r w:rsidR="00246FAA">
        <w:fldChar w:fldCharType="separate"/>
      </w:r>
      <w:bookmarkStart w:id="24" w:name="_CTVP00177203c9fb62e47cfb355b5d7e1e01560"/>
      <w:r w:rsidR="00E14A4C">
        <w:t>[7, 8]</w:t>
      </w:r>
      <w:bookmarkEnd w:id="24"/>
      <w:r w:rsidR="00246FAA">
        <w:fldChar w:fldCharType="end"/>
      </w:r>
      <w:r w:rsidR="00FF3382">
        <w:t>.</w:t>
      </w:r>
      <w:r w:rsidR="00D65E4C">
        <w:t xml:space="preserve"> Since all instruments must be MRI-safe, meaning that they are not attracted by the magnetic field</w:t>
      </w:r>
      <w:r w:rsidR="00183A14">
        <w:t xml:space="preserve"> </w:t>
      </w:r>
      <w:r w:rsidR="00183A14">
        <w:fldChar w:fldCharType="begin"/>
      </w:r>
      <w:r w:rsidR="00E14A4C">
        <w:instrText>ADDIN CITAVI.PLACEHOLDER 426c71e6-ac10-4864-aadf-d9ab2c4e49c0 PFBsYWNlaG9sZGVyPg0KICA8QWRkSW5WZXJzaW9uPjUuNy4wLjA8L0FkZEluVmVyc2lvbj4NCiAgPElkPjQyNmM3MWU2LWFjMTAtNDg2NC1hYWRmLWQ5YWIyYzRlNDljMDwvSWQ+DQogIDxFbnRyaWVzPg0KICAgIDxFbnRyeT4NCiAgICAgIDxJZD45MjYyNzcxNS00ZTU0LTQzYWQtYTE2ZS1lMGI3NjcxZjQzN2M8L0lkPg0KICAgICAgPFJlZmVyZW5jZUlkPmQ4MDE1OWE1LTcwOGQtNDMyZC1iYjA5LWIxOGY1NDRlMDBi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183A14">
        <w:fldChar w:fldCharType="separate"/>
      </w:r>
      <w:bookmarkStart w:id="25" w:name="_CTVP001426c71e6ac104864aadfd9ab2c4e49c0"/>
      <w:r w:rsidR="00E14A4C">
        <w:t>[9]</w:t>
      </w:r>
      <w:bookmarkEnd w:id="25"/>
      <w:r w:rsidR="00183A14">
        <w:fldChar w:fldCharType="end"/>
      </w:r>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r w:rsidR="00A34658">
        <w:fldChar w:fldCharType="begin"/>
      </w:r>
      <w:r w:rsidR="00E14A4C">
        <w:instrText>ADDIN CITAVI.PLACEHOLDER 745a92c1-b923-4e22-8f00-9c0242c53ff6 PFBsYWNlaG9sZGVyPg0KICA8QWRkSW5WZXJzaW9uPjUuNy4wLjA8L0FkZEluVmVyc2lvbj4NCiAgPElkPjc0NWE5MmMxLWI5MjMtNGUyMi04ZjAwLTljMDI0MmM1M2ZmNjwvSWQ+DQogIDxFbnRyaWVzPg0KICAgIDxFbnRyeT4NCiAgICAgIDxJZD4wZjFkMjM4Ny1jYzJlLTQwODctOTI2NS00ZjNhN2FkZWUyMzE8L0lkPg0KICAgICAgPFJlZmVyZW5jZUlkPjg5ZGViZjEzLTE3YzYtNGU3Yi05NDM3LTQ2NTA3NWFiMGIw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A34658">
        <w:fldChar w:fldCharType="separate"/>
      </w:r>
      <w:bookmarkStart w:id="26" w:name="_CTVP001745a92c1b9234e228f009c0242c53ff6"/>
      <w:r w:rsidR="00E14A4C">
        <w:t>[10]</w:t>
      </w:r>
      <w:bookmarkEnd w:id="26"/>
      <w:r w:rsidR="00A34658">
        <w:fldChar w:fldCharType="end"/>
      </w:r>
      <w:r w:rsidR="002F2A66">
        <w:t xml:space="preserve"> (Figure</w:t>
      </w:r>
      <w:r w:rsidR="0016432D">
        <w:t xml:space="preserve"> 2.9</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5E2314" w:rsidRDefault="005E2314" w:rsidP="00D31B09"/>
    <w:p w:rsidR="00621BF7" w:rsidRDefault="005E2314" w:rsidP="00D31B09">
      <w:r>
        <w:rPr>
          <w:rStyle w:val="PlaceholderText"/>
          <w:rFonts w:ascii="Calibri" w:eastAsia="Calibri" w:hAnsi="Calibri" w:cs="Calibri"/>
          <w:noProof/>
        </w:rPr>
        <mc:AlternateContent>
          <mc:Choice Requires="wpg">
            <w:drawing>
              <wp:inline distT="0" distB="0" distL="0" distR="0" wp14:anchorId="193E53EB" wp14:editId="07262854">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03AD7379"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8D6AB0" w:rsidRDefault="00621BF7" w:rsidP="00FA2990">
      <w:pPr>
        <w:pStyle w:val="Caption"/>
      </w:pPr>
      <w:r>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2</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9</w:t>
      </w:r>
      <w:r w:rsidR="00656CEE">
        <w:rPr>
          <w:noProof/>
        </w:rPr>
        <w:fldChar w:fldCharType="end"/>
      </w:r>
      <w:r>
        <w:t>: MR-images of a liver biopsy procedure with the clinician’s hand indicating the desired puncture point and needle alignment, which is demonstrated by pressing the finger-tip and the finger axis (left: dent in the skin and green line placed above the finger axis), and guiding the needle during its penetration through the fat-layer (middle) until the target area is reached (right).</w:t>
      </w:r>
    </w:p>
    <w:p w:rsidR="005E2314" w:rsidRDefault="005E2314" w:rsidP="00FA2990">
      <w:pPr>
        <w:pStyle w:val="Caption"/>
      </w:pPr>
    </w:p>
    <w:p w:rsidR="005E2314" w:rsidRDefault="005E2314" w:rsidP="00D31B09"/>
    <w:p w:rsidR="005E2314" w:rsidRPr="00D65E4C" w:rsidRDefault="005E2314" w:rsidP="00D31B09"/>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AF34B5">
        <w:t xml:space="preserve"> and time-consuming.</w:t>
      </w:r>
      <w:r w:rsidR="006C25FF" w:rsidRPr="00AB4070">
        <w:t xml:space="preserve"> </w:t>
      </w:r>
      <w:r w:rsidR="006C25FF" w:rsidRPr="00AB4070">
        <w:fldChar w:fldCharType="begin"/>
      </w:r>
      <w:r w:rsidR="00E14A4C">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eKAkzEzXTwvVGV4dD4NCiAgICA8L1RleHRVbml0Pg0KICA8L1RleHRVbml0cz4NCjwvUGxhY2Vob2xkZXI+</w:instrText>
      </w:r>
      <w:r w:rsidR="006C25FF" w:rsidRPr="00AB4070">
        <w:fldChar w:fldCharType="separate"/>
      </w:r>
      <w:bookmarkStart w:id="27" w:name="_CTVP0019d7befc01dde4104970a5c1ffb7a68c1"/>
      <w:r w:rsidR="00E14A4C">
        <w:t>[11–13]</w:t>
      </w:r>
      <w:bookmarkEnd w:id="27"/>
      <w:r w:rsidR="006C25FF" w:rsidRPr="00AB4070">
        <w:fldChar w:fldCharType="end"/>
      </w:r>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r w:rsidR="00486832">
        <w:fldChar w:fldCharType="begin"/>
      </w:r>
      <w:r w:rsidR="00486832">
        <w:instrText>ADDIN CITAVI.PLACEHOLDER d3c447f2-d6a0-4211-ad45-613106e711ec PFBsYWNlaG9sZGVyPg0KICA8QWRkSW5WZXJzaW9uPjUuNy4wLjA8L0FkZEluVmVyc2lvbj4NCiAgPElkPmQzYzQ0N2YyLWQ2YTAtNDIxMS1hZDQ1LTYxMzEwNmU3MTFlYzwvSWQ+DQogIDxFbnRyaWVzPg0KICAgIDxFbnRyeT4NCiAgICAgIDxJZD44NWU2MmQyMi0wNjk4LTRiNmYtYjcyOC1jZTQxNzVmN2QxM2E8L0lkPg0KICAgICAgPFJlZmVyZW5jZUlkPmQ3MTAyMTE5LWE2ODMtNDk2MC1iNzM3LWY1ZTllNTQ4Yzc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486832">
        <w:fldChar w:fldCharType="separate"/>
      </w:r>
      <w:bookmarkStart w:id="28" w:name="_CTVP001d3c447f2d6a04211ad45613106e711ec"/>
      <w:r w:rsidR="00486832">
        <w:t>[14]</w:t>
      </w:r>
      <w:bookmarkEnd w:id="28"/>
      <w:r w:rsidR="00486832">
        <w:fldChar w:fldCharType="end"/>
      </w:r>
      <w:r w:rsidR="00486832">
        <w:t>.</w:t>
      </w:r>
    </w:p>
    <w:p w:rsidR="003930B9" w:rsidRDefault="003930B9" w:rsidP="00486832">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r w:rsidR="00486832">
        <w:fldChar w:fldCharType="begin"/>
      </w:r>
      <w:r w:rsidR="00CA6BF5">
        <w:instrText>ADDIN CITAVI.PLACEHOLDER b4fefbff-9393-4880-b6d2-4642eef67f36 PFBsYWNlaG9sZGVyPg0KICA8QWRkSW5WZXJzaW9uPjUuNy4wLjA8L0FkZEluVmVyc2lvbj4NCiAgPElkPmI0ZmVmYmZmLTkzOTMtNDg4MC1iNmQyLTQ2NDJlZWY2N2YzNjwvSWQ+DQogIDxFbnRyaWVzPg0KICAgIDxFbnRyeT4NCiAgICAgIDxJZD4wOWE4MTU0OS01YWQwLTQxOGItYmJhMS0xNjcyOTU1ZDkyM2M8L0lkPg0KICAgICAgPFJlZmVyZW5jZUlkPjU1NWQ3OTJlLWVlNTItNGI2MS05MjA2LTIwZmU2YjVlMjRj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SwgMTZdPC9UZXh0Pg0KICAgIDwvVGV4dFVuaXQ+DQogIDwvVGV4dFVuaXRzPg0KPC9QbGFjZWhvbGRlcj4=</w:instrText>
      </w:r>
      <w:r w:rsidR="00486832">
        <w:fldChar w:fldCharType="separate"/>
      </w:r>
      <w:bookmarkStart w:id="29" w:name="_CTVP001b4fefbff93934880b6d24642eef67f36"/>
      <w:r w:rsidR="004230C0">
        <w:t>[15, 16]</w:t>
      </w:r>
      <w:bookmarkEnd w:id="29"/>
      <w:r w:rsidR="00486832">
        <w:fldChar w:fldCharType="end"/>
      </w:r>
      <w:r w:rsidR="00B062D2">
        <w:t>. In contrast, passive fiducial MRI markers do not contain any metallic subs</w:t>
      </w:r>
      <w:r w:rsidR="002A2214">
        <w:t xml:space="preserve">tances and can be seen directly. Section provide </w:t>
      </w:r>
    </w:p>
    <w:p w:rsidR="00D05900" w:rsidRDefault="00D05900" w:rsidP="00113D8D"/>
    <w:p w:rsidR="00B36EB2" w:rsidRDefault="00B36EB2" w:rsidP="00D31B09"/>
    <w:p w:rsidR="007663AD" w:rsidRPr="00AB4070" w:rsidRDefault="007663AD" w:rsidP="006C25FF">
      <w:pPr>
        <w:pStyle w:val="Caption"/>
      </w:pPr>
    </w:p>
    <w:p w:rsidR="007663AD" w:rsidRPr="0079518F" w:rsidRDefault="007663AD" w:rsidP="00FA2990">
      <w:pPr>
        <w:pStyle w:val="Caption"/>
      </w:pPr>
    </w:p>
    <w:p w:rsidR="007663AD" w:rsidRPr="00AB4070" w:rsidRDefault="007663AD" w:rsidP="00D31B09"/>
    <w:p w:rsidR="00CA0D4D" w:rsidRPr="00B94237" w:rsidRDefault="00CA0D4D" w:rsidP="00D31B09">
      <w:pPr>
        <w:rPr>
          <w:b/>
          <w:bCs/>
        </w:rPr>
      </w:pPr>
    </w:p>
    <w:p w:rsidR="007663AD" w:rsidRPr="005926BC" w:rsidRDefault="005A0A81" w:rsidP="000F688C">
      <w:pPr>
        <w:pStyle w:val="Heading3"/>
      </w:pPr>
      <w:bookmarkStart w:id="30" w:name="_Toc523244294"/>
      <w:r>
        <w:lastRenderedPageBreak/>
        <w:t>Passive MRI marker t</w:t>
      </w:r>
      <w:r w:rsidR="007663AD" w:rsidRPr="005926BC">
        <w:t>racking</w:t>
      </w:r>
      <w:bookmarkEnd w:id="30"/>
    </w:p>
    <w:p w:rsidR="005C290D" w:rsidRDefault="007663AD" w:rsidP="00D31B09">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Pr="00AB4070">
        <w:t xml:space="preserve">. The known geometric configuration of the fiducial markers assists to relate the device’s and MR’s coordinate systems.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r w:rsidR="004B4106">
        <w:rPr>
          <w:rFonts w:cstheme="minorHAnsi"/>
        </w:rPr>
        <w:t xml:space="preserve"> Moreover</w:t>
      </w:r>
      <w:r w:rsidR="004B4106" w:rsidRPr="00AB4070">
        <w:rPr>
          <w:rFonts w:cstheme="minorHAnsi"/>
        </w:rPr>
        <w:t xml:space="preserve">, </w:t>
      </w:r>
      <w:r w:rsidR="00110DD8">
        <w:rPr>
          <w:rFonts w:cstheme="minorHAnsi"/>
        </w:rPr>
        <w:t xml:space="preserve">diagnostic </w:t>
      </w:r>
      <w:r w:rsidR="004B4106" w:rsidRPr="00AB4070">
        <w:rPr>
          <w:rFonts w:cstheme="minorHAnsi"/>
        </w:rPr>
        <w:t>MRI systems</w:t>
      </w:r>
      <w:r w:rsidR="007B0BB9">
        <w:rPr>
          <w:rFonts w:cstheme="minorHAnsi"/>
        </w:rPr>
        <w:t xml:space="preserve"> are not equipped with </w:t>
      </w:r>
      <w:r w:rsidR="00710F28">
        <w:rPr>
          <w:rFonts w:cstheme="minorHAnsi"/>
        </w:rPr>
        <w:t>the required imaging systems for interventional guidance</w:t>
      </w:r>
      <w:r w:rsidR="00CF1A63">
        <w:rPr>
          <w:rFonts w:cstheme="minorHAnsi"/>
        </w:rPr>
        <w:t xml:space="preserve"> that makes</w:t>
      </w:r>
      <w:r w:rsidR="005C290D">
        <w:rPr>
          <w:rFonts w:cstheme="minorHAnsi"/>
        </w:rPr>
        <w:t xml:space="preserve"> the </w:t>
      </w:r>
      <w:r w:rsidR="00DD3D65">
        <w:rPr>
          <w:rFonts w:cstheme="minorHAnsi"/>
        </w:rPr>
        <w:t>tracking and registration of the tracking</w:t>
      </w:r>
      <w:r w:rsidR="005C290D">
        <w:rPr>
          <w:rFonts w:cstheme="minorHAnsi"/>
        </w:rPr>
        <w:t xml:space="preserve"> marker</w:t>
      </w:r>
      <w:r w:rsidR="00CF1A63">
        <w:rPr>
          <w:rFonts w:cstheme="minorHAnsi"/>
        </w:rPr>
        <w:t xml:space="preserve"> more difficult</w:t>
      </w:r>
      <w:r w:rsidR="005C290D">
        <w:rPr>
          <w:rFonts w:cstheme="minorHAnsi"/>
        </w:rPr>
        <w:t>.</w:t>
      </w:r>
    </w:p>
    <w:p w:rsidR="004B4106" w:rsidRDefault="004B4106" w:rsidP="00227772">
      <w:r w:rsidRPr="00AB4070">
        <w:t xml:space="preserve"> </w:t>
      </w:r>
    </w:p>
    <w:p w:rsidR="00EF1901" w:rsidRDefault="00EF1901" w:rsidP="00D31B09">
      <w:r>
        <w:t>One of the well-known</w:t>
      </w:r>
      <w:r w:rsidR="00294E31">
        <w:t xml:space="preserve"> passsive</w:t>
      </w:r>
      <w:r>
        <w:t xml:space="preserve"> </w:t>
      </w:r>
      <w:r w:rsidR="00F06FC9">
        <w:t xml:space="preserve">marker is presented in section 2.3. </w:t>
      </w:r>
    </w:p>
    <w:p w:rsidR="009C5E1B" w:rsidRDefault="006302A8" w:rsidP="00D55E4C">
      <w:pPr>
        <w:rPr>
          <w:rFonts w:cstheme="minorHAnsi"/>
        </w:rPr>
      </w:pPr>
      <w:r>
        <w:rPr>
          <w:rFonts w:cstheme="minorHAnsi"/>
        </w:rPr>
        <w:t>To overcome these problem</w:t>
      </w:r>
      <w:r w:rsidR="001E0652">
        <w:rPr>
          <w:rFonts w:cstheme="minorHAnsi"/>
        </w:rPr>
        <w:t>s</w:t>
      </w:r>
      <w:r w:rsidR="009B5110">
        <w:t>,</w:t>
      </w:r>
      <w:r w:rsidR="00797519">
        <w:t xml:space="preserve"> chapter 4 introduces a new registration approach,</w:t>
      </w:r>
      <w:r w:rsidR="009B5110">
        <w:t xml:space="preserve"> which is able to achieve concurrent registration in</w:t>
      </w:r>
      <w:r w:rsidR="009C5E1B">
        <w:t xml:space="preserve"> a</w:t>
      </w:r>
      <w:r w:rsidR="009B5110">
        <w:t xml:space="preserve"> desired target alignment from a </w:t>
      </w:r>
      <w:r w:rsidR="001E0652">
        <w:t xml:space="preserve">single slice image using a </w:t>
      </w:r>
      <w:r w:rsidR="00D55E4C">
        <w:t>passive and additively manufactured</w:t>
      </w:r>
      <w:r w:rsidR="001E0652">
        <w:t xml:space="preserve"> </w:t>
      </w:r>
      <w:r w:rsidR="001E0652" w:rsidRPr="009F0C26">
        <w:t>Z-frame</w:t>
      </w:r>
      <w:r w:rsidR="00DC4547" w:rsidRPr="009F0C26">
        <w:t xml:space="preserve"> marker</w:t>
      </w:r>
      <w:r w:rsidR="001E0652" w:rsidRPr="009F0C26">
        <w:t>.</w:t>
      </w:r>
      <w:r w:rsidR="009C5E1B">
        <w:t xml:space="preserve"> </w:t>
      </w:r>
      <w:r w:rsidR="00BC4A61">
        <w:rPr>
          <w:rFonts w:cstheme="minorHAnsi"/>
        </w:rPr>
        <w:t xml:space="preserve">The main strength of this registration </w:t>
      </w:r>
      <w:r w:rsidR="00266699">
        <w:rPr>
          <w:rFonts w:cstheme="minorHAnsi"/>
        </w:rPr>
        <w:t>approach</w:t>
      </w:r>
      <w:r w:rsidR="00BC4A61">
        <w:rPr>
          <w:rFonts w:cstheme="minorHAnsi"/>
        </w:rPr>
        <w:t xml:space="preserve"> is</w:t>
      </w:r>
      <w:r w:rsidR="00BD47BE">
        <w:rPr>
          <w:rFonts w:cstheme="minorHAnsi"/>
        </w:rPr>
        <w:t xml:space="preserve"> its</w:t>
      </w:r>
      <w:r w:rsidR="00A73A76">
        <w:rPr>
          <w:rFonts w:cstheme="minorHAnsi"/>
        </w:rPr>
        <w:t xml:space="preserve"> </w:t>
      </w:r>
      <w:r w:rsidR="00415A3A">
        <w:rPr>
          <w:rFonts w:cstheme="minorHAnsi"/>
        </w:rPr>
        <w:t>compatibi</w:t>
      </w:r>
      <w:r w:rsidR="00B608D5">
        <w:rPr>
          <w:rFonts w:cstheme="minorHAnsi"/>
        </w:rPr>
        <w:t>lity with</w:t>
      </w:r>
      <w:r w:rsidR="009211B7">
        <w:rPr>
          <w:rFonts w:cstheme="minorHAnsi"/>
        </w:rPr>
        <w:t xml:space="preserve"> all the MRI systems without</w:t>
      </w:r>
      <w:r w:rsidR="00557639">
        <w:rPr>
          <w:rFonts w:cstheme="minorHAnsi"/>
        </w:rPr>
        <w:t xml:space="preserve"> the</w:t>
      </w:r>
      <w:r w:rsidR="009211B7">
        <w:rPr>
          <w:rFonts w:cstheme="minorHAnsi"/>
        </w:rPr>
        <w:t xml:space="preserve"> need for any special interface.</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190BD6" w:rsidRDefault="00190BD6" w:rsidP="00D31B09"/>
    <w:p w:rsidR="004E5970" w:rsidRPr="00323F4B" w:rsidRDefault="004E5970" w:rsidP="000744AB">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p>
    <w:p w:rsidR="00014CA9" w:rsidRPr="006E1272" w:rsidRDefault="00014CA9" w:rsidP="00D31B09">
      <w:pPr>
        <w:pStyle w:val="Heading2"/>
      </w:pPr>
      <w:bookmarkStart w:id="31" w:name="_Toc523244295"/>
      <w:r w:rsidRPr="006E1272">
        <w:lastRenderedPageBreak/>
        <w:t>Principal of Z-frame marker</w:t>
      </w:r>
      <w:bookmarkEnd w:id="31"/>
    </w:p>
    <w:p w:rsidR="00384C18" w:rsidRDefault="00384C18" w:rsidP="00D31B09">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ven circular areas, see Figure 3.1</w:t>
      </w:r>
      <w:r w:rsidRPr="002A5F20">
        <w:t xml:space="preserve">. </w:t>
      </w:r>
    </w:p>
    <w:p w:rsidR="00384C18" w:rsidRDefault="00384C18" w:rsidP="00D31B09"/>
    <w:p w:rsidR="004965FA" w:rsidRDefault="00384C18" w:rsidP="00D31B09">
      <w:bookmarkStart w:id="32" w:name="_GoBack"/>
      <w:r w:rsidRPr="007D2803">
        <w:rPr>
          <w:noProof/>
        </w:rPr>
        <w:drawing>
          <wp:inline distT="0" distB="0" distL="0" distR="0" wp14:anchorId="5DE5DCB4" wp14:editId="5650DC73">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bookmarkEnd w:id="32"/>
    </w:p>
    <w:p w:rsidR="00384C18" w:rsidRPr="004965FA" w:rsidRDefault="004965FA" w:rsidP="001E5CB2">
      <w:pPr>
        <w:pStyle w:val="Caption"/>
      </w:pPr>
      <w:r w:rsidRPr="004965FA">
        <w:t xml:space="preserve">Figure </w:t>
      </w:r>
      <w:r w:rsidR="00656CEE">
        <w:fldChar w:fldCharType="begin"/>
      </w:r>
      <w:r w:rsidR="00656CEE">
        <w:instrText xml:space="preserve"> STYLEREF 1 \s </w:instrText>
      </w:r>
      <w:r w:rsidR="00656CEE">
        <w:fldChar w:fldCharType="separate"/>
      </w:r>
      <w:r w:rsidR="00111375">
        <w:rPr>
          <w:noProof/>
          <w:cs/>
        </w:rPr>
        <w:t>‎</w:t>
      </w:r>
      <w:r w:rsidR="00111375">
        <w:rPr>
          <w:noProof/>
        </w:rPr>
        <w:t>3</w:t>
      </w:r>
      <w:r w:rsidR="00656CEE">
        <w:rPr>
          <w:noProof/>
        </w:rPr>
        <w:fldChar w:fldCharType="end"/>
      </w:r>
      <w:r w:rsidR="00111375">
        <w:t>.</w:t>
      </w:r>
      <w:r w:rsidR="00656CEE">
        <w:fldChar w:fldCharType="begin"/>
      </w:r>
      <w:r w:rsidR="00656CEE">
        <w:instrText xml:space="preserve"> SEQ Figure \* ARABIC \s 1 </w:instrText>
      </w:r>
      <w:r w:rsidR="00656CEE">
        <w:fldChar w:fldCharType="separate"/>
      </w:r>
      <w:r w:rsidR="00111375">
        <w:rPr>
          <w:noProof/>
        </w:rPr>
        <w:t>1</w:t>
      </w:r>
      <w:r w:rsidR="00656CEE">
        <w:rPr>
          <w:noProof/>
        </w:rPr>
        <w:fldChar w:fldCharType="end"/>
      </w:r>
      <w:r w:rsidRPr="004965FA">
        <w:t>: left: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Right: The Z-marker in a 2D-MR-image with view in +Z-direction and with all calculated center points of the circular areas </w:t>
      </w:r>
      <w:r w:rsidR="00227772">
        <w:rPr>
          <w:highlight w:val="cyan"/>
        </w:rPr>
        <w:t>[</w:t>
      </w:r>
      <w:r w:rsidRPr="004965FA">
        <w:rPr>
          <w:highlight w:val="cyan"/>
        </w:rPr>
        <w:t>]</w:t>
      </w:r>
      <w:r w:rsidRPr="004965FA">
        <w:t>.</w:t>
      </w:r>
    </w:p>
    <w:p w:rsidR="00384C18" w:rsidRPr="00C40C69" w:rsidRDefault="004965FA" w:rsidP="00D31B09">
      <w:r w:rsidRPr="00C40C69">
        <w:t xml:space="preserve"> </w:t>
      </w:r>
    </w:p>
    <w:p w:rsidR="00384C18" w:rsidRDefault="00384C18" w:rsidP="00D31B09"/>
    <w:p w:rsidR="00384C18" w:rsidRDefault="00384C18" w:rsidP="00C20B94">
      <w:r w:rsidRPr="002A5F20">
        <w:t>With the measurement of all distances between the circular areas, the marker alignment can be fully calculated in six degrees of freedom (6-DOF) in reference to the image plane alignment in the MR-image</w:t>
      </w:r>
      <w:r w:rsidR="00C20B94">
        <w:t xml:space="preserve"> </w:t>
      </w:r>
      <w:r w:rsidR="00C20B94">
        <w:fldChar w:fldCharType="begin"/>
      </w:r>
      <w:r w:rsidR="00CA6BF5">
        <w:instrText>ADDIN CITAVI.PLACEHOLDER 071d3c1d-c0a3-46ce-b3c7-87afe2c0f473 PFBsYWNlaG9sZGVyPg0KICA8QWRkSW5WZXJzaW9uPjUuNy4wLjA8L0FkZEluVmVyc2lvbj4NCiAgPElkPjA3MWQzYzFkLWMwYTMtNDZjZS1iM2M3LTg3YWZlMmMwZjQ3MzwvSWQ+DQogIDxFbnRyaWVzPg0KICAgIDxFbnRyeT4NCiAgICAgIDxJZD5jODk5NGZiOS1iZmE4LTRjMjgtYWNlZC0zYWFkZDZmMGFiNzY8L0lkPg0KICAgICAgPFJlZmVyZW5jZUlkPmE0N2VlMDUzLTMyMDQtNDcyYy1hMTFjLWUxZDE2NWRjYWQx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sIDYsIDE3LCAxOF08L1RleHQ+DQogICAgPC9UZXh0VW5pdD4NCiAgPC9UZXh0VW5pdHM+DQo8L1BsYWNlaG9sZGVyPg==</w:instrText>
      </w:r>
      <w:r w:rsidR="00C20B94">
        <w:fldChar w:fldCharType="separate"/>
      </w:r>
      <w:bookmarkStart w:id="33" w:name="_CTVP001071d3c1dc0a346ceb3c787afe2c0f473"/>
      <w:r w:rsidR="00C20B94">
        <w:t>[5, 6, 17]</w:t>
      </w:r>
      <w:bookmarkEnd w:id="33"/>
      <w:r w:rsidR="00C20B94">
        <w:fldChar w:fldCharType="end"/>
      </w:r>
      <w:r>
        <w:t xml:space="preserve">. </w:t>
      </w:r>
      <w:r w:rsidRPr="002A5F20">
        <w:t xml:space="preserve">However, the published marker concepts lacked in their </w:t>
      </w:r>
      <w:r w:rsidRPr="002A5F20">
        <w:lastRenderedPageBreak/>
        <w:t xml:space="preserve">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Gd, MR-SPOT® 121, Beekley Corp., Gd-capsule length: 32.0 mm, inner diameter: 6.2 mm) and that are placed inside the internal, z-shaped tunnel structures of the solid body, see Figure 3</w:t>
      </w:r>
      <w:r w:rsidR="00557639">
        <w:t>.2</w:t>
      </w:r>
      <w:r w:rsidRPr="002A5F20">
        <w:t xml:space="preserve"> left. Another method that has been applied for the Z-marker fabrication is the direct filling of a solid body with internal Z-shaped tunnel structures. This is made by one bore-hole which needs to be sealed up after filling, see Figure 3</w:t>
      </w:r>
      <w:r w:rsidR="00557639">
        <w:t>.2</w:t>
      </w:r>
      <w:r w:rsidRPr="002A5F20">
        <w:t xml:space="preserve"> right. That method owns the disadvantages for a complex and expensive fabrication process and a high risk for leakages. </w:t>
      </w:r>
    </w:p>
    <w:p w:rsidR="00384C18" w:rsidRDefault="003F5526" w:rsidP="00D31B09">
      <w:r>
        <w:rPr>
          <w:noProof/>
        </w:rPr>
        <mc:AlternateContent>
          <mc:Choice Requires="wps">
            <w:drawing>
              <wp:anchor distT="0" distB="0" distL="114300" distR="114300" simplePos="0" relativeHeight="251740672" behindDoc="0" locked="0" layoutInCell="1" allowOverlap="1" wp14:anchorId="5EA033D0" wp14:editId="42F090BF">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0744AB" w:rsidRPr="00C63DE1" w:rsidRDefault="000744AB" w:rsidP="001E5CB2">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A033D0" id="Text Box 46" o:spid="_x0000_s1035" type="#_x0000_t202" style="position:absolute;left:0;text-align:left;margin-left:43pt;margin-top:191.6pt;width:375.85pt;height:.05pt;z-index:251740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Bv/ojIMQIAAGYEAAAOAAAAAAAAAAAAAAAA&#10;AC4CAABkcnMvZTJvRG9jLnhtbFBLAQItABQABgAIAAAAIQD8v/844QAAAAoBAAAPAAAAAAAAAAAA&#10;AAAAAIsEAABkcnMvZG93bnJldi54bWxQSwUGAAAAAAQABADzAAAAmQUAAAAA&#10;" stroked="f">
                <v:textbox style="mso-fit-shape-to-text:t" inset="0,0,0,0">
                  <w:txbxContent>
                    <w:p w:rsidR="000744AB" w:rsidRPr="00C63DE1" w:rsidRDefault="000744AB" w:rsidP="001E5CB2">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v:textbox>
                <w10:wrap type="topAndBottom"/>
              </v:shape>
            </w:pict>
          </mc:Fallback>
        </mc:AlternateContent>
      </w:r>
      <w:r w:rsidR="00384C18">
        <w:rPr>
          <w:noProof/>
        </w:rPr>
        <w:drawing>
          <wp:anchor distT="0" distB="0" distL="114300" distR="114300" simplePos="0" relativeHeight="251579904" behindDoc="0" locked="0" layoutInCell="1" allowOverlap="1" wp14:anchorId="21EDD597" wp14:editId="3C27D267">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80928" behindDoc="0" locked="0" layoutInCell="1" allowOverlap="1" wp14:anchorId="5EBF9D5F" wp14:editId="78052B30">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81952" behindDoc="0" locked="0" layoutInCell="1" allowOverlap="1" wp14:anchorId="7956BCEE" wp14:editId="0F9AF744">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w:t>
      </w:r>
      <w:r w:rsidRPr="002A5F20">
        <w:lastRenderedPageBreak/>
        <w:t>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C95580">
        <w:t xml:space="preserve"> </w:t>
      </w:r>
      <w:r w:rsidR="00C95580">
        <w:fldChar w:fldCharType="begin"/>
      </w:r>
      <w:r w:rsidR="00C95580">
        <w:instrText>ADDIN CITAVI.PLACEHOLDER 744ea475-a009-4bb0-87a7-cb62c9afdaa6 PFBsYWNlaG9sZGVyPg0KICA8QWRkSW5WZXJzaW9uPjUuNy4wLjA8L0FkZEluVmVyc2lvbj4NCiAgPElkPjc0NGVhNDc1LWEwMDktNGJiMC04N2E3LWNiNjJjOWFmZGFhNjwvSWQ+DQogIDxFbnRyaWVzPg0KICAgIDxFbnRyeT4NCiAgICAgIDxJZD4xOTJlZGE3ZC1lMDY1LTQ4OTAtYmUzZC0xNDM1MDVhMTc3MTI8L0lkPg0KICAgICAgPFJlZmVyZW5jZUlkPmQ4MzI2YWQ0LTQ4OTUtNGNiMS05ZWY0LTE4MTU1M2NjYjYx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C95580">
        <w:fldChar w:fldCharType="separate"/>
      </w:r>
      <w:bookmarkStart w:id="34" w:name="_CTVP001744ea475a0094bb087a7cb62c9afdaa6"/>
      <w:r w:rsidR="00C95580">
        <w:t>[19]</w:t>
      </w:r>
      <w:bookmarkEnd w:id="34"/>
      <w:r w:rsidR="00C95580">
        <w:fldChar w:fldCharType="end"/>
      </w:r>
      <w:r w:rsidRPr="002A5F20">
        <w:t>.</w:t>
      </w:r>
    </w:p>
    <w:p w:rsidR="00384C18" w:rsidRDefault="00384C18" w:rsidP="00D31B09"/>
    <w:p w:rsidR="00F37617" w:rsidRDefault="008D6F40" w:rsidP="00D31B09">
      <w:r>
        <w:rPr>
          <w:noProof/>
        </w:rPr>
        <w:drawing>
          <wp:anchor distT="0" distB="0" distL="114300" distR="114300" simplePos="0" relativeHeight="251584000" behindDoc="0" locked="0" layoutInCell="1" allowOverlap="1" wp14:anchorId="470CA878" wp14:editId="4BA7E959">
            <wp:simplePos x="0" y="0"/>
            <wp:positionH relativeFrom="column">
              <wp:posOffset>4278544</wp:posOffset>
            </wp:positionH>
            <wp:positionV relativeFrom="paragraph">
              <wp:posOffset>90157</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5024" behindDoc="0" locked="0" layoutInCell="1" allowOverlap="1" wp14:anchorId="03AFC870" wp14:editId="09A920A5">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sidR="00F37617">
        <w:rPr>
          <w:noProof/>
        </w:rPr>
        <w:drawing>
          <wp:anchor distT="0" distB="0" distL="114300" distR="114300" simplePos="0" relativeHeight="251582976" behindDoc="0" locked="0" layoutInCell="1" allowOverlap="1" wp14:anchorId="38561702" wp14:editId="59BD82FD">
            <wp:simplePos x="0" y="0"/>
            <wp:positionH relativeFrom="column">
              <wp:posOffset>941578</wp:posOffset>
            </wp:positionH>
            <wp:positionV relativeFrom="paragraph">
              <wp:posOffset>10457</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5"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F37617" w:rsidRDefault="008D6F40" w:rsidP="00D31B09">
      <w:r>
        <w:rPr>
          <w:noProof/>
        </w:rPr>
        <w:drawing>
          <wp:anchor distT="0" distB="0" distL="114300" distR="114300" simplePos="0" relativeHeight="251586048" behindDoc="0" locked="0" layoutInCell="1" allowOverlap="1" wp14:anchorId="565706E4" wp14:editId="63B030A4">
            <wp:simplePos x="0" y="0"/>
            <wp:positionH relativeFrom="column">
              <wp:posOffset>-145015</wp:posOffset>
            </wp:positionH>
            <wp:positionV relativeFrom="paragraph">
              <wp:posOffset>172386</wp:posOffset>
            </wp:positionV>
            <wp:extent cx="1375410" cy="539115"/>
            <wp:effectExtent l="0" t="953" r="0" b="0"/>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p>
    <w:p w:rsidR="00F37617" w:rsidRDefault="00F37617" w:rsidP="00D31B09"/>
    <w:p w:rsidR="00F37617" w:rsidRDefault="00F37617" w:rsidP="00D31B09"/>
    <w:p w:rsidR="00F37617" w:rsidRDefault="00F37617" w:rsidP="00D31B09"/>
    <w:p w:rsidR="00F37617" w:rsidRDefault="00DD6BB9" w:rsidP="00D31B09">
      <w:r>
        <w:rPr>
          <w:noProof/>
        </w:rPr>
        <mc:AlternateContent>
          <mc:Choice Requires="wps">
            <w:drawing>
              <wp:anchor distT="0" distB="0" distL="114300" distR="114300" simplePos="0" relativeHeight="251741696" behindDoc="0" locked="0" layoutInCell="1" allowOverlap="1" wp14:anchorId="7946FF48" wp14:editId="33BC6917">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0744AB" w:rsidRPr="008404D9" w:rsidRDefault="000744AB" w:rsidP="006123DA">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6FF48" id="Text Box 52" o:spid="_x0000_s1036" type="#_x0000_t202" style="position:absolute;left:0;text-align:left;margin-left:21.5pt;margin-top:8pt;width:439.3pt;height:1in;z-index:25174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u1fRxTUCAABqBAAADgAAAAAAAAAAAAAA&#10;AAAuAgAAZHJzL2Uyb0RvYy54bWxQSwECLQAUAAYACAAAACEA809Um94AAAAJAQAADwAAAAAAAAAA&#10;AAAAAACPBAAAZHJzL2Rvd25yZXYueG1sUEsFBgAAAAAEAAQA8wAAAJoFAAAAAA==&#10;" stroked="f">
                <v:textbox inset="0,0,0,0">
                  <w:txbxContent>
                    <w:p w:rsidR="000744AB" w:rsidRPr="008404D9" w:rsidRDefault="000744AB" w:rsidP="006123DA">
                      <w:pPr>
                        <w:pStyle w:val="Caption"/>
                        <w:rPr>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v:textbox>
              </v:shape>
            </w:pict>
          </mc:Fallback>
        </mc:AlternateContent>
      </w:r>
    </w:p>
    <w:p w:rsidR="00384C18" w:rsidRPr="008D6AB0" w:rsidRDefault="00384C18" w:rsidP="00FA2990">
      <w:pPr>
        <w:pStyle w:val="Caption"/>
      </w:pPr>
      <w:r w:rsidRPr="00557639">
        <w:rPr>
          <w:noProof/>
        </w:rPr>
        <mc:AlternateContent>
          <mc:Choice Requires="wpg">
            <w:drawing>
              <wp:anchor distT="0" distB="0" distL="114300" distR="114300" simplePos="0" relativeHeight="251587072" behindDoc="0" locked="0" layoutInCell="1" allowOverlap="1" wp14:anchorId="5E185B9D" wp14:editId="677F8214">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60F94934" id="Group 1073741842" o:spid="_x0000_s1026" style="position:absolute;margin-left:985.45pt;margin-top:25.65pt;width:220.75pt;height:215.45pt;z-index:251698176;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r w:rsidR="00CA6BF5">
        <w:fldChar w:fldCharType="begin"/>
      </w:r>
      <w:r w:rsidR="00C95580">
        <w:instrText>ADDIN CITAVI.PLACEHOLDER 6d0da8b8-5f48-463d-97dd-554450bb93b4 PFBsYWNlaG9sZGVyPg0KICA8QWRkSW5WZXJzaW9uPjUuNy4wLjA8L0FkZEluVmVyc2lvbj4NCiAgPElkPjZkMGRhOGI4LTVmNDgtNDYzZC05N2RkLTU1NDQ1MGJiOTNiNDwvSWQ+DQogIDxFbnRyaWVzPg0KICAgIDxFbnRyeT4NCiAgICAgIDxJZD4wMTVlYzEzNy02MjkyLTRlYTEtYWQ2YS0xODBmY2IyY2RjODU8L0lkPg0KICAgICAgPFJlZmVyZW5jZUlkPmQ4MzI2YWQ0LTQ4OTUtNGNiMS05ZWY0LTE4MTU1M2NjYjYx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CA6BF5">
        <w:fldChar w:fldCharType="separate"/>
      </w:r>
      <w:bookmarkStart w:id="35" w:name="_CTVP0016d0da8b85f48463d97dd554450bb93b4"/>
      <w:r w:rsidR="00C95580">
        <w:t>[19]</w:t>
      </w:r>
      <w:bookmarkEnd w:id="35"/>
      <w:r w:rsidR="00CA6BF5">
        <w:fldChar w:fldCharType="end"/>
      </w:r>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323F4B" w:rsidRDefault="004E5970" w:rsidP="00604473">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bookmarkStart w:id="36" w:name="_Ref521070685"/>
    </w:p>
    <w:p w:rsidR="00627537" w:rsidRDefault="00347F08" w:rsidP="00D31B09">
      <w:pPr>
        <w:pStyle w:val="Heading1"/>
      </w:pPr>
      <w:bookmarkStart w:id="37" w:name="_Toc523244296"/>
      <w:r w:rsidRPr="0088075A">
        <w:lastRenderedPageBreak/>
        <w:t>Methodology</w:t>
      </w:r>
      <w:bookmarkEnd w:id="36"/>
      <w:bookmarkEnd w:id="37"/>
    </w:p>
    <w:p w:rsidR="00D61DE5" w:rsidRPr="00D61DE5" w:rsidRDefault="00D61DE5" w:rsidP="00D31B09">
      <w:r w:rsidRPr="00D61DE5">
        <w:t xml:space="preserve">This is </w:t>
      </w:r>
      <w:r w:rsidR="007A1A1F" w:rsidRPr="00D61DE5">
        <w:t>divided</w:t>
      </w:r>
      <w:r w:rsidRPr="00D61DE5">
        <w:t xml:space="preserve"> into three parts:</w:t>
      </w:r>
    </w:p>
    <w:p w:rsidR="00627537" w:rsidRDefault="00627537" w:rsidP="00D31B09"/>
    <w:p w:rsidR="00627537" w:rsidRDefault="00627537" w:rsidP="00D31B09">
      <w:pPr>
        <w:pStyle w:val="Heading2"/>
      </w:pPr>
      <w:bookmarkStart w:id="38" w:name="_Toc523244297"/>
      <w:r>
        <w:t xml:space="preserve">Alignment </w:t>
      </w:r>
      <w:r w:rsidRPr="004C21C6">
        <w:t>detection</w:t>
      </w:r>
      <w:r>
        <w:t xml:space="preserve"> algorithm</w:t>
      </w:r>
      <w:bookmarkEnd w:id="38"/>
    </w:p>
    <w:p w:rsidR="00C30659" w:rsidRDefault="00F10741" w:rsidP="00D31B09">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marker</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763C66">
        <w:t xml:space="preserve"> in section 4</w:t>
      </w:r>
      <w:r w:rsidR="000A60EF">
        <w:t>.2</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 xml:space="preserve">of the Z-marker in </w:t>
      </w:r>
      <w:r w:rsidR="00D8069B">
        <w:t>MRI coordinate syst</w:t>
      </w:r>
      <w:r w:rsidR="00763C66">
        <w:t>em</w:t>
      </w:r>
      <w:r w:rsidR="00C6226F">
        <w:t xml:space="preserve"> that is discussed in section4.3.</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in this chapter are implemented</w:t>
      </w:r>
      <w:r w:rsidR="0025760E">
        <w:t xml:space="preserve"> in Matlab R2017a</w:t>
      </w:r>
      <w:r w:rsidR="002C6955">
        <w:t xml:space="preserve"> and R2018a</w:t>
      </w:r>
      <w:r w:rsidR="00E8358E">
        <w:t>.</w:t>
      </w:r>
      <w:r w:rsidR="00A52A4F">
        <w:t xml:space="preserve"> T</w:t>
      </w:r>
      <w:r w:rsidR="00182B41">
        <w:t>he system configuration and flowchart of the procedure is shown in Fig</w:t>
      </w:r>
      <w:r w:rsidR="00961579">
        <w:t>ure 4.1</w:t>
      </w:r>
      <w:r w:rsidR="00842307">
        <w:t xml:space="preserve"> and 4.2</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873275" w:rsidRDefault="00873275" w:rsidP="00D31B09"/>
    <w:p w:rsidR="001809A5" w:rsidRDefault="001809A5" w:rsidP="00D31B09"/>
    <w:p w:rsidR="005A3FBE" w:rsidRDefault="004F7E7B" w:rsidP="00D31B09">
      <w:r w:rsidRPr="004F7E7B">
        <w:rPr>
          <w:noProof/>
        </w:rPr>
        <mc:AlternateContent>
          <mc:Choice Requires="wps">
            <w:drawing>
              <wp:anchor distT="0" distB="0" distL="114300" distR="114300" simplePos="0" relativeHeight="251588096" behindDoc="0" locked="0" layoutInCell="1" allowOverlap="1" wp14:anchorId="7F241BF1" wp14:editId="2750E962">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DDA4A05" id="Rectangle 44" o:spid="_x0000_s1026" style="position:absolute;margin-left:399pt;margin-top:25.3pt;width:450.2pt;height:136.9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7312" behindDoc="0" locked="0" layoutInCell="1" allowOverlap="1" wp14:anchorId="66161FC1" wp14:editId="79CD1011">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0744AB" w:rsidRPr="000C219D" w:rsidRDefault="000744AB"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161FC1" id="Text Box 135" o:spid="_x0000_s1037" type="#_x0000_t202" style="position:absolute;left:0;text-align:left;margin-left:-42.15pt;margin-top:19.7pt;width:135.5pt;height:29pt;rotation:-90;z-index:25159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" fillcolor="#f2f2f2 [3052]" stroked="f" strokeweight=".5pt">
                <v:textbox>
                  <w:txbxContent>
                    <w:p w:rsidR="000744AB" w:rsidRPr="000C219D" w:rsidRDefault="000744AB"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6288" behindDoc="0" locked="0" layoutInCell="1" allowOverlap="1" wp14:anchorId="4AEE5E07" wp14:editId="359A0424">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E5E07" id="Rectangle 133" o:spid="_x0000_s1038" style="position:absolute;left:0;text-align:left;margin-left:62.4pt;margin-top:2pt;width:148.2pt;height:50.8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hplgIAAIQ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ntqTPYkWEK1I74g9A/JO3nb&#10;0JXdCR8eBdLLoVumbRAe6NAGupLDIHFWA/7+7Hv0J0KTlbOOXmLJ/a+1QMWZ+WGJ6hfFNJInJGV6&#10;cjYhBQ8ty0OLXbfXQEwoaO84mcToH8xe1AjtKy2NRcxKJmEl5S65DLhXrkO/IWjtSLVYJDd6rk6E&#10;O/vsZASPg46UfNm+CnQDbwMx/h72r1bM3tG3942RFhbrALpJ3I6j7uc6XAE99cSlYS3FXXKoJ6+3&#10;5Tn/A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R+uGmWAgAAhAUAAA4AAAAAAAAAAAAAAAAALgIAAGRycy9lMm9Eb2MueG1s&#10;UEsBAi0AFAAGAAgAAAAhAHd9ZT/bAAAACQEAAA8AAAAAAAAAAAAAAAAA8AQAAGRycy9kb3ducmV2&#10;LnhtbFBLBQYAAAAABAAEAPMAAAD4BQAAAAA=&#10;" fillcolor="#7030a0" strokecolor="#1f4d78 [1604]" strokeweight="1pt">
                <v:textbox>
                  <w:txbxContent>
                    <w:p w:rsidR="000744AB" w:rsidRPr="009E5387" w:rsidRDefault="000744AB" w:rsidP="00D31B09">
                      <w:r>
                        <w:t>Robotic Device and the Z-marker</w:t>
                      </w:r>
                    </w:p>
                  </w:txbxContent>
                </v:textbox>
              </v:rect>
            </w:pict>
          </mc:Fallback>
        </mc:AlternateContent>
      </w:r>
      <w:r w:rsidR="00F939D5">
        <w:rPr>
          <w:noProof/>
        </w:rPr>
        <mc:AlternateContent>
          <mc:Choice Requires="wps">
            <w:drawing>
              <wp:anchor distT="0" distB="0" distL="114300" distR="114300" simplePos="0" relativeHeight="251590144" behindDoc="0" locked="0" layoutInCell="1" allowOverlap="1" wp14:anchorId="709DAB7F" wp14:editId="6BC91FD8">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DAB7F" id="Rectangle 127" o:spid="_x0000_s1039" style="position:absolute;left:0;text-align:left;margin-left:282.25pt;margin-top:2.05pt;width:148.3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rjswrKUCAADCBQAADgAAAAAAAAAAAAAA&#10;AAAuAgAAZHJzL2Uyb0RvYy54bWxQSwECLQAUAAYACAAAACEAzfKSt+AAAAAJAQAADwAAAAAAAAAA&#10;AAAAAAD/BAAAZHJzL2Rvd25yZXYueG1sUEsFBgAAAAAEAAQA8wAAAAwGAAAAAA==&#10;" fillcolor="#c5e0b3 [1305]" strokecolor="#1f4d78 [1604]" strokeweight="1pt">
                <v:textbox>
                  <w:txbxContent>
                    <w:p w:rsidR="000744AB" w:rsidRPr="009E5387" w:rsidRDefault="000744AB" w:rsidP="00D31B09">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9360" behindDoc="0" locked="0" layoutInCell="1" allowOverlap="1" wp14:anchorId="1DD7934A" wp14:editId="723A2E0F">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A2CD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3D05EDC9" wp14:editId="2780071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7FA9A" id="Left Arrow 138" o:spid="_x0000_s1026" type="#_x0000_t66" style="position:absolute;margin-left:283.05pt;margin-top:24.35pt;width:72.7pt;height:21.6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6528" behindDoc="0" locked="0" layoutInCell="1" allowOverlap="1" wp14:anchorId="759C0937" wp14:editId="7E1A6E59">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A0FF0" id="Left Arrow 148" o:spid="_x0000_s1026" type="#_x0000_t66" style="position:absolute;margin-left:62.4pt;margin-top:23.05pt;width:74.15pt;height:21.6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5504" behindDoc="0" locked="0" layoutInCell="1" allowOverlap="1" wp14:anchorId="570857C6" wp14:editId="761C221D">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03B08" id="Left Arrow 146" o:spid="_x0000_s1026" type="#_x0000_t66" style="position:absolute;margin-left:134.5pt;margin-top:23.1pt;width:72.7pt;height:21.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5264" behindDoc="0" locked="0" layoutInCell="1" allowOverlap="1" wp14:anchorId="3055B4E9" wp14:editId="630A2A9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5B4E9" id="Rectangle 132" o:spid="_x0000_s1040" style="position:absolute;left:0;text-align:left;margin-left:59.45pt;margin-top:14.1pt;width:148.3pt;height:51.1pt;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2F5gYqYCAADCBQAADgAAAAAAAAAAAAAA&#10;AAAuAgAAZHJzL2Uyb0RvYy54bWxQSwECLQAUAAYACAAAACEAhQGtNt8AAAAKAQAADwAAAAAAAAAA&#10;AAAAAAAABQAAZHJzL2Rvd25yZXYueG1sUEsFBgAAAAAEAAQA8wAAAAwGAAAAAA==&#10;" fillcolor="#f7caac [1301]" strokecolor="#1f4d78 [1604]" strokeweight="1pt">
                <v:textbox>
                  <w:txbxContent>
                    <w:p w:rsidR="000744AB" w:rsidRPr="009E5387" w:rsidRDefault="000744AB" w:rsidP="00D31B09">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2192" behindDoc="0" locked="0" layoutInCell="1" allowOverlap="1" wp14:anchorId="18106B1A" wp14:editId="48E9772C">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06B1A" id="Rectangle 129" o:spid="_x0000_s1041" style="position:absolute;left:0;text-align:left;margin-left:283.2pt;margin-top:14.1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XEng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032trKDaYVk5&#10;6PvNW37b4MveMR8emcMGw2LAoREe8CMVtCWFYUVJDe73sf3oj3WPp5S02LAl9b82zAlK1HeDHXFR&#10;TKexw5MxPT2foOEOT1aHJ2ajrwHLpcDxZHlaRv+g9kvpQL/ibFlGVjxihiN3SXlwe+M69IMEpxMX&#10;y2Vyw662LNyZZ8sjeBQ6Vu5L98qcHco7YGPcw7652fxdlfe+MdLAchNANqkFotS9rsMT4ERIJTFM&#10;rzhyDu3k9TZjF3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OY65cSeAgAAqwUAAA4AAAAAAAAAAAAAAAAALgIAAGRy&#10;cy9lMm9Eb2MueG1sUEsBAi0AFAAGAAgAAAAhABRHKonfAAAACgEAAA8AAAAAAAAAAAAAAAAA+AQA&#10;AGRycy9kb3ducmV2LnhtbFBLBQYAAAAABAAEAPMAAAAEBgAAAAA=&#10;" fillcolor="#c45911 [2405]" strokecolor="#1f4d78 [1604]" strokeweight="1pt">
                <v:textbox>
                  <w:txbxContent>
                    <w:p w:rsidR="000744AB" w:rsidRPr="009E5387" w:rsidRDefault="000744AB" w:rsidP="00D31B09">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9120" behindDoc="0" locked="0" layoutInCell="1" allowOverlap="1" wp14:anchorId="3F8DABB3" wp14:editId="3900CE44">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2005F301" id="Rectangle 44" o:spid="_x0000_s1026" style="position:absolute;margin-left:398.95pt;margin-top:.75pt;width:450.15pt;height:234.35pt;z-index:251704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601408" behindDoc="0" locked="0" layoutInCell="1" allowOverlap="1" wp14:anchorId="6EF5D12E" wp14:editId="6766C0AD">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69B03" id="Left Arrow 141" o:spid="_x0000_s1026" type="#_x0000_t66" style="position:absolute;margin-left:383.4pt;margin-top:8.7pt;width:21.6pt;height:21.6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2432" behindDoc="0" locked="0" layoutInCell="1" allowOverlap="1" wp14:anchorId="6BFAAD7F" wp14:editId="0ADEDC9F">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6005F" id="Left Arrow 142" o:spid="_x0000_s1026" type="#_x0000_t66" style="position:absolute;margin-left:308.9pt;margin-top:7.1pt;width:21.6pt;height:21.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8336" behindDoc="0" locked="0" layoutInCell="1" allowOverlap="1" wp14:anchorId="22C2806D" wp14:editId="1AC5A613">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0744AB" w:rsidRPr="000C219D" w:rsidRDefault="000744AB"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C2806D" id="Text Box 136" o:spid="_x0000_s1042" type="#_x0000_t202" style="position:absolute;left:0;text-align:left;margin-left:-51.85pt;margin-top:25.65pt;width:153.85pt;height:28.25pt;rotation:-90;z-index:251598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kUXA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K2gN+0OkF9QuqgO&#10;KuEM31RY0JY5/8Iszhs6cYf8Mx6FBHwMrhYlJdgff/MHPI4BRimpcX4z6r6fmBWUyC8aB2Q2GI/D&#10;wMfLOP04xIu9jxzuI/qk1oAqDWJ20Qx4LzuzsKBecdVW4VUMMc3x7Yz6zlz7dqtwVblYrSIIR9ww&#10;v9U7wwN119F988qsufbU4zQ8QTfpbP6mtS02fKlhdfJQVLHvQehW1av+uB6xcddVDvt3f4+oX384&#10;y5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sReRRcAgAAuAQAAA4AAAAAAAAAAAAAAAAALgIAAGRycy9lMm9Eb2Mu&#10;eG1sUEsBAi0AFAAGAAgAAAAhAPe7u0jfAAAACQEAAA8AAAAAAAAAAAAAAAAAtgQAAGRycy9kb3du&#10;cmV2LnhtbFBLBQYAAAAABAAEAPMAAADCBQAAAAA=&#10;" fillcolor="#f2f2f2 [3052]" stroked="f" strokeweight=".5pt">
                <v:textbox>
                  <w:txbxContent>
                    <w:p w:rsidR="000744AB" w:rsidRPr="000C219D" w:rsidRDefault="000744AB" w:rsidP="00D31B09">
                      <w:r>
                        <w:t>Control Room</w:t>
                      </w:r>
                    </w:p>
                  </w:txbxContent>
                </v:textbox>
              </v:shape>
            </w:pict>
          </mc:Fallback>
        </mc:AlternateContent>
      </w:r>
      <w:r w:rsidR="00DD5DEE">
        <w:rPr>
          <w:noProof/>
        </w:rPr>
        <mc:AlternateContent>
          <mc:Choice Requires="wps">
            <w:drawing>
              <wp:anchor distT="0" distB="0" distL="114300" distR="114300" simplePos="0" relativeHeight="251603456" behindDoc="0" locked="0" layoutInCell="1" allowOverlap="1" wp14:anchorId="2B80DD87" wp14:editId="09BF477B">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53878" id="Left Arrow 144" o:spid="_x0000_s1026" type="#_x0000_t66" style="position:absolute;margin-left:120.2pt;margin-top:16pt;width:95.75pt;height:21.6pt;rotation:9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0A25FF72" wp14:editId="6EC57002">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D9909" id="Left Arrow 145" o:spid="_x0000_s1026" type="#_x0000_t66" style="position:absolute;margin-left:48.85pt;margin-top:16.6pt;width:95.75pt;height:21.6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91168" behindDoc="0" locked="0" layoutInCell="1" allowOverlap="1" wp14:anchorId="2766F464" wp14:editId="33BA56F4">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6F464" id="Rectangle 128" o:spid="_x0000_s1043" style="position:absolute;left:0;text-align:left;margin-left:282.3pt;margin-top:3.2pt;width:148.3pt;height:51.1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zimgIAAIQ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3ajcR5V49PGlgecF7Dd&#10;InnH7xS27J75sGaAm4NdxmsQHvEjtW0KanuKksrCr4/eoz4ONEopaXATC+p/7hgISvR3g6N+kc9m&#10;cXUTMzs9nyIDx5LNscTs6muLk5Dj3XE8kVE/6IGUYOtXPBqr6BVFzHD0XVAeYGCuQ3ch8OxwsVol&#10;NVxXx8K9eXY8gsdCx5F8aV8ZuH5uA078gx22li3ejW+nGy2NXe2ClSrN9ltd+xbgqqdZ6s9SvCXH&#10;fNJ6O57L3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hyRzimgIAAIQFAAAOAAAAAAAAAAAAAAAAAC4CAABkcnMvZTJv&#10;RG9jLnhtbFBLAQItABQABgAIAAAAIQDAaxVJ3gAAAAkBAAAPAAAAAAAAAAAAAAAAAPQEAABkcnMv&#10;ZG93bnJldi54bWxQSwUGAAAAAAQABADzAAAA/wUAAAAA&#10;" fillcolor="#e2e64a" strokecolor="#1f4d78 [1604]" strokeweight="1pt">
                <v:textbox>
                  <w:txbxContent>
                    <w:p w:rsidR="000744AB" w:rsidRPr="009E5387" w:rsidRDefault="000744AB" w:rsidP="00D31B09">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7552" behindDoc="0" locked="0" layoutInCell="1" allowOverlap="1" wp14:anchorId="0EA69214" wp14:editId="273ECF07">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8ECDF" id="Left Arrow 149" o:spid="_x0000_s1026" type="#_x0000_t66" style="position:absolute;margin-left:346.55pt;margin-top:26.9pt;width:21.6pt;height:21.6pt;rotation:-9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4240" behindDoc="0" locked="0" layoutInCell="1" allowOverlap="1" wp14:anchorId="2F98F724" wp14:editId="1A4DF161">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8F724" id="Rectangle 131" o:spid="_x0000_s1044" style="position:absolute;left:0;text-align:left;margin-left:57.75pt;margin-top:18.2pt;width:148.3pt;height:51.1pt;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qXYmwIAAIQ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21FjHk3j1QbKA/LF&#10;QTdI3vK7Gp/snvmwZg4nB18Zt0F4xI9U0BQUeomSCtyvj+6jPRIatZQ0OIkF9T93zAlK1HeDVL/M&#10;Z7M4uukwO7uY4sEdazbHGrPTNxCZgHvH8iRG+6AGUTrQr7g0VjEqqpjhGLugPLjhcBO6DYFrh4vV&#10;KpnhuFoW7s2z5RE8NjpS8qV9Zc72vA3I+AcYppYt3tG3s42eBla7ALJO3H7ra/8EOOqJS/1airvk&#10;+Jys3pbn8jcA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DTvqXYmwIAAIQFAAAOAAAAAAAAAAAAAAAAAC4CAABkcnMvZTJv&#10;RG9jLnhtbFBLAQItABQABgAIAAAAIQB/lIMO3QAAAAoBAAAPAAAAAAAAAAAAAAAAAPUEAABkcnMv&#10;ZG93bnJldi54bWxQSwUGAAAAAAQABADzAAAA/wUAAAAA&#10;" fillcolor="#17aab9" strokecolor="#1f4d78 [1604]" strokeweight="1pt">
                <v:textbox>
                  <w:txbxContent>
                    <w:p w:rsidR="000744AB" w:rsidRPr="009E5387" w:rsidRDefault="000744AB" w:rsidP="00D31B09">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3216" behindDoc="0" locked="0" layoutInCell="1" allowOverlap="1" wp14:anchorId="3B31CCC9" wp14:editId="008A1DDB">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5387" w:rsidRDefault="000744AB" w:rsidP="00D31B09">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31CCC9" id="Rectangle 130" o:spid="_x0000_s1045" style="position:absolute;left:0;text-align:left;margin-left:281.4pt;margin-top:20.6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zI3mw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tNS4Cabhagf5Cfli&#10;oR0kZ/i2xCe7Y84/MouTg6+M28A/4EcqqDMKnURJAfbXR/fBHgmNWkpqnMSMup8HZgUl6rtGqt+k&#10;k0kY3XiYTK/HeLDnmt25Rh+qNSATUtw7hkcx2HvVi9JC9YpLYxWiooppjrEzyr3tD2vfbghcO1ys&#10;VtEMx9Uwf6efDQ/godGBki/NK7Om461Hxt9DP7Vs/o6+rW3w1LA6eJBl5PZbX7snwFGPXOrWUtgl&#10;5+do9bY8l78B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DBWzI3mwIAAIQFAAAOAAAAAAAAAAAAAAAAAC4CAABkcnMv&#10;ZTJvRG9jLnhtbFBLAQItABQABgAIAAAAIQCRk9Pw4AAAAAoBAAAPAAAAAAAAAAAAAAAAAPUEAABk&#10;cnMvZG93bnJldi54bWxQSwUGAAAAAAQABADzAAAAAgYAAAAA&#10;" fillcolor="#d55bcf" strokecolor="#1f4d78 [1604]" strokeweight="1pt">
                <v:textbox>
                  <w:txbxContent>
                    <w:p w:rsidR="000744AB" w:rsidRPr="009E5387" w:rsidRDefault="000744AB" w:rsidP="00D31B09">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8576" behindDoc="0" locked="0" layoutInCell="1" allowOverlap="1" wp14:anchorId="4DA7FE13" wp14:editId="40CAFC7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D861B" id="Left Arrow 150" o:spid="_x0000_s1026" type="#_x0000_t66" style="position:absolute;margin-left:207.75pt;margin-top:6.6pt;width:1in;height:21.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EB3237" w:rsidRDefault="00A86E95" w:rsidP="00D31B09">
      <w:r>
        <w:rPr>
          <w:b/>
          <w:bCs/>
        </w:rPr>
        <w:t>Figure 4.1</w:t>
      </w:r>
      <w:r w:rsidR="0005684D">
        <w:t>: The system configuration and the data flow</w:t>
      </w:r>
      <w:r w:rsidR="00C3186A">
        <w:t xml:space="preserve"> during the tracking and</w:t>
      </w:r>
      <w:r w:rsidR="00192B47">
        <w:t xml:space="preserve"> registration procedure</w:t>
      </w:r>
      <w:r w:rsidR="00C3186A">
        <w:t>.</w:t>
      </w:r>
      <w:r w:rsidR="004350D3">
        <w:t xml:space="preserve"> Once</w:t>
      </w:r>
      <w:r w:rsidR="00F925E6">
        <w:t xml:space="preserve"> </w:t>
      </w:r>
      <w:r w:rsidR="004350D3">
        <w:t>a</w:t>
      </w:r>
      <w:r w:rsidR="00130579">
        <w:t xml:space="preserve"> single 2D image</w:t>
      </w:r>
      <w:r w:rsidR="004350D3">
        <w:t xml:space="preserve"> is</w:t>
      </w:r>
      <w:r w:rsidR="00130579">
        <w:t xml:space="preserve"> acquired by the MRI scanner</w:t>
      </w:r>
      <w:r w:rsidR="004350D3">
        <w:t xml:space="preserve"> and is transferred</w:t>
      </w:r>
      <w:r w:rsidR="005A51F8">
        <w:t xml:space="preserve"> </w:t>
      </w:r>
      <w:r w:rsidR="007B06F7">
        <w:t>via</w:t>
      </w:r>
      <w:r w:rsidR="005A51F8">
        <w:t xml:space="preserve"> the</w:t>
      </w:r>
      <w:r w:rsidR="008B0729">
        <w:t xml:space="preserve"> MRI</w:t>
      </w:r>
      <w:r w:rsidR="004350D3">
        <w:t xml:space="preserve"> host workstation</w:t>
      </w:r>
      <w:r w:rsidR="007B06F7">
        <w:t>, the capture device acquires a snapshot</w:t>
      </w:r>
      <w:r w:rsidR="005A51F8">
        <w:t xml:space="preserve"> of the MRI monitor</w:t>
      </w:r>
      <w:r w:rsidR="007B06F7">
        <w:t xml:space="preserve"> for processing in navigation workstation.</w:t>
      </w:r>
      <w:r w:rsidR="00FE7699">
        <w:t xml:space="preserve"> The required motion of the Z-marker and robotic device is calculated in navigation workstation and will be commanded to the robotic device via robot controller.</w:t>
      </w:r>
      <w:r w:rsidR="00812D4F">
        <w:t xml:space="preserve"> </w:t>
      </w:r>
    </w:p>
    <w:p w:rsidR="008B0729" w:rsidRDefault="008B0729" w:rsidP="00D31B09"/>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CE3056" w:rsidRDefault="0039406B" w:rsidP="00D31B09">
      <w:r>
        <w:rPr>
          <w:noProof/>
        </w:rPr>
        <mc:AlternateContent>
          <mc:Choice Requires="wps">
            <w:drawing>
              <wp:anchor distT="0" distB="0" distL="114300" distR="114300" simplePos="0" relativeHeight="251623936" behindDoc="0" locked="0" layoutInCell="1" allowOverlap="1" wp14:anchorId="464527B1" wp14:editId="66109ACC">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7BDF09" id="Rectangle 175" o:spid="_x0000_s1026" style="position:absolute;margin-left:-1.3pt;margin-top:3.65pt;width:450.6pt;height:563.5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1104" behindDoc="0" locked="0" layoutInCell="1" allowOverlap="1" wp14:anchorId="260F7AB9" wp14:editId="3AE3D34A">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9320E" w:rsidRDefault="000744AB" w:rsidP="00D31B09">
                            <w: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F7AB9" id="Rectangle 182" o:spid="_x0000_s1046" style="position:absolute;left:0;text-align:left;margin-left:227.9pt;margin-top:3.05pt;width:209.75pt;height:511.4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4wPmQ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OSao1XOyhOSBgH&#10;7SR5yzcVPtk982HLHI4ODhmug/CIH6mgzil0EiUluF8f3Ud7ZDRqKalxFHPqfx6YE5So7wa5fj2e&#10;TuPspsP08gqzIe5cszvXmINeAzJhjIvH8iRG+6B6UTrQr7g1VjEqqpjhGDunoRfXoV0QuHW4WK2S&#10;EU6rZeHePFseoWObIyFfmlfmbMfagIR/gH5o2eIdeVvb6GlgdQggq8Tst652D4CTnpjUbaW4Ss7P&#10;yeptdy5/Aw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OOHjA+ZAgAAgwUAAA4AAAAAAAAAAAAAAAAALgIAAGRycy9lMm9E&#10;b2MueG1sUEsBAi0AFAAGAAgAAAAhACKXJZTeAAAACgEAAA8AAAAAAAAAAAAAAAAA8wQAAGRycy9k&#10;b3ducmV2LnhtbFBLBQYAAAAABAAEAPMAAAD+BQAAAAA=&#10;" fillcolor="#cff" strokecolor="#1f4d78 [1604]" strokeweight="1pt">
                <v:textbox>
                  <w:txbxContent>
                    <w:p w:rsidR="000744AB" w:rsidRPr="00B9320E" w:rsidRDefault="000744AB" w:rsidP="00D31B09">
                      <w:r>
                        <w:t>Localization and Registration</w:t>
                      </w:r>
                    </w:p>
                  </w:txbxContent>
                </v:textbox>
                <w10:wrap anchorx="margin"/>
              </v:rect>
            </w:pict>
          </mc:Fallback>
        </mc:AlternateContent>
      </w:r>
      <w:r>
        <w:rPr>
          <w:noProof/>
        </w:rPr>
        <mc:AlternateContent>
          <mc:Choice Requires="wps">
            <w:drawing>
              <wp:anchor distT="0" distB="0" distL="114300" distR="114300" simplePos="0" relativeHeight="251624960" behindDoc="0" locked="0" layoutInCell="1" allowOverlap="1" wp14:anchorId="512D8DAE" wp14:editId="5BA13735">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9320E" w:rsidRDefault="000744AB" w:rsidP="00D31B09">
                            <w: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D8DAE" id="Rectangle 176" o:spid="_x0000_s1047" style="position:absolute;left:0;text-align:left;margin-left:9.85pt;margin-top:2.4pt;width:209.75pt;height:511.4pt;z-index:25162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Dhbow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" fillcolor="#deeaf6 [660]" strokecolor="#1f4d78 [1604]" strokeweight="1pt">
                <v:textbox>
                  <w:txbxContent>
                    <w:p w:rsidR="000744AB" w:rsidRPr="00B9320E" w:rsidRDefault="000744AB" w:rsidP="00D31B09">
                      <w:r>
                        <w:t>Image Segmentation and pre-processing</w:t>
                      </w:r>
                    </w:p>
                  </w:txbxContent>
                </v:textbox>
                <w10:wrap anchorx="margin"/>
              </v:rect>
            </w:pict>
          </mc:Fallback>
        </mc:AlternateContent>
      </w:r>
    </w:p>
    <w:p w:rsidR="00CE3056" w:rsidRDefault="00CE3056" w:rsidP="00D31B09"/>
    <w:p w:rsidR="00CE3056" w:rsidRDefault="0028375E" w:rsidP="00D31B09">
      <w:r>
        <w:rPr>
          <w:noProof/>
        </w:rPr>
        <mc:AlternateContent>
          <mc:Choice Requires="wps">
            <w:drawing>
              <wp:anchor distT="0" distB="0" distL="114300" distR="114300" simplePos="0" relativeHeight="251632128" behindDoc="0" locked="0" layoutInCell="1" allowOverlap="1" wp14:anchorId="52CFD4C7" wp14:editId="0A22BF0C">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CFD4C7" id="Rectangle 183" o:spid="_x0000_s1048" style="position:absolute;left:0;text-align:left;margin-left:255.25pt;margin-top:18.05pt;width:142.75pt;height:68.2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" fillcolor="#bdd6ee [1300]" strokecolor="#1f4d78 [1604]" strokeweight="1pt">
                <v:textbox>
                  <w:txbxContent>
                    <w:p w:rsidR="000744AB" w:rsidRPr="00BB3CBE" w:rsidRDefault="000744AB" w:rsidP="00D31B09">
                      <w:r>
                        <w:t>Fiducial Center Detection</w:t>
                      </w:r>
                    </w:p>
                  </w:txbxContent>
                </v:textbox>
              </v:rect>
            </w:pict>
          </mc:Fallback>
        </mc:AlternateContent>
      </w:r>
      <w:r w:rsidR="006E5A46">
        <w:rPr>
          <w:noProof/>
        </w:rPr>
        <mc:AlternateContent>
          <mc:Choice Requires="wps">
            <w:drawing>
              <wp:anchor distT="0" distB="0" distL="114300" distR="114300" simplePos="0" relativeHeight="251625984" behindDoc="0" locked="0" layoutInCell="1" allowOverlap="1" wp14:anchorId="7207E049" wp14:editId="333441D0">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07E049" id="Rectangle 177" o:spid="_x0000_s1049" style="position:absolute;left:0;text-align:left;margin-left:39.6pt;margin-top:15.95pt;width:142.75pt;height:68.25pt;z-index:25162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" fillcolor="#bdd6ee [1300]" strokecolor="#1f4d78 [1604]" strokeweight="1pt">
                <v:textbox>
                  <w:txbxContent>
                    <w:p w:rsidR="000744AB" w:rsidRPr="00BB3CBE" w:rsidRDefault="000744AB" w:rsidP="00D31B09">
                      <w:r>
                        <w:t>Z-marker Detection</w:t>
                      </w:r>
                    </w:p>
                  </w:txbxContent>
                </v:textbox>
              </v:rect>
            </w:pict>
          </mc:Fallback>
        </mc:AlternateContent>
      </w:r>
    </w:p>
    <w:p w:rsidR="00CE3056" w:rsidRDefault="00CE3056" w:rsidP="00D31B09"/>
    <w:p w:rsidR="00CE3056" w:rsidRPr="00BB3CBE" w:rsidRDefault="00CE3056" w:rsidP="00D31B09"/>
    <w:p w:rsidR="00CE3056" w:rsidRDefault="00F96A85" w:rsidP="00D31B09">
      <w:r>
        <w:rPr>
          <w:noProof/>
        </w:rPr>
        <mc:AlternateContent>
          <mc:Choice Requires="wps">
            <w:drawing>
              <wp:anchor distT="0" distB="0" distL="114300" distR="114300" simplePos="0" relativeHeight="251627008" behindDoc="0" locked="0" layoutInCell="1" allowOverlap="1" wp14:anchorId="76CD949D" wp14:editId="47CB32E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CD949D" id="Rectangle 178" o:spid="_x0000_s1050" style="position:absolute;left:0;text-align:left;margin-left:35.65pt;margin-top:12.05pt;width:142.75pt;height:68.25pt;z-index:251627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gwwyQJkCAACEBQAADgAAAAAAAAAAAAAAAAAuAgAAZHJzL2Uyb0Rv&#10;Yy54bWxQSwECLQAUAAYACAAAACEAxNEmO90AAAAJAQAADwAAAAAAAAAAAAAAAADzBAAAZHJzL2Rv&#10;d25yZXYueG1sUEsFBgAAAAAEAAQA8wAAAP0FAAAAAA==&#10;" fillcolor="#cfc" strokecolor="#1f4d78 [1604]" strokeweight="1pt">
                <v:textbox>
                  <w:txbxContent>
                    <w:p w:rsidR="000744AB" w:rsidRPr="00BB3CBE" w:rsidRDefault="000744AB" w:rsidP="00D31B09">
                      <w:r>
                        <w:t>Image Noise Removal</w:t>
                      </w:r>
                    </w:p>
                  </w:txbxContent>
                </v:textbox>
                <w10:wrap anchorx="margin"/>
              </v:rect>
            </w:pict>
          </mc:Fallback>
        </mc:AlternateContent>
      </w:r>
    </w:p>
    <w:p w:rsidR="00CE3056" w:rsidRDefault="00A42F1A" w:rsidP="00D31B09">
      <w:r>
        <w:rPr>
          <w:noProof/>
        </w:rPr>
        <mc:AlternateContent>
          <mc:Choice Requires="wps">
            <w:drawing>
              <wp:anchor distT="0" distB="0" distL="114300" distR="114300" simplePos="0" relativeHeight="251633152" behindDoc="0" locked="0" layoutInCell="1" allowOverlap="1" wp14:anchorId="596BFF03" wp14:editId="1F22FA0C">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6BFF03" id="Rectangle 185" o:spid="_x0000_s1051" style="position:absolute;left:0;text-align:left;margin-left:255.25pt;margin-top:6.15pt;width:142.75pt;height:68.25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" fillcolor="#bdd6ee [1300]" strokecolor="#1f4d78 [1604]" strokeweight="1pt">
                <v:textbox>
                  <w:txbxContent>
                    <w:p w:rsidR="000744AB" w:rsidRPr="00BB3CBE" w:rsidRDefault="000744AB" w:rsidP="00D31B09">
                      <w:r>
                        <w:t>Image Rotation Estimation</w:t>
                      </w:r>
                    </w:p>
                  </w:txbxContent>
                </v:textbox>
              </v:rect>
            </w:pict>
          </mc:Fallback>
        </mc:AlternateContent>
      </w:r>
    </w:p>
    <w:p w:rsidR="00CE3056" w:rsidRDefault="00CE3056" w:rsidP="00D31B09"/>
    <w:p w:rsidR="00CE3056" w:rsidRDefault="00F96A85" w:rsidP="00D31B09">
      <w:r>
        <w:rPr>
          <w:noProof/>
        </w:rPr>
        <mc:AlternateContent>
          <mc:Choice Requires="wps">
            <w:drawing>
              <wp:anchor distT="0" distB="0" distL="114300" distR="114300" simplePos="0" relativeHeight="251629056" behindDoc="0" locked="0" layoutInCell="1" allowOverlap="1" wp14:anchorId="1BDF5DAD" wp14:editId="63197BFB">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DF5DAD" id="Rectangle 180" o:spid="_x0000_s1052" style="position:absolute;left:0;text-align:left;margin-left:35.4pt;margin-top:14.25pt;width:142.75pt;height:68.25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" fillcolor="#ccecff" strokecolor="#1f4d78 [1604]" strokeweight="1pt">
                <v:textbox>
                  <w:txbxContent>
                    <w:p w:rsidR="000744AB" w:rsidRPr="00BB3CBE" w:rsidRDefault="000744AB" w:rsidP="00D31B09">
                      <w:r>
                        <w:t>Image Binarization</w:t>
                      </w:r>
                    </w:p>
                  </w:txbxContent>
                </v:textbox>
              </v:rect>
            </w:pict>
          </mc:Fallback>
        </mc:AlternateContent>
      </w:r>
    </w:p>
    <w:p w:rsidR="00CE3056" w:rsidRDefault="00A42F1A" w:rsidP="00D31B09">
      <w:r>
        <w:rPr>
          <w:noProof/>
        </w:rPr>
        <mc:AlternateContent>
          <mc:Choice Requires="wps">
            <w:drawing>
              <wp:anchor distT="0" distB="0" distL="114300" distR="114300" simplePos="0" relativeHeight="251634176" behindDoc="0" locked="0" layoutInCell="1" allowOverlap="1" wp14:anchorId="63B6269F" wp14:editId="5DF484D1">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B6269F" id="Rectangle 186" o:spid="_x0000_s1053" style="position:absolute;left:0;text-align:left;margin-left:255.3pt;margin-top:16.1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dy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l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" fillcolor="#bdd6ee [1300]" strokecolor="#1f4d78 [1604]" strokeweight="1pt">
                <v:textbox>
                  <w:txbxContent>
                    <w:p w:rsidR="000744AB" w:rsidRPr="00BB3CBE" w:rsidRDefault="000744AB" w:rsidP="00D31B09">
                      <w:r>
                        <w:t>Distance Calculation and Calibration</w:t>
                      </w:r>
                    </w:p>
                  </w:txbxContent>
                </v:textbox>
              </v:rect>
            </w:pict>
          </mc:Fallback>
        </mc:AlternateContent>
      </w:r>
    </w:p>
    <w:p w:rsidR="00CE3056" w:rsidRDefault="00CE3056" w:rsidP="00D31B09"/>
    <w:p w:rsidR="00CE3056" w:rsidRDefault="00CE3056" w:rsidP="00D31B09"/>
    <w:p w:rsidR="00CE3056" w:rsidRDefault="00F96A85" w:rsidP="00D31B09">
      <w:r>
        <w:rPr>
          <w:noProof/>
        </w:rPr>
        <mc:AlternateContent>
          <mc:Choice Requires="wps">
            <w:drawing>
              <wp:anchor distT="0" distB="0" distL="114300" distR="114300" simplePos="0" relativeHeight="251628032" behindDoc="0" locked="0" layoutInCell="1" allowOverlap="1" wp14:anchorId="089824B7" wp14:editId="4FC52B57">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9824B7" id="Rectangle 179" o:spid="_x0000_s1054" style="position:absolute;left:0;text-align:left;margin-left:37.9pt;margin-top:1pt;width:142.75pt;height:68.3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" fillcolor="#e2efd9 [665]" strokecolor="#1f4d78 [1604]" strokeweight="1pt">
                <v:textbox>
                  <w:txbxContent>
                    <w:p w:rsidR="000744AB" w:rsidRPr="00BB3CBE" w:rsidRDefault="000744AB" w:rsidP="00D31B09">
                      <w:r>
                        <w:t>Contrast Enhancement</w:t>
                      </w:r>
                    </w:p>
                  </w:txbxContent>
                </v:textbox>
              </v:rect>
            </w:pict>
          </mc:Fallback>
        </mc:AlternateContent>
      </w:r>
    </w:p>
    <w:p w:rsidR="00CE3056" w:rsidRDefault="00A42F1A" w:rsidP="00D31B09">
      <w:r>
        <w:rPr>
          <w:noProof/>
        </w:rPr>
        <mc:AlternateContent>
          <mc:Choice Requires="wps">
            <w:drawing>
              <wp:anchor distT="0" distB="0" distL="114300" distR="114300" simplePos="0" relativeHeight="251635200" behindDoc="0" locked="0" layoutInCell="1" allowOverlap="1" wp14:anchorId="5A1C7E8C" wp14:editId="122FA7D0">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1C7E8C" id="Rectangle 187" o:spid="_x0000_s1055" style="position:absolute;left:0;text-align:left;margin-left:255.25pt;margin-top:2.3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7f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" fillcolor="#bdd6ee [1300]" strokecolor="#1f4d78 [1604]" strokeweight="1pt">
                <v:textbox>
                  <w:txbxContent>
                    <w:p w:rsidR="000744AB" w:rsidRPr="00BB3CBE" w:rsidRDefault="000744AB" w:rsidP="00D31B09">
                      <w:r>
                        <w:t>Marker Alignment Calculation</w:t>
                      </w:r>
                    </w:p>
                  </w:txbxContent>
                </v:textbox>
              </v:rect>
            </w:pict>
          </mc:Fallback>
        </mc:AlternateContent>
      </w:r>
    </w:p>
    <w:p w:rsidR="00CE3056" w:rsidRDefault="00CE3056" w:rsidP="00D31B09"/>
    <w:p w:rsidR="00CE3056" w:rsidRDefault="00F96A85" w:rsidP="00D31B09">
      <w:r>
        <w:rPr>
          <w:noProof/>
        </w:rPr>
        <mc:AlternateContent>
          <mc:Choice Requires="wps">
            <w:drawing>
              <wp:anchor distT="0" distB="0" distL="114300" distR="114300" simplePos="0" relativeHeight="251630080" behindDoc="0" locked="0" layoutInCell="1" allowOverlap="1" wp14:anchorId="4945A011" wp14:editId="0F1A8D49">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45A011" id="Rectangle 181" o:spid="_x0000_s1056" style="position:absolute;left:0;text-align:left;margin-left:40.25pt;margin-top:21.4pt;width:142.75pt;height:68.3pt;z-index:25163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" fillcolor="#cff" strokecolor="#1f4d78 [1604]" strokeweight="1pt">
                <v:textbox>
                  <w:txbxContent>
                    <w:p w:rsidR="000744AB" w:rsidRPr="00BB3CBE" w:rsidRDefault="000744AB" w:rsidP="00D31B09">
                      <w:r>
                        <w:t>Binary Masking</w:t>
                      </w:r>
                    </w:p>
                  </w:txbxContent>
                </v:textbox>
              </v:rect>
            </w:pict>
          </mc:Fallback>
        </mc:AlternateContent>
      </w:r>
    </w:p>
    <w:p w:rsidR="00CE3056" w:rsidRDefault="00A42F1A" w:rsidP="00D31B09">
      <w:r>
        <w:rPr>
          <w:noProof/>
        </w:rPr>
        <w:lastRenderedPageBreak/>
        <mc:AlternateContent>
          <mc:Choice Requires="wps">
            <w:drawing>
              <wp:anchor distT="0" distB="0" distL="114300" distR="114300" simplePos="0" relativeHeight="251636224" behindDoc="0" locked="0" layoutInCell="1" allowOverlap="1" wp14:anchorId="08AAEC96" wp14:editId="2042D969">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BB3CBE" w:rsidRDefault="000744AB" w:rsidP="00D31B09">
                            <w: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AAEC96" id="Rectangle 188" o:spid="_x0000_s1057" style="position:absolute;left:0;text-align:left;margin-left:254.05pt;margin-top:9.7pt;width:142.75pt;height:68.25pt;z-index:25163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1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" fillcolor="#bdd6ee [1300]" strokecolor="#1f4d78 [1604]" strokeweight="1pt">
                <v:textbox>
                  <w:txbxContent>
                    <w:p w:rsidR="000744AB" w:rsidRPr="00BB3CBE" w:rsidRDefault="000744AB" w:rsidP="00D31B09">
                      <w:r>
                        <w:t xml:space="preserve">Parallelization Estimation  </w:t>
                      </w:r>
                    </w:p>
                  </w:txbxContent>
                </v:textbox>
              </v:rect>
            </w:pict>
          </mc:Fallback>
        </mc:AlternateContent>
      </w:r>
    </w:p>
    <w:p w:rsidR="00CE3056" w:rsidRDefault="00CE3056" w:rsidP="00D31B09"/>
    <w:p w:rsidR="00CE3056" w:rsidRDefault="00CE3056" w:rsidP="00D31B09"/>
    <w:p w:rsidR="00CE3056" w:rsidRDefault="00CE3056" w:rsidP="00D31B09"/>
    <w:p w:rsidR="00CE3056" w:rsidRDefault="00CE3056" w:rsidP="00D31B09"/>
    <w:p w:rsidR="00CE3056" w:rsidRPr="002509D7" w:rsidRDefault="00CE3056" w:rsidP="00D31B09"/>
    <w:p w:rsidR="00CE3056" w:rsidRPr="000713B3" w:rsidRDefault="002509D7" w:rsidP="00D31B09">
      <w:r w:rsidRPr="002509D7">
        <w:rPr>
          <w:b/>
          <w:bCs/>
        </w:rPr>
        <w:t>Figure 4.2</w:t>
      </w:r>
      <w:r w:rsidR="000713B3">
        <w:rPr>
          <w:b/>
          <w:bCs/>
        </w:rPr>
        <w:t xml:space="preserve">: </w:t>
      </w:r>
      <w:r w:rsidR="000713B3">
        <w:t xml:space="preserve">Flowchart of the </w:t>
      </w:r>
      <w:r w:rsidR="0031277E">
        <w:t>automatic alignment detection of the Z-marker.</w:t>
      </w:r>
    </w:p>
    <w:p w:rsidR="00CE3056" w:rsidRDefault="00CE3056" w:rsidP="00D31B09"/>
    <w:p w:rsidR="00B9320E" w:rsidRDefault="00B9320E" w:rsidP="00D31B09"/>
    <w:p w:rsidR="00F42168" w:rsidRPr="00D17CF0" w:rsidRDefault="008F2F6D" w:rsidP="00D31B09">
      <w:pPr>
        <w:pStyle w:val="Heading3"/>
      </w:pPr>
      <w:bookmarkStart w:id="39" w:name="_Ref521070693"/>
      <w:bookmarkStart w:id="40" w:name="_Toc523244298"/>
      <w:r w:rsidRPr="00D17CF0">
        <w:t>Data acquisition</w:t>
      </w:r>
      <w:bookmarkEnd w:id="39"/>
      <w:bookmarkEnd w:id="40"/>
      <w:r w:rsidR="00945BAA" w:rsidRPr="00D17CF0">
        <w:t xml:space="preserve"> </w:t>
      </w:r>
    </w:p>
    <w:p w:rsidR="00391B3B" w:rsidRDefault="00F42168" w:rsidP="00D31B09">
      <w:r>
        <w:t xml:space="preserve">In this project a </w:t>
      </w:r>
      <w:r w:rsidR="00A31CE0">
        <w:t xml:space="preserve">new image </w:t>
      </w:r>
      <w:r w:rsidR="00DF56C9">
        <w:t>acquisition</w:t>
      </w:r>
      <w:r w:rsidR="00A31CE0">
        <w:t xml:space="preserve"> setup is proposed to facilitate the registration process in a </w:t>
      </w:r>
      <w:r w:rsidR="00136AC1">
        <w:t xml:space="preserve">nearly </w:t>
      </w:r>
      <w:r w:rsidR="00A31CE0">
        <w:t>real-time workflow.</w:t>
      </w:r>
      <w:r w:rsidR="00DF56C9">
        <w:t xml:space="preserve"> </w:t>
      </w:r>
      <w:r w:rsidR="00B6640B">
        <w:t>The setup of the procedure is shown in Figure 4.</w:t>
      </w:r>
      <w:r w:rsidR="004B3238">
        <w:t>3</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391B3B" w:rsidRDefault="003D2FE3" w:rsidP="00D31B09">
      <w:r>
        <w:rPr>
          <w:noProof/>
        </w:rPr>
        <mc:AlternateContent>
          <mc:Choice Requires="wps">
            <w:drawing>
              <wp:anchor distT="0" distB="0" distL="114300" distR="114300" simplePos="0" relativeHeight="251615744" behindDoc="0" locked="0" layoutInCell="1" allowOverlap="1" wp14:anchorId="3F9B5D59" wp14:editId="4658EEC2">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0744AB" w:rsidRPr="00767F8C" w:rsidRDefault="000744AB" w:rsidP="00D31B09">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B5D59" id="Text Box 162" o:spid="_x0000_s1058" type="#_x0000_t202" style="position:absolute;left:0;text-align:left;margin-left:246.75pt;margin-top:183.1pt;width:67.5pt;height:39.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" fillcolor="white [3212]" strokecolor="black [3213]" strokeweight=".5pt">
                <v:textbox>
                  <w:txbxContent>
                    <w:p w:rsidR="000744AB" w:rsidRPr="00767F8C" w:rsidRDefault="000744AB" w:rsidP="00D31B09">
                      <w:r>
                        <w:t>AV Converters</w:t>
                      </w:r>
                    </w:p>
                  </w:txbxContent>
                </v:textbox>
              </v:shape>
            </w:pict>
          </mc:Fallback>
        </mc:AlternateContent>
      </w:r>
      <w:r w:rsidR="006B66DE">
        <w:rPr>
          <w:noProof/>
        </w:rPr>
        <mc:AlternateContent>
          <mc:Choice Requires="wps">
            <w:drawing>
              <wp:anchor distT="0" distB="0" distL="114300" distR="114300" simplePos="0" relativeHeight="251617792" behindDoc="0" locked="0" layoutInCell="1" allowOverlap="1" wp14:anchorId="5CCC50A2" wp14:editId="253E2D9F">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79F1DF" id="_x0000_t32" coordsize="21600,21600" o:spt="32" o:oned="t" path="m,l21600,21600e" filled="f">
                <v:path arrowok="t" fillok="f" o:connecttype="none"/>
                <o:lock v:ext="edit" shapetype="t"/>
              </v:shapetype>
              <v:shape id="Straight Arrow Connector 164" o:spid="_x0000_s1026" type="#_x0000_t32" style="position:absolute;margin-left:201.75pt;margin-top:202.6pt;width:43.5pt;height:9.75pt;flip:y;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6768" behindDoc="0" locked="0" layoutInCell="1" allowOverlap="1" wp14:anchorId="5D68ED46" wp14:editId="1D637F55">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45B4F2" id="Straight Arrow Connector 163" o:spid="_x0000_s1026" type="#_x0000_t32" style="position:absolute;margin-left:225pt;margin-top:182.35pt;width:21.75pt;height:1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4720" behindDoc="0" locked="0" layoutInCell="1" allowOverlap="1" wp14:anchorId="0D189EBF" wp14:editId="048EC814">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477E52" id="Straight Arrow Connector 161" o:spid="_x0000_s1026" type="#_x0000_t32" style="position:absolute;margin-left:100.45pt;margin-top:24.1pt;width:44.25pt;height:0;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749E4DB3" wp14:editId="7817D332">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0744AB" w:rsidRPr="00767F8C" w:rsidRDefault="000744AB" w:rsidP="00D31B09">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E4DB3" id="Text Box 158" o:spid="_x0000_s1059" type="#_x0000_t202" style="position:absolute;left:0;text-align:left;margin-left:44.25pt;margin-top:3.1pt;width:54.75pt;height:39.7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BzBRKK&#10;TAIAAKwEAAAOAAAAAAAAAAAAAAAAAC4CAABkcnMvZTJvRG9jLnhtbFBLAQItABQABgAIAAAAIQB1&#10;N2ni2wAAAAcBAAAPAAAAAAAAAAAAAAAAAKYEAABkcnMvZG93bnJldi54bWxQSwUGAAAAAAQABADz&#10;AAAArgUAAAAA&#10;" fillcolor="white [3212]" strokecolor="black [3213]" strokeweight=".5pt">
                <v:textbox>
                  <w:txbxContent>
                    <w:p w:rsidR="000744AB" w:rsidRPr="00767F8C" w:rsidRDefault="000744AB" w:rsidP="00D31B09">
                      <w:r>
                        <w:t>MRI Monitor</w:t>
                      </w:r>
                    </w:p>
                  </w:txbxContent>
                </v:textbox>
              </v:shape>
            </w:pict>
          </mc:Fallback>
        </mc:AlternateContent>
      </w:r>
      <w:r w:rsidR="0025468A">
        <w:rPr>
          <w:noProof/>
        </w:rPr>
        <mc:AlternateContent>
          <mc:Choice Requires="wps">
            <w:drawing>
              <wp:anchor distT="0" distB="0" distL="114300" distR="114300" simplePos="0" relativeHeight="251613696" behindDoc="0" locked="0" layoutInCell="1" allowOverlap="1" wp14:anchorId="450E1914" wp14:editId="48E4EE1B">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B9F7B7" id="Straight Arrow Connector 160" o:spid="_x0000_s1026" type="#_x0000_t32" style="position:absolute;margin-left:358.5pt;margin-top:54.85pt;width:26.25pt;height:23.25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2672" behindDoc="0" locked="0" layoutInCell="1" allowOverlap="1" wp14:anchorId="118F537C" wp14:editId="42826F13">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0744AB" w:rsidRPr="00767F8C" w:rsidRDefault="000744AB" w:rsidP="00D31B09">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F537C" id="Text Box 159" o:spid="_x0000_s1060" type="#_x0000_t202" style="position:absolute;left:0;text-align:left;margin-left:337.5pt;margin-top:12.1pt;width:68.25pt;height:39.7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1F9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j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AmfUX1OAgAArAQAAA4AAAAAAAAAAAAAAAAALgIAAGRycy9lMm9Eb2MueG1sUEsBAi0AFAAGAAgA&#10;AAAhAKCyFbreAAAACgEAAA8AAAAAAAAAAAAAAAAAqAQAAGRycy9kb3ducmV2LnhtbFBLBQYAAAAA&#10;BAAEAPMAAACzBQAAAAA=&#10;" fillcolor="white [3212]" strokecolor="black [3213]" strokeweight=".5pt">
                <v:textbox>
                  <w:txbxContent>
                    <w:p w:rsidR="000744AB" w:rsidRPr="00767F8C" w:rsidRDefault="000744AB" w:rsidP="00D31B09">
                      <w:r>
                        <w:t>Processing-Laptop</w:t>
                      </w:r>
                    </w:p>
                  </w:txbxContent>
                </v:textbox>
              </v:shape>
            </w:pict>
          </mc:Fallback>
        </mc:AlternateContent>
      </w:r>
      <w:r w:rsidR="00767F8C">
        <w:rPr>
          <w:noProof/>
        </w:rPr>
        <mc:AlternateContent>
          <mc:Choice Requires="wps">
            <w:drawing>
              <wp:anchor distT="0" distB="0" distL="114300" distR="114300" simplePos="0" relativeHeight="251610624" behindDoc="0" locked="0" layoutInCell="1" allowOverlap="1" wp14:anchorId="20EBFA21" wp14:editId="17E78FBE">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55F2E" id="Straight Arrow Connector 157" o:spid="_x0000_s1026" type="#_x0000_t32" style="position:absolute;margin-left:99.75pt;margin-top:192.85pt;width:22.5pt;height:7.5pt;flip:x;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noProof/>
        </w:rPr>
        <mc:AlternateContent>
          <mc:Choice Requires="wps">
            <w:drawing>
              <wp:anchor distT="0" distB="0" distL="114300" distR="114300" simplePos="0" relativeHeight="251609600" behindDoc="0" locked="0" layoutInCell="1" allowOverlap="1" wp14:anchorId="29823801" wp14:editId="03AB38E3">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0744AB" w:rsidRPr="00767F8C" w:rsidRDefault="000744AB" w:rsidP="00D31B09">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23801" id="Text Box 156" o:spid="_x0000_s1061" type="#_x0000_t202" style="position:absolute;left:0;text-align:left;margin-left:42pt;margin-top:183.85pt;width:54.75pt;height:39.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" fillcolor="white [3212]" strokecolor="black [3213]" strokeweight=".5pt">
                <v:textbox>
                  <w:txbxContent>
                    <w:p w:rsidR="000744AB" w:rsidRPr="00767F8C" w:rsidRDefault="000744AB" w:rsidP="00D31B09">
                      <w:r w:rsidRPr="00767F8C">
                        <w:t>Capture Device</w:t>
                      </w:r>
                    </w:p>
                  </w:txbxContent>
                </v:textbox>
              </v:shape>
            </w:pict>
          </mc:Fallback>
        </mc:AlternateContent>
      </w:r>
      <w:r w:rsidR="006D5E34" w:rsidRPr="006D5E34">
        <w:rPr>
          <w:noProof/>
        </w:rPr>
        <w:drawing>
          <wp:inline distT="0" distB="0" distL="0" distR="0" wp14:anchorId="5AB20A9F" wp14:editId="7B4E4B67">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D31B09">
      <w:r>
        <w:rPr>
          <w:b/>
          <w:bCs/>
        </w:rPr>
        <w:lastRenderedPageBreak/>
        <w:t>Figure 4.3</w:t>
      </w:r>
      <w:r w:rsidR="003A59A1" w:rsidRPr="00D40A7A">
        <w:rPr>
          <w:b/>
          <w:bCs/>
        </w:rPr>
        <w:t>:</w:t>
      </w:r>
      <w:r w:rsidR="003A59A1">
        <w:t xml:space="preserve"> Setup configuration of the image acquisition</w:t>
      </w:r>
      <w:r w:rsidR="00A13B1A">
        <w:t xml:space="preserve"> procedure</w:t>
      </w:r>
      <w:r w:rsidR="003A59A1">
        <w:t>.</w:t>
      </w:r>
    </w:p>
    <w:p w:rsidR="00A4502D" w:rsidRDefault="00A4502D" w:rsidP="00D31B09"/>
    <w:p w:rsidR="00605D13" w:rsidRDefault="002240A0" w:rsidP="00D31B09">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05D13">
        <w:t xml:space="preserve"> to decodes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 xml:space="preserve">in the </w:t>
      </w:r>
      <w:r w:rsidR="008305ED">
        <w:t>setup</w:t>
      </w:r>
      <w:r w:rsidR="00961BBC">
        <w:t>.</w:t>
      </w:r>
      <w:r w:rsidR="00123313">
        <w:t xml:space="preserve"> Figure 4.</w:t>
      </w:r>
      <w:r w:rsidR="004B3238">
        <w:t>4</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8A3F72">
        <w:t>Figure 4.</w:t>
      </w:r>
      <w:r w:rsidR="004B3238">
        <w:t>4c</w:t>
      </w:r>
      <w:r w:rsidR="00EB55D1">
        <w:t>)</w:t>
      </w:r>
      <w:r w:rsidR="00432F33">
        <w:t xml:space="preserve">, and </w:t>
      </w:r>
      <w:r w:rsidR="008A3F72">
        <w:t xml:space="preserve">with decoding </w:t>
      </w:r>
      <w:r w:rsidR="00EB55D1">
        <w:t>using two</w:t>
      </w:r>
      <w:r w:rsidR="00A4502D">
        <w:t xml:space="preserve"> types of</w:t>
      </w:r>
      <w:r w:rsidR="00EB55D1">
        <w:t xml:space="preserve"> converters;</w:t>
      </w:r>
      <w:r w:rsidR="00123313">
        <w:t xml:space="preserve"> </w:t>
      </w:r>
      <w:r w:rsidR="00A6590F">
        <w:t xml:space="preserve">HDMI to </w:t>
      </w:r>
      <w:r w:rsidR="00123313">
        <w:t>VGA</w:t>
      </w:r>
      <w:r w:rsidR="008A3F72">
        <w:t xml:space="preserve"> (Figure 4.</w:t>
      </w:r>
      <w:r w:rsidR="004B3238">
        <w:t>4</w:t>
      </w:r>
      <w:r w:rsidR="008A3F72">
        <w:t xml:space="preserve">a) </w:t>
      </w:r>
      <w:r w:rsidR="00123313">
        <w:t xml:space="preserve">and </w:t>
      </w:r>
      <w:r w:rsidR="00A6590F">
        <w:t xml:space="preserve">HDMI to </w:t>
      </w:r>
      <w:r w:rsidR="00123313">
        <w:t>AV</w:t>
      </w:r>
      <w:r w:rsidR="008A3F72">
        <w:t xml:space="preserve"> (Figure 4.</w:t>
      </w:r>
      <w:r w:rsidR="004B3238">
        <w:t>4</w:t>
      </w:r>
      <w:r w:rsidR="008A3F72">
        <w:t>b)</w:t>
      </w:r>
      <w:r w:rsidR="00EB55D1">
        <w:t xml:space="preserve">. </w:t>
      </w:r>
      <w:r w:rsidR="00470547">
        <w:t>As it is represented in the image 4.</w:t>
      </w:r>
      <w:r w:rsidR="004B3238">
        <w:t>4</w:t>
      </w:r>
      <w:r w:rsidR="00470547">
        <w:t xml:space="preserve"> </w:t>
      </w:r>
      <w:r w:rsidR="002351E5">
        <w:t>using the</w:t>
      </w:r>
      <w:r w:rsidR="00470547">
        <w:t xml:space="preserve"> VGA converter provides</w:t>
      </w:r>
      <w:r w:rsidR="002351E5">
        <w:t xml:space="preserve"> the images with</w:t>
      </w:r>
      <w:r w:rsidR="00470547">
        <w:t xml:space="preserve"> higher resolution and contrast than the AV converter.</w:t>
      </w:r>
      <w:r w:rsidR="00B84511">
        <w:t xml:space="preserve"> However, in this work the AV converter is used since it is more compatible with MRI hardware system.</w:t>
      </w:r>
      <w:r w:rsidR="00191AEB">
        <w:t xml:space="preserve"> Figure 4.</w:t>
      </w:r>
      <w:r w:rsidR="004B3238">
        <w:t xml:space="preserve">5 </w:t>
      </w:r>
      <w:r w:rsidR="00191AEB">
        <w:t>shows a snapshot of the MRI screen from a T1W image of the Z-marker using capture device and AV converter.</w:t>
      </w:r>
    </w:p>
    <w:p w:rsidR="007428D4" w:rsidRDefault="001968FB" w:rsidP="00D31B09">
      <w:r w:rsidRPr="00087179">
        <w:rPr>
          <w:noProof/>
        </w:rPr>
        <w:drawing>
          <wp:anchor distT="0" distB="0" distL="114300" distR="114300" simplePos="0" relativeHeight="251554304" behindDoc="0" locked="0" layoutInCell="1" allowOverlap="1" wp14:anchorId="05AF9FDD" wp14:editId="3D949510">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p>
    <w:p w:rsidR="00FC4BEB" w:rsidRDefault="00CF759E" w:rsidP="00D31B09">
      <w:r>
        <w:rPr>
          <w:noProof/>
        </w:rPr>
        <mc:AlternateContent>
          <mc:Choice Requires="wps">
            <w:drawing>
              <wp:anchor distT="0" distB="0" distL="114300" distR="114300" simplePos="0" relativeHeight="251622912" behindDoc="0" locked="0" layoutInCell="1" allowOverlap="1" wp14:anchorId="08274E00" wp14:editId="66E7F88A">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744AB" w:rsidRPr="00CF759E" w:rsidRDefault="000744AB" w:rsidP="00FA2990">
                            <w:pPr>
                              <w:pStyle w:val="Caption"/>
                              <w:rPr>
                                <w:rFonts w:eastAsiaTheme="minorHAnsi"/>
                                <w:noProof/>
                              </w:rP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74E00" id="Text Box 171" o:spid="_x0000_s1062" type="#_x0000_t202" style="position:absolute;left:0;text-align:left;margin-left:107.25pt;margin-top:487.55pt;width:263.7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BXiiSOMAIAAGkEAAAOAAAAAAAAAAAAAAAA&#10;AC4CAABkcnMvZTJvRG9jLnhtbFBLAQItABQABgAIAAAAIQCUT37z4gAAAAsBAAAPAAAAAAAAAAAA&#10;AAAAAIoEAABkcnMvZG93bnJldi54bWxQSwUGAAAAAAQABADzAAAAmQUAAAAA&#10;" stroked="f">
                <v:textbox style="mso-fit-shape-to-text:t" inset="0,0,0,0">
                  <w:txbxContent>
                    <w:p w:rsidR="000744AB" w:rsidRPr="00CF759E" w:rsidRDefault="000744AB" w:rsidP="00FA2990">
                      <w:pPr>
                        <w:pStyle w:val="Caption"/>
                        <w:rPr>
                          <w:rFonts w:eastAsiaTheme="minorHAnsi"/>
                          <w:noProof/>
                        </w:rPr>
                      </w:pPr>
                      <w:r>
                        <w:t>(c)</w:t>
                      </w:r>
                    </w:p>
                  </w:txbxContent>
                </v:textbox>
                <w10:wrap type="topAndBottom"/>
              </v:shape>
            </w:pict>
          </mc:Fallback>
        </mc:AlternateContent>
      </w:r>
      <w:r>
        <w:rPr>
          <w:noProof/>
        </w:rPr>
        <mc:AlternateContent>
          <mc:Choice Requires="wps">
            <w:drawing>
              <wp:anchor distT="0" distB="0" distL="114300" distR="114300" simplePos="0" relativeHeight="251621888" behindDoc="0" locked="0" layoutInCell="1" allowOverlap="1" wp14:anchorId="6C36BC38" wp14:editId="0ADF9460">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744AB" w:rsidRPr="00CF759E" w:rsidRDefault="000744AB" w:rsidP="00FA2990">
                            <w:pPr>
                              <w:pStyle w:val="Caption"/>
                              <w:rPr>
                                <w:rFonts w:eastAsiaTheme="minorHAnsi"/>
                                <w:noProof/>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6BC38" id="Text Box 170" o:spid="_x0000_s1063" type="#_x0000_t202" style="position:absolute;left:0;text-align:left;margin-left:222.75pt;margin-top:245.2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EOYGP0wAgAAaQQAAA4AAAAAAAAAAAAAAAAA&#10;LgIAAGRycy9lMm9Eb2MueG1sUEsBAi0AFAAGAAgAAAAhAG/hI0/hAAAACwEAAA8AAAAAAAAAAAAA&#10;AAAAigQAAGRycy9kb3ducmV2LnhtbFBLBQYAAAAABAAEAPMAAACYBQAAAAA=&#10;" stroked="f">
                <v:textbox style="mso-fit-shape-to-text:t" inset="0,0,0,0">
                  <w:txbxContent>
                    <w:p w:rsidR="000744AB" w:rsidRPr="00CF759E" w:rsidRDefault="000744AB" w:rsidP="00FA2990">
                      <w:pPr>
                        <w:pStyle w:val="Caption"/>
                        <w:rPr>
                          <w:rFonts w:eastAsiaTheme="minorHAnsi"/>
                          <w:noProof/>
                        </w:rPr>
                      </w:pPr>
                      <w:r>
                        <w:t>(b)</w:t>
                      </w:r>
                    </w:p>
                  </w:txbxContent>
                </v:textbox>
                <w10:wrap type="topAndBottom"/>
              </v:shape>
            </w:pict>
          </mc:Fallback>
        </mc:AlternateContent>
      </w:r>
      <w:r>
        <w:rPr>
          <w:noProof/>
        </w:rPr>
        <w:drawing>
          <wp:anchor distT="0" distB="0" distL="114300" distR="114300" simplePos="0" relativeHeight="251557376" behindDoc="0" locked="0" layoutInCell="1" allowOverlap="1" wp14:anchorId="3E4BED3C" wp14:editId="01D8DFC8">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9"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rPr>
        <mc:AlternateContent>
          <mc:Choice Requires="wps">
            <w:drawing>
              <wp:anchor distT="0" distB="0" distL="114300" distR="114300" simplePos="0" relativeHeight="251619840" behindDoc="0" locked="0" layoutInCell="1" allowOverlap="1" wp14:anchorId="780DABFB" wp14:editId="3F8BC275">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D6954C" id="Oval 166" o:spid="_x0000_s1026" style="position:absolute;margin-left:359.25pt;margin-top:139.55pt;width:77.25pt;height:29.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rPr>
        <mc:AlternateContent>
          <mc:Choice Requires="wps">
            <w:drawing>
              <wp:anchor distT="0" distB="0" distL="114300" distR="114300" simplePos="0" relativeHeight="251620864" behindDoc="0" locked="0" layoutInCell="1" allowOverlap="1" wp14:anchorId="6FAFE03D" wp14:editId="493A66EA">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0396EC" id="Oval 167" o:spid="_x0000_s1026" style="position:absolute;margin-left:113.25pt;margin-top:138.8pt;width:77.25pt;height:29.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rPr>
        <mc:AlternateContent>
          <mc:Choice Requires="wps">
            <w:drawing>
              <wp:anchor distT="0" distB="0" distL="114300" distR="114300" simplePos="0" relativeHeight="251618816" behindDoc="0" locked="0" layoutInCell="1" allowOverlap="1" wp14:anchorId="608B086E" wp14:editId="50CF539A">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240367" id="Oval 165" o:spid="_x0000_s1026" style="position:absolute;margin-left:57.75pt;margin-top:54.75pt;width:77.25pt;height:29.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rPr>
        <w:drawing>
          <wp:anchor distT="0" distB="0" distL="114300" distR="114300" simplePos="0" relativeHeight="251556352" behindDoc="0" locked="0" layoutInCell="1" allowOverlap="1" wp14:anchorId="3CC72D83" wp14:editId="4029CA04">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40"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5328" behindDoc="0" locked="0" layoutInCell="1" allowOverlap="1" wp14:anchorId="1E37C39D" wp14:editId="5C580E70">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744AB" w:rsidRPr="00CF759E" w:rsidRDefault="000744AB" w:rsidP="00FA2990">
                            <w:pPr>
                              <w:pStyle w:val="Caption"/>
                              <w:rPr>
                                <w:rFonts w:eastAsiaTheme="minorHAnsi"/>
                                <w:noProof/>
                              </w:rPr>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7C39D" id="Text Box 58" o:spid="_x0000_s1064" type="#_x0000_t202" style="position:absolute;left:0;text-align:left;margin-left:-25.1pt;margin-top:249.2pt;width:263.7pt;height:.05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kcLDqS8CAABnBAAADgAAAAAAAAAAAAAAAAAu&#10;AgAAZHJzL2Uyb0RvYy54bWxQSwECLQAUAAYACAAAACEAfpMwB+EAAAALAQAADwAAAAAAAAAAAAAA&#10;AACJBAAAZHJzL2Rvd25yZXYueG1sUEsFBgAAAAAEAAQA8wAAAJcFAAAAAA==&#10;" stroked="f">
                <v:textbox style="mso-fit-shape-to-text:t" inset="0,0,0,0">
                  <w:txbxContent>
                    <w:p w:rsidR="000744AB" w:rsidRPr="00CF759E" w:rsidRDefault="000744AB" w:rsidP="00FA2990">
                      <w:pPr>
                        <w:pStyle w:val="Caption"/>
                        <w:rPr>
                          <w:rFonts w:eastAsiaTheme="minorHAnsi"/>
                          <w:noProof/>
                        </w:rPr>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087179" w:rsidRPr="007F2238" w:rsidRDefault="00EA5F2F" w:rsidP="00D31B09">
      <w:r w:rsidRPr="007F2238">
        <w:rPr>
          <w:b/>
          <w:bCs/>
        </w:rPr>
        <w:t>Figure 4.</w:t>
      </w:r>
      <w:r w:rsidR="004B3238" w:rsidRPr="007F2238">
        <w:rPr>
          <w:b/>
          <w:bCs/>
        </w:rPr>
        <w:t>4</w:t>
      </w:r>
      <w:r w:rsidRPr="007F2238">
        <w:rPr>
          <w:b/>
          <w:bCs/>
        </w:rPr>
        <w:t>:</w:t>
      </w:r>
      <w:r w:rsidRPr="007F2238">
        <w:t xml:space="preserve"> </w:t>
      </w:r>
      <w:r w:rsidR="008850C2" w:rsidRPr="007F2238">
        <w:t xml:space="preserve">One image is used to </w:t>
      </w:r>
      <w:r w:rsidR="00161B56" w:rsidRPr="007F2238">
        <w:t>represent</w:t>
      </w:r>
      <w:r w:rsidR="008850C2" w:rsidRPr="007F2238">
        <w:t xml:space="preserve"> the VGA and AV converters </w:t>
      </w:r>
      <w:r w:rsidR="00161B56" w:rsidRPr="007F2238">
        <w:t>influence</w:t>
      </w:r>
      <w:r w:rsidR="008850C2" w:rsidRPr="007F2238">
        <w:t xml:space="preserve"> on the </w:t>
      </w:r>
      <w:r w:rsidR="00161B56" w:rsidRPr="007F2238">
        <w:t>resolution</w:t>
      </w:r>
      <w:r w:rsidR="008850C2" w:rsidRPr="007F2238">
        <w:t xml:space="preserve"> of the captured image. </w:t>
      </w:r>
      <w:r w:rsidR="00161B56" w:rsidRPr="007F2238">
        <w:t>I</w:t>
      </w:r>
      <w:r w:rsidR="008850C2" w:rsidRPr="007F2238">
        <w:t xml:space="preserve">mage </w:t>
      </w:r>
      <w:r w:rsidR="00161B56" w:rsidRPr="007F2238">
        <w:t>“</w:t>
      </w:r>
      <w:r w:rsidR="008850C2" w:rsidRPr="007F2238">
        <w:t>a</w:t>
      </w:r>
      <w:r w:rsidR="00161B56" w:rsidRPr="007F2238">
        <w:t>”</w:t>
      </w:r>
      <w:r w:rsidR="008850C2" w:rsidRPr="007F2238">
        <w:t xml:space="preserve"> </w:t>
      </w:r>
      <w:r w:rsidR="00161B56" w:rsidRPr="007F2238">
        <w:t>is captured by using</w:t>
      </w:r>
      <w:r w:rsidR="008850C2" w:rsidRPr="007F2238">
        <w:t xml:space="preserve"> the </w:t>
      </w:r>
      <w:r w:rsidR="00161B56" w:rsidRPr="007F2238">
        <w:t>capture device and</w:t>
      </w:r>
      <w:r w:rsidR="00CF3126" w:rsidRPr="007F2238">
        <w:t xml:space="preserve"> the</w:t>
      </w:r>
      <w:r w:rsidR="00161B56" w:rsidRPr="007F2238">
        <w:t xml:space="preserve"> AV converter. Image “b” is captured using capture device and </w:t>
      </w:r>
      <w:r w:rsidR="00CF3126" w:rsidRPr="007F2238">
        <w:t xml:space="preserve">the </w:t>
      </w:r>
      <w:r w:rsidR="00161B56" w:rsidRPr="007F2238">
        <w:t>VGA converter. Image “c” is captured using only the capture device</w:t>
      </w:r>
      <w:r w:rsidR="007F2238" w:rsidRPr="007F2238">
        <w:t xml:space="preserve"> and with HDMI cable (</w:t>
      </w:r>
      <w:r w:rsidR="00232D9C" w:rsidRPr="007F2238">
        <w:t>HDMI resolution)</w:t>
      </w:r>
      <w:r w:rsidR="00161B56" w:rsidRPr="007F2238">
        <w:t>.</w:t>
      </w:r>
      <w:r w:rsidR="00CF3126" w:rsidRPr="007F2238">
        <w:t xml:space="preserve"> </w:t>
      </w:r>
      <w:r w:rsidR="00FD155C" w:rsidRPr="007F2238">
        <w:t xml:space="preserve">The </w:t>
      </w:r>
      <w:r w:rsidR="00DF6C81" w:rsidRPr="007F2238">
        <w:t xml:space="preserve">red ellipses in the </w:t>
      </w:r>
      <w:r w:rsidR="00D96D8C" w:rsidRPr="007F2238">
        <w:t xml:space="preserve">“a” and “b” </w:t>
      </w:r>
      <w:r w:rsidR="00DF6C81" w:rsidRPr="007F2238">
        <w:t>image</w:t>
      </w:r>
      <w:r w:rsidR="00D96D8C" w:rsidRPr="007F2238">
        <w:t>s</w:t>
      </w:r>
      <w:r w:rsidR="00DF6C81" w:rsidRPr="007F2238">
        <w:t xml:space="preserve"> sho</w:t>
      </w:r>
      <w:r w:rsidR="00D96D8C" w:rsidRPr="007F2238">
        <w:t>w</w:t>
      </w:r>
      <w:r w:rsidR="007D23C8" w:rsidRPr="007F2238">
        <w:t xml:space="preserve"> the position </w:t>
      </w:r>
      <w:r w:rsidR="006E7C33" w:rsidRPr="007F2238">
        <w:t>where are different from the image “c”</w:t>
      </w:r>
      <w:r w:rsidR="00D6063D" w:rsidRPr="007F2238">
        <w:t>.</w:t>
      </w:r>
    </w:p>
    <w:p w:rsidR="0099797D" w:rsidRDefault="0099797D" w:rsidP="00D31B09"/>
    <w:p w:rsidR="005A1A33" w:rsidRDefault="005A1A33" w:rsidP="00D31B09"/>
    <w:p w:rsidR="000478E3" w:rsidRDefault="000478E3" w:rsidP="00D31B09"/>
    <w:p w:rsidR="005A1A33" w:rsidRDefault="005A1A33" w:rsidP="00D31B09">
      <w:r w:rsidRPr="005A1A33">
        <w:rPr>
          <w:noProof/>
        </w:rPr>
        <w:drawing>
          <wp:inline distT="0" distB="0" distL="0" distR="0" wp14:anchorId="392EC591" wp14:editId="525E0E36">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D31B09">
      <w:r w:rsidRPr="00E35682">
        <w:rPr>
          <w:b/>
          <w:bCs/>
        </w:rPr>
        <w:t>Figure 4.</w:t>
      </w:r>
      <w:r w:rsidR="004B3238">
        <w:rPr>
          <w:b/>
          <w:bCs/>
        </w:rPr>
        <w:t>5</w:t>
      </w:r>
      <w:r>
        <w:rPr>
          <w:b/>
          <w:bCs/>
        </w:rPr>
        <w:t>:</w:t>
      </w:r>
      <w:r>
        <w:t xml:space="preserve"> a snapshot</w:t>
      </w:r>
      <w:r w:rsidR="00D753E3">
        <w:t xml:space="preserve"> of the MRI screen from</w:t>
      </w:r>
      <w:r>
        <w:t xml:space="preserve"> T1W image of the Z-marker using </w:t>
      </w:r>
      <w:r w:rsidR="00D753E3">
        <w:t>the setup shown in Figure 4.2</w:t>
      </w:r>
      <w:r>
        <w:t>.</w:t>
      </w:r>
      <w:r w:rsidR="00977D60">
        <w:t xml:space="preserve"> </w:t>
      </w:r>
    </w:p>
    <w:p w:rsidR="001D1C47" w:rsidRPr="00F42168" w:rsidRDefault="001D1C47" w:rsidP="00D31B09"/>
    <w:p w:rsidR="00347F08" w:rsidRPr="005A1A33" w:rsidRDefault="004830C6" w:rsidP="00D31B09">
      <w:pPr>
        <w:pStyle w:val="Heading3"/>
      </w:pPr>
      <w:bookmarkStart w:id="41" w:name="_Toc523244299"/>
      <w:r>
        <w:t>Image s</w:t>
      </w:r>
      <w:r w:rsidR="00C30659" w:rsidRPr="005A1A33">
        <w:t>egmentation</w:t>
      </w:r>
      <w:r w:rsidR="0001297C" w:rsidRPr="005A1A33">
        <w:t xml:space="preserve"> and Pre-Processing</w:t>
      </w:r>
      <w:bookmarkEnd w:id="41"/>
    </w:p>
    <w:p w:rsidR="000D223B" w:rsidRDefault="00AB2C6D" w:rsidP="00D31B09">
      <w:r>
        <w:t>After</w:t>
      </w:r>
      <w:r w:rsidR="00F42168">
        <w:t xml:space="preserve"> an image from</w:t>
      </w:r>
      <w:r>
        <w:t xml:space="preserve"> a single 2D image of the </w:t>
      </w:r>
      <w:r w:rsidR="00842307">
        <w:t>Z-marker</w:t>
      </w:r>
      <w:r>
        <w:t xml:space="preserve"> has been </w:t>
      </w:r>
      <w:r w:rsidR="00226B93">
        <w:t>obtained</w:t>
      </w:r>
      <w:r>
        <w:t>,</w:t>
      </w:r>
      <w:r w:rsidR="00842307">
        <w:t xml:space="preserve"> the Z-marker structures</w:t>
      </w:r>
      <w:r>
        <w:t xml:space="preserve"> </w:t>
      </w:r>
      <w:r w:rsidR="00311E13">
        <w:t xml:space="preserve">should be </w:t>
      </w:r>
      <w:r w:rsidR="0027463F">
        <w:t>detected</w:t>
      </w:r>
      <w:r w:rsidR="00311E13">
        <w:t xml:space="preserve"> </w:t>
      </w:r>
      <w:r w:rsidR="001D1C47">
        <w:t>from</w:t>
      </w:r>
      <w:r w:rsidR="00311E13">
        <w:t xml:space="preserve"> the</w:t>
      </w:r>
      <w:r w:rsidR="001D1C47">
        <w:t xml:space="preserve"> captured-</w:t>
      </w:r>
      <w:r>
        <w:t>image</w:t>
      </w:r>
      <w:r w:rsidR="00311E13">
        <w:t xml:space="preserve"> </w:t>
      </w:r>
      <w:r w:rsidR="001D1C47">
        <w:t>of</w:t>
      </w:r>
      <w:r w:rsidR="00311E13">
        <w:t xml:space="preserve"> the</w:t>
      </w:r>
      <w:r w:rsidR="00663104">
        <w:t xml:space="preserve"> MR</w:t>
      </w:r>
      <w:r w:rsidR="00311E13">
        <w:t>I</w:t>
      </w:r>
      <w:r w:rsidR="00663104">
        <w:t xml:space="preserve"> </w:t>
      </w:r>
      <w:r w:rsidR="001D1C47">
        <w:t>screen</w:t>
      </w:r>
      <w:r>
        <w:t>.</w:t>
      </w:r>
      <w:r w:rsidR="004F2F1D">
        <w:t xml:space="preserve"> Section 4.2.1</w:t>
      </w:r>
      <w:r w:rsidR="00A1158A">
        <w:t xml:space="preserve"> </w:t>
      </w:r>
      <w:r w:rsidR="00A1158A">
        <w:lastRenderedPageBreak/>
        <w:t>discusses a manual and</w:t>
      </w:r>
      <w:r w:rsidR="00261BEA">
        <w:t xml:space="preserve"> an</w:t>
      </w:r>
      <w:r w:rsidR="00A1158A">
        <w:t xml:space="preserve"> automatic segmen</w:t>
      </w:r>
      <w:r w:rsidR="00FA622C">
        <w:t>tati</w:t>
      </w:r>
      <w:r w:rsidR="00261BEA">
        <w:t>on method</w:t>
      </w:r>
      <w:r w:rsidR="00FA622C">
        <w:t xml:space="preserve"> to separate the</w:t>
      </w:r>
      <w:r w:rsidR="002C60C0">
        <w:t xml:space="preserve"> Z-marker </w:t>
      </w:r>
      <w:r w:rsidR="00FA622C">
        <w:t xml:space="preserve">from </w:t>
      </w:r>
      <w:r w:rsidR="00261BEA">
        <w:t xml:space="preserve">the </w:t>
      </w:r>
      <w:r w:rsidR="00FA622C">
        <w:t>other objects in the image.</w:t>
      </w:r>
      <w:r w:rsidR="00A12C0C">
        <w:t xml:space="preserve"> </w:t>
      </w:r>
      <w:r w:rsidR="00261BEA">
        <w:t>Subsequently</w:t>
      </w:r>
      <w:r w:rsidR="00514D41">
        <w:t>,</w:t>
      </w:r>
      <w:r w:rsidR="00261BEA">
        <w:t xml:space="preserve"> </w:t>
      </w:r>
      <w:r w:rsidR="000F2E89">
        <w:t>several</w:t>
      </w:r>
      <w:r w:rsidR="005865F6">
        <w:t xml:space="preserve"> filtering steps are</w:t>
      </w:r>
      <w:r w:rsidR="00514D41">
        <w:t xml:space="preserve"> applied to the</w:t>
      </w:r>
      <w:r w:rsidR="00261BEA">
        <w:t xml:space="preserve"> cropped</w:t>
      </w:r>
      <w:r w:rsidR="00514D41">
        <w:t xml:space="preserve"> image</w:t>
      </w:r>
      <w:r w:rsidR="00261BEA">
        <w:t xml:space="preserve"> to </w:t>
      </w:r>
      <w:r w:rsidR="00850D61">
        <w:t>segment</w:t>
      </w:r>
      <w:r w:rsidR="00261BEA">
        <w:t xml:space="preserve"> each individual ellipse</w:t>
      </w:r>
      <w:r w:rsidR="00B33F3A">
        <w:t xml:space="preserve"> of the Z-marker</w:t>
      </w:r>
      <w:r w:rsidR="00261BEA">
        <w:t xml:space="preserve"> </w:t>
      </w:r>
      <w:r w:rsidR="00E7229B">
        <w:t>from the background</w:t>
      </w:r>
      <w:r w:rsidR="00B33F3A">
        <w:t>. These steps are developed and investigated in section 4.2.2</w:t>
      </w:r>
      <w:r w:rsidR="00261BEA">
        <w:t xml:space="preserve">. </w:t>
      </w:r>
      <w:r w:rsidR="001E6FF6">
        <w:t xml:space="preserve">The flow chart of the </w:t>
      </w:r>
      <w:r w:rsidR="00D3094A">
        <w:t xml:space="preserve">detection and localization algorithm is shown in </w:t>
      </w:r>
      <w:r w:rsidR="00E7229B">
        <w:t xml:space="preserve">Figure </w:t>
      </w:r>
      <w:r w:rsidR="004B3238">
        <w:t>4.2</w:t>
      </w:r>
      <w:r w:rsidR="009E00E4">
        <w:t>.</w:t>
      </w:r>
    </w:p>
    <w:p w:rsidR="005C587E" w:rsidRDefault="00CA2C4B" w:rsidP="0007793C">
      <w:pPr>
        <w:pStyle w:val="Heading4"/>
      </w:pPr>
      <w:r>
        <w:t xml:space="preserve"> </w:t>
      </w:r>
      <w:bookmarkStart w:id="42" w:name="_Toc523244300"/>
      <w:r>
        <w:t xml:space="preserve">Z-frame </w:t>
      </w:r>
      <w:r w:rsidR="00F104C6">
        <w:t xml:space="preserve">marker </w:t>
      </w:r>
      <w:r>
        <w:t>extraction</w:t>
      </w:r>
      <w:bookmarkEnd w:id="42"/>
    </w:p>
    <w:p w:rsidR="00F104C6" w:rsidRPr="00FC795E" w:rsidRDefault="00F104C6" w:rsidP="00D31B09">
      <w:r w:rsidRPr="006F2566">
        <w:t>Detection of the Z-</w:t>
      </w:r>
      <w:r w:rsidR="006F2566">
        <w:t>frame marker</w:t>
      </w:r>
      <w:r w:rsidRPr="006F2566">
        <w:t xml:space="preserve"> in different position, orientation and scaling from the MRI images is a very important step to determine the marker alignment. One way to separate the Z-marker from the full-screen image is using the mouse to perform the crop operation interactively by defining a movable and resizable bounding box over the region of interest Figure 4.6.</w:t>
      </w:r>
    </w:p>
    <w:p w:rsidR="00F104C6" w:rsidRDefault="002B3D3C" w:rsidP="00D31B09">
      <w:pPr>
        <w:rPr>
          <w:rFonts w:eastAsia="Times New Roman" w:cs="Calibri"/>
          <w:color w:val="000000"/>
        </w:rPr>
      </w:pPr>
      <w:r>
        <w:rPr>
          <w:noProof/>
        </w:rPr>
        <mc:AlternateContent>
          <mc:Choice Requires="wps">
            <w:drawing>
              <wp:anchor distT="0" distB="0" distL="114300" distR="114300" simplePos="0" relativeHeight="251736576" behindDoc="0" locked="0" layoutInCell="1" allowOverlap="1" wp14:anchorId="7D5412D8" wp14:editId="1D63D185">
                <wp:simplePos x="0" y="0"/>
                <wp:positionH relativeFrom="column">
                  <wp:posOffset>1056904</wp:posOffset>
                </wp:positionH>
                <wp:positionV relativeFrom="paragraph">
                  <wp:posOffset>3066226</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0744AB" w:rsidRPr="008D6AB0" w:rsidRDefault="000744AB" w:rsidP="00FA2990">
                            <w:pPr>
                              <w:pStyle w:val="Caption"/>
                              <w:rPr>
                                <w:rFonts w:eastAsia="Times New Roman" w:cs="Calibri"/>
                                <w:noProof/>
                              </w:rPr>
                            </w:pPr>
                            <w:r w:rsidRPr="008D6AB0">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rsidRPr="008D6AB0">
                              <w:t>.6: cropping operation for extracting Z-marker manuaaly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412D8" id="Text Box 1073741892" o:spid="_x0000_s1065" type="#_x0000_t202" style="position:absolute;left:0;text-align:left;margin-left:83.2pt;margin-top:241.45pt;width:307.55pt;height:.0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" stroked="f">
                <v:textbox style="mso-fit-shape-to-text:t" inset="0,0,0,0">
                  <w:txbxContent>
                    <w:p w:rsidR="000744AB" w:rsidRPr="008D6AB0" w:rsidRDefault="000744AB" w:rsidP="00FA2990">
                      <w:pPr>
                        <w:pStyle w:val="Caption"/>
                        <w:rPr>
                          <w:rFonts w:eastAsia="Times New Roman" w:cs="Calibri"/>
                          <w:noProof/>
                        </w:rPr>
                      </w:pPr>
                      <w:r w:rsidRPr="008D6AB0">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rsidRPr="008D6AB0">
                        <w:t>.6: cropping operation for extracting Z-marker manuaaly by MATLAB</w:t>
                      </w:r>
                    </w:p>
                  </w:txbxContent>
                </v:textbox>
                <w10:wrap type="topAndBottom"/>
              </v:shape>
            </w:pict>
          </mc:Fallback>
        </mc:AlternateContent>
      </w:r>
      <w:r w:rsidR="001D5454">
        <w:rPr>
          <w:noProof/>
        </w:rPr>
        <mc:AlternateContent>
          <mc:Choice Requires="wpg">
            <w:drawing>
              <wp:anchor distT="0" distB="0" distL="114300" distR="114300" simplePos="0" relativeHeight="251735552" behindDoc="0" locked="0" layoutInCell="1" allowOverlap="1" wp14:anchorId="1969A845" wp14:editId="05692773">
                <wp:simplePos x="0" y="0"/>
                <wp:positionH relativeFrom="margin">
                  <wp:posOffset>1073133</wp:posOffset>
                </wp:positionH>
                <wp:positionV relativeFrom="paragraph">
                  <wp:posOffset>949143</wp:posOffset>
                </wp:positionV>
                <wp:extent cx="3110173"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0173" cy="1538151"/>
                          <a:chOff x="0" y="0"/>
                          <a:chExt cx="3110173" cy="1538151"/>
                        </a:xfrm>
                      </wpg:grpSpPr>
                      <pic:pic xmlns:pic="http://schemas.openxmlformats.org/drawingml/2006/picture">
                        <pic:nvPicPr>
                          <pic:cNvPr id="9" name="Grafik 8" descr="7.JPG"/>
                          <pic:cNvPicPr>
                            <a:picLocks noChangeAspect="1"/>
                          </pic:cNvPicPr>
                        </pic:nvPicPr>
                        <pic:blipFill rotWithShape="1">
                          <a:blip r:embed="rId42"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0744AB" w:rsidRPr="00176671" w:rsidRDefault="000744AB" w:rsidP="00D31B09">
                              <w:r w:rsidRPr="00176671">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006930" y="178129"/>
                            <a:ext cx="1103243" cy="536713"/>
                          </a:xfrm>
                          <a:prstGeom prst="rect">
                            <a:avLst/>
                          </a:prstGeom>
                          <a:noFill/>
                          <a:ln w="6350">
                            <a:noFill/>
                          </a:ln>
                        </wps:spPr>
                        <wps:txbx>
                          <w:txbxContent>
                            <w:p w:rsidR="000744AB" w:rsidRPr="00176671" w:rsidRDefault="000744AB" w:rsidP="00D31B09">
                              <w:r w:rsidRPr="00176671">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969A845" id="Group 41" o:spid="_x0000_s1066" style="position:absolute;left:0;text-align:left;margin-left:84.5pt;margin-top:74.75pt;width:244.9pt;height:121.1pt;z-index:251735552;mso-position-horizontal-relative:margin" coordsize="31101,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JTktBLUFETUlOAAAABZADAAIA&#10;AAAUAAAQpJAEAAIAAAAUAAAQuJKRAAIAAAADMzkAAJKSAAIAAAADMzkAAOocAAcAAAgMAAAImA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Tg6MDc6MDkgMTA6NDI6MDcAMjAxODowNzowOSAxMDo0MjowNwAAAEkATgBL&#10;AEEALQBBAEQATQBJAE4AAAD/4Qsd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xOC0w&#10;Ny0wOVQxMDo0MjowNy4zODk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SU5LQS1BRE1JTjwvcmRmOmxpPjwvcmRmOlNlcT4NCgkJ&#10;CTwvZGM6Y3JlYXRvcj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Dw/eHBh&#10;Y2tldCBlbmQ9J3cnPz7/2wBDAAcFBQYFBAcGBQYIBwcIChELCgkJChUPEAwRGBUaGRgVGBcbHich&#10;Gx0lHRcYIi4iJSgpKywrGiAvMy8qMicqKyr/2wBDAQcICAoJChQLCxQqHBgcKioqKioqKioqKioq&#10;KioqKioqKioqKioqKioqKioqKioqKioqKioqKioqKioqKioqKir/wAARCAFlAc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67"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43" o:title="7" croptop="39259f" cropbottom="8105f" cropleft="25469f" cropright="25199f"/>
                  <v:path arrowok="t"/>
                </v:shape>
                <v:shape id="Text Box 1073741888" o:spid="_x0000_s1068"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0744AB" w:rsidRPr="00176671" w:rsidRDefault="000744AB" w:rsidP="00D31B09">
                        <w:r w:rsidRPr="00176671">
                          <w:t>Crop rectangle</w:t>
                        </w:r>
                      </w:p>
                    </w:txbxContent>
                  </v:textbox>
                </v:shape>
                <v:shape id="Text Box 1073741889" o:spid="_x0000_s1069" type="#_x0000_t202" style="position:absolute;left:20069;top:1781;width:11032;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0744AB" w:rsidRPr="00176671" w:rsidRDefault="000744AB" w:rsidP="00D31B09">
                        <w:r w:rsidRPr="00176671">
                          <w:t>Crop Image tool context menu</w:t>
                        </w:r>
                      </w:p>
                    </w:txbxContent>
                  </v:textbox>
                </v:shape>
                <v:shapetype id="_x0000_t32" coordsize="21600,21600" o:spt="32" o:oned="t" path="m,l21600,21600e" filled="f">
                  <v:path arrowok="t" fillok="f" o:connecttype="none"/>
                  <o:lock v:ext="edit" shapetype="t"/>
                </v:shapetype>
                <v:shape id="Straight Arrow Connector 1073741890" o:spid="_x0000_s1070"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71"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1D5454">
        <w:rPr>
          <w:noProof/>
        </w:rPr>
        <w:drawing>
          <wp:anchor distT="0" distB="0" distL="114300" distR="114300" simplePos="0" relativeHeight="251734528" behindDoc="0" locked="0" layoutInCell="1" allowOverlap="1" wp14:anchorId="2E1B2C16" wp14:editId="63772281">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C27F56" w:rsidRPr="00FC0879" w:rsidRDefault="003A054C" w:rsidP="0007793C">
      <w:pPr>
        <w:pStyle w:val="Heading4"/>
      </w:pPr>
      <w:bookmarkStart w:id="43" w:name="_Toc523244301"/>
      <w:r w:rsidRPr="00FC0879">
        <w:t xml:space="preserve">Automatic detection of Z-frame </w:t>
      </w:r>
      <w:r w:rsidR="00C1246E">
        <w:t xml:space="preserve">marker </w:t>
      </w:r>
      <w:r w:rsidRPr="00FC0879">
        <w:t xml:space="preserve">using Faster </w:t>
      </w:r>
      <w:r w:rsidR="00C92E2D" w:rsidRPr="00FC0879">
        <w:t>R-</w:t>
      </w:r>
      <w:r w:rsidRPr="00FC0879">
        <w:t>CNN</w:t>
      </w:r>
      <w:bookmarkEnd w:id="43"/>
    </w:p>
    <w:p w:rsidR="004F176D" w:rsidRDefault="004F176D" w:rsidP="00D31B09"/>
    <w:p w:rsidR="00ED2797" w:rsidRDefault="00527192" w:rsidP="00D31B09">
      <w:r w:rsidRPr="00FC795E">
        <w:lastRenderedPageBreak/>
        <w:t>However</w:t>
      </w:r>
      <w:r w:rsidR="00BB4C63" w:rsidRPr="00FC795E">
        <w:t>,</w:t>
      </w:r>
      <w:r w:rsidRPr="00FC795E">
        <w:t xml:space="preserve"> this t</w:t>
      </w:r>
      <w:r w:rsidR="004D3F22" w:rsidRPr="00FC795E">
        <w:t>echnique</w:t>
      </w:r>
      <w:r w:rsidRPr="00FC795E">
        <w:t xml:space="preserve"> requires the user to </w:t>
      </w:r>
      <w:r w:rsidR="004D3F22" w:rsidRPr="00FC795E">
        <w:t xml:space="preserve">repeat the </w:t>
      </w:r>
      <w:r w:rsidR="003D5CA8" w:rsidRPr="00FC795E">
        <w:t>process separately</w:t>
      </w:r>
      <w:r w:rsidR="00595C3B" w:rsidRPr="00FC795E">
        <w:t xml:space="preserve"> for each new image. </w:t>
      </w:r>
      <w:r w:rsidR="004A61D9" w:rsidRPr="00FC795E">
        <w:t xml:space="preserve">In this study, a deep CNN framework is implemented </w:t>
      </w:r>
      <w:r w:rsidR="00571604" w:rsidRPr="00FC795E">
        <w:t xml:space="preserve">with non MRI-system-specific design </w:t>
      </w:r>
      <w:r w:rsidR="004A61D9" w:rsidRPr="00FC795E">
        <w:t>to</w:t>
      </w:r>
      <w:r w:rsidR="00127B18" w:rsidRPr="00FC795E">
        <w:t xml:space="preserve"> </w:t>
      </w:r>
      <w:r w:rsidR="004A61D9"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 with different</w:t>
      </w:r>
      <w:r w:rsidR="00C56560">
        <w:t xml:space="preserve"> imaging</w:t>
      </w:r>
      <w:r w:rsidR="006D592F" w:rsidRPr="00FC795E">
        <w:t xml:space="preserve"> properties </w:t>
      </w:r>
      <w:r w:rsidR="00ED2797">
        <w:t>and</w:t>
      </w:r>
      <w:r w:rsidR="006B5C45" w:rsidRPr="00FC795E">
        <w:t xml:space="preserve"> different MRI user interfaces.</w:t>
      </w:r>
    </w:p>
    <w:p w:rsidR="006D592F" w:rsidRPr="00FC795E" w:rsidRDefault="007E5860" w:rsidP="00D31B09">
      <w:r w:rsidRPr="00FC795E">
        <w:t xml:space="preserve"> </w:t>
      </w:r>
    </w:p>
    <w:p w:rsidR="005D5FD4" w:rsidRPr="00D81111" w:rsidRDefault="00B23C93" w:rsidP="00D31B09">
      <w:pPr>
        <w:rPr>
          <w:rFonts w:ascii="Calibri" w:hAnsi="Calibri"/>
        </w:rPr>
      </w:pPr>
      <w:r>
        <w:t>Commonly, t</w:t>
      </w:r>
      <w:r w:rsidR="00F43FE3" w:rsidRPr="00FC795E">
        <w:t xml:space="preserve">here are </w:t>
      </w:r>
      <w:r w:rsidR="00C137C9" w:rsidRPr="00FC795E">
        <w:t xml:space="preserve">three main </w:t>
      </w:r>
      <w:r w:rsidR="00C137C9" w:rsidRPr="00254DB1">
        <w:rPr>
          <w:highlight w:val="yellow"/>
        </w:rPr>
        <w:t>frameworks</w:t>
      </w:r>
      <w:r w:rsidR="00F43FE3" w:rsidRPr="00254DB1">
        <w:rPr>
          <w:highlight w:val="yellow"/>
        </w:rPr>
        <w:t xml:space="preserve"> in object detection based on deep CNNs. </w:t>
      </w:r>
      <w:r w:rsidR="00043FF8" w:rsidRPr="00254DB1">
        <w:rPr>
          <w:highlight w:val="yellow"/>
        </w:rPr>
        <w:t>Regions with CNN features (RCNN), Fast Reg</w:t>
      </w:r>
      <w:r w:rsidR="00EB0CDB" w:rsidRPr="00254DB1">
        <w:rPr>
          <w:highlight w:val="yellow"/>
        </w:rPr>
        <w:t>ion-based Convolutional Network</w:t>
      </w:r>
      <w:r w:rsidR="00043FF8" w:rsidRPr="00254DB1">
        <w:rPr>
          <w:highlight w:val="yellow"/>
        </w:rPr>
        <w:t xml:space="preserve"> (</w:t>
      </w:r>
      <w:r w:rsidR="00760D2A" w:rsidRPr="00254DB1">
        <w:rPr>
          <w:highlight w:val="yellow"/>
        </w:rPr>
        <w:t>Fast RCNN), and</w:t>
      </w:r>
      <w:r w:rsidR="00EB0CDB" w:rsidRPr="00254DB1">
        <w:rPr>
          <w:highlight w:val="yellow"/>
        </w:rPr>
        <w:t xml:space="preserve"> Faster Region-based Convolutional Network (Faster</w:t>
      </w:r>
      <w:r w:rsidR="00EB0CDB" w:rsidRPr="00FC795E">
        <w:t xml:space="preserve"> RCNN)</w:t>
      </w:r>
      <w:r w:rsidR="005D5FD4" w:rsidRPr="00FC795E">
        <w:t>.</w:t>
      </w:r>
      <w:r w:rsidR="00142CA6">
        <w:rPr>
          <w:rFonts w:ascii="Calibri" w:hAnsi="Calibri"/>
        </w:rPr>
        <w:t xml:space="preserve"> However, </w:t>
      </w:r>
      <w:r w:rsidR="00142CA6">
        <w:t>i</w:t>
      </w:r>
      <w:r w:rsidR="00552EDE" w:rsidRPr="00FC795E">
        <w:t>n the</w:t>
      </w:r>
      <w:r w:rsidR="00043501">
        <w:t xml:space="preserve"> image</w:t>
      </w:r>
      <w:r w:rsidR="00552EDE" w:rsidRPr="00FC795E">
        <w:t xml:space="preserve"> from the MRI monitor</w:t>
      </w:r>
      <w:r w:rsidR="00653D84" w:rsidRPr="00FC795E">
        <w:t xml:space="preserve">, there are </w:t>
      </w:r>
      <w:r w:rsidR="00552EDE" w:rsidRPr="00FC795E">
        <w:t>many</w:t>
      </w:r>
      <w:r w:rsidR="00653D84" w:rsidRPr="00FC795E">
        <w:t xml:space="preserve"> small</w:t>
      </w:r>
      <w:r w:rsidR="00BB4E70" w:rsidRPr="00FC795E">
        <w:t xml:space="preserve"> and big</w:t>
      </w:r>
      <w:r w:rsidR="00653D84" w:rsidRPr="00FC795E">
        <w:t xml:space="preserve"> objec</w:t>
      </w:r>
      <w:r w:rsidR="0072015C" w:rsidRPr="00FC795E">
        <w:t>ts,</w:t>
      </w:r>
      <w:r w:rsidR="00BB4E70" w:rsidRPr="00FC795E">
        <w:t xml:space="preserve"> therefore, the use of the Faster R</w:t>
      </w:r>
      <w:r w:rsidR="00653D84" w:rsidRPr="00FC795E">
        <w:t>CNN yield</w:t>
      </w:r>
      <w:r w:rsidR="00AD1E1E">
        <w:t>s</w:t>
      </w:r>
      <w:r w:rsidR="00653D84" w:rsidRPr="00FC795E">
        <w:t xml:space="preserve"> a high</w:t>
      </w:r>
      <w:r w:rsidR="00BB4E70" w:rsidRPr="00FC795E">
        <w:t>er</w:t>
      </w:r>
      <w:r w:rsidR="00653D84" w:rsidRPr="00FC795E">
        <w:t xml:space="preserve"> </w:t>
      </w:r>
      <w:r w:rsidR="00551DD4">
        <w:t>accuracy</w:t>
      </w:r>
      <w:r w:rsidR="00F923B3" w:rsidRPr="00FC795E">
        <w:t xml:space="preserve"> for </w:t>
      </w:r>
      <w:r w:rsidR="00551DD4">
        <w:t>the</w:t>
      </w:r>
      <w:r w:rsidR="00F923B3" w:rsidRPr="00FC795E">
        <w:t xml:space="preserve"> object detection</w:t>
      </w:r>
      <w:r w:rsidR="00551DD4">
        <w:t xml:space="preserve"> task</w:t>
      </w:r>
      <w:r w:rsidR="00653D84" w:rsidRPr="00FC795E">
        <w:t>.</w:t>
      </w:r>
      <w:r w:rsidR="002E3531">
        <w:t xml:space="preserve"> </w:t>
      </w:r>
    </w:p>
    <w:p w:rsidR="00CE5875" w:rsidRDefault="00CE5875" w:rsidP="00D31B09"/>
    <w:p w:rsidR="00CE5875" w:rsidRDefault="00CE5875" w:rsidP="00D31B09"/>
    <w:p w:rsidR="00D81111" w:rsidRPr="00436BD4" w:rsidRDefault="00D200A6" w:rsidP="00D31B09">
      <w:pPr>
        <w:pStyle w:val="ListParagraph"/>
        <w:numPr>
          <w:ilvl w:val="0"/>
          <w:numId w:val="27"/>
        </w:numPr>
      </w:pPr>
      <w:r w:rsidRPr="00436BD4">
        <w:t>C</w:t>
      </w:r>
      <w:r w:rsidR="00F923B3" w:rsidRPr="00436BD4">
        <w:t>onvolutional neural network</w:t>
      </w:r>
      <w:r w:rsidR="00A2598C" w:rsidRPr="00436BD4">
        <w:t xml:space="preserve"> structure</w:t>
      </w:r>
    </w:p>
    <w:p w:rsidR="0098584E" w:rsidRDefault="002D73A3" w:rsidP="00D31B09">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A27335">
        <w:rPr>
          <w:highlight w:val="yellow"/>
        </w:rPr>
        <w:t>a convolution layer, a feature pooling layer, and a fully connected (FC) layer</w:t>
      </w:r>
      <w:r w:rsidRPr="00FC795E">
        <w:t>.</w:t>
      </w:r>
      <w:r w:rsidR="002B3CAE">
        <w:t xml:space="preserve"> Figure 4.7</w:t>
      </w:r>
      <w:r w:rsidR="009F0D61">
        <w:t xml:space="preserve"> shows</w:t>
      </w:r>
      <w:r w:rsidR="00E467A5">
        <w:t xml:space="preserve"> </w:t>
      </w:r>
      <w:r w:rsidR="009F0D61">
        <w:rPr>
          <w:rFonts w:cstheme="majorHAnsi"/>
        </w:rPr>
        <w:t>the flowchart of a CNN</w:t>
      </w:r>
      <w:r w:rsidR="00E467A5" w:rsidRPr="00FC795E">
        <w:rPr>
          <w:rFonts w:cstheme="majorHAnsi"/>
        </w:rPr>
        <w:t>.</w:t>
      </w:r>
    </w:p>
    <w:p w:rsidR="002B3CAE" w:rsidRDefault="002B3CAE" w:rsidP="00D31B09"/>
    <w:p w:rsidR="00EA45E5" w:rsidRDefault="00026C9A" w:rsidP="00D31B09">
      <w:r>
        <w:rPr>
          <w:noProof/>
        </w:rPr>
        <mc:AlternateContent>
          <mc:Choice Requires="wps">
            <w:drawing>
              <wp:anchor distT="0" distB="0" distL="114300" distR="114300" simplePos="0" relativeHeight="251639296" behindDoc="0" locked="0" layoutInCell="1" allowOverlap="1" wp14:anchorId="6C7398E2" wp14:editId="29BD1721">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744AB" w:rsidRDefault="000744AB"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7398E2" id="Text Box 1073741826" o:spid="_x0000_s1072" type="#_x0000_t202" style="position:absolute;left:0;text-align:left;margin-left:323.4pt;margin-top:129.5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vra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pGw2O9aypfQIOjfrC8lbc1kr0TPjwKh0lCfdiO&#10;8ICj0oTH6CBxtiX362/30R8NhpWzFpNZcP9zJ5ziTH83aP3lYDSKo5yU0XgyhOJOLetTi9k11wQG&#10;BthDK5MY/YM+ipWj5hlLtIyvwiSMxNsFD0fxOvT7giWUarlMThheK8KdWVkZoSPjsRVP3bNw9tCv&#10;gEbf03GGxexD23rfGGlouQtU1amnkeie1QP/GPw0FYcljZt1qievt1/J4jc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Jha+tpNAgAAkgQAAA4AAAAAAAAAAAAAAAAALgIAAGRycy9lMm9Eb2MueG1sUEsBAi0AFAAG&#10;AAgAAAAhANEuQ0TiAAAACwEAAA8AAAAAAAAAAAAAAAAApwQAAGRycy9kb3ducmV2LnhtbFBLBQYA&#10;AAAABAAEAPMAAAC2BQAAAAA=&#10;" fillcolor="white [3201]" stroked="f" strokeweight=".5pt">
                <v:textbox>
                  <w:txbxContent>
                    <w:p w:rsidR="000744AB" w:rsidRDefault="000744AB" w:rsidP="00D31B09">
                      <w:r>
                        <w:t>Pool2</w:t>
                      </w:r>
                    </w:p>
                  </w:txbxContent>
                </v:textbox>
              </v:shape>
            </w:pict>
          </mc:Fallback>
        </mc:AlternateContent>
      </w:r>
      <w:r>
        <w:rPr>
          <w:noProof/>
        </w:rPr>
        <mc:AlternateContent>
          <mc:Choice Requires="wps">
            <w:drawing>
              <wp:anchor distT="0" distB="0" distL="114300" distR="114300" simplePos="0" relativeHeight="251638272" behindDoc="0" locked="0" layoutInCell="1" allowOverlap="1" wp14:anchorId="562D1EBC" wp14:editId="1C00F2A8">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744AB" w:rsidRDefault="000744AB"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2D1EBC" id="Text Box 1073741824" o:spid="_x0000_s1073" type="#_x0000_t202" style="position:absolute;left:0;text-align:left;margin-left:194.2pt;margin-top:125.5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SWY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" fillcolor="white [3201]" stroked="f" strokeweight=".5pt">
                <v:textbox>
                  <w:txbxContent>
                    <w:p w:rsidR="000744AB" w:rsidRDefault="000744AB" w:rsidP="00D31B09">
                      <w:r>
                        <w:t>Pool1</w:t>
                      </w:r>
                    </w:p>
                  </w:txbxContent>
                </v:textbox>
              </v:shape>
            </w:pict>
          </mc:Fallback>
        </mc:AlternateContent>
      </w:r>
      <w:r>
        <w:rPr>
          <w:noProof/>
        </w:rPr>
        <mc:AlternateContent>
          <mc:Choice Requires="wps">
            <w:drawing>
              <wp:anchor distT="0" distB="0" distL="114300" distR="114300" simplePos="0" relativeHeight="251637248" behindDoc="0" locked="0" layoutInCell="1" allowOverlap="1" wp14:anchorId="6B69E122" wp14:editId="57EEC7D7">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744AB" w:rsidRDefault="000744AB"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69E122" id="Text Box 61" o:spid="_x0000_s1074" type="#_x0000_t202" style="position:absolute;left:0;text-align:left;margin-left:85.55pt;margin-top:111.3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YjM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" fillcolor="white [3201]" stroked="f" strokeweight=".5pt">
                <v:textbox>
                  <w:txbxContent>
                    <w:p w:rsidR="000744AB" w:rsidRDefault="000744AB" w:rsidP="00D31B09">
                      <w:r>
                        <w:t>CONV1</w:t>
                      </w:r>
                    </w:p>
                  </w:txbxContent>
                </v:textbox>
              </v:shape>
            </w:pict>
          </mc:Fallback>
        </mc:AlternateContent>
      </w:r>
      <w:r w:rsidR="00B77915">
        <w:rPr>
          <w:noProof/>
        </w:rPr>
        <mc:AlternateContent>
          <mc:Choice Requires="wps">
            <w:drawing>
              <wp:anchor distT="0" distB="0" distL="114300" distR="114300" simplePos="0" relativeHeight="251640320" behindDoc="0" locked="0" layoutInCell="1" allowOverlap="1" wp14:anchorId="7E7571EC" wp14:editId="7AA05D5F">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744AB" w:rsidRDefault="000744AB"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7571EC" id="Text Box 1073741827" o:spid="_x0000_s1075" type="#_x0000_t202" style="position:absolute;left:0;text-align:left;margin-left:267pt;margin-top:124pt;width:54pt;height:23.4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c7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" fillcolor="white [3201]" stroked="f" strokeweight=".5pt">
                <v:textbox>
                  <w:txbxContent>
                    <w:p w:rsidR="000744AB" w:rsidRDefault="000744AB" w:rsidP="00D31B09">
                      <w:r>
                        <w:t>CONV2</w:t>
                      </w:r>
                    </w:p>
                  </w:txbxContent>
                </v:textbox>
              </v:shape>
            </w:pict>
          </mc:Fallback>
        </mc:AlternateContent>
      </w:r>
      <w:r w:rsidR="002B3CAE">
        <w:rPr>
          <w:noProof/>
        </w:rPr>
        <w:drawing>
          <wp:inline distT="0" distB="0" distL="0" distR="0" wp14:anchorId="752B026A" wp14:editId="0E0894EC">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5"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FA2990">
      <w:pPr>
        <w:pStyle w:val="Caption"/>
      </w:pPr>
    </w:p>
    <w:p w:rsidR="002B3CAE" w:rsidRPr="001C328D" w:rsidRDefault="00EA45E5" w:rsidP="00FA2990">
      <w:pPr>
        <w:pStyle w:val="Caption"/>
      </w:pPr>
      <w:r w:rsidRPr="001C328D">
        <w:rPr>
          <w:b/>
        </w:rPr>
        <w:t>Figure 4.7</w:t>
      </w:r>
      <w:r w:rsidR="003E50B1" w:rsidRPr="001C328D">
        <w:rPr>
          <w:b/>
        </w:rPr>
        <w:t xml:space="preserve">: </w:t>
      </w:r>
      <w:r w:rsidR="003E50B1" w:rsidRPr="001C328D">
        <w:t>Flowchart of convolutional neural network.</w:t>
      </w:r>
    </w:p>
    <w:p w:rsidR="002B3CAE" w:rsidRDefault="002B3CAE" w:rsidP="00D31B09"/>
    <w:p w:rsidR="00E62E29" w:rsidRDefault="00026FB8" w:rsidP="00D31B09">
      <w:r w:rsidRPr="00DF6952">
        <w:rPr>
          <w:highlight w:val="yellow"/>
        </w:rPr>
        <w:lastRenderedPageBreak/>
        <w:t>At t</w:t>
      </w:r>
      <w:r w:rsidR="0038096F" w:rsidRPr="00DF6952">
        <w:rPr>
          <w:highlight w:val="yellow"/>
        </w:rPr>
        <w:t xml:space="preserve">he </w:t>
      </w:r>
      <w:r w:rsidR="0038096F" w:rsidRPr="00E62E29">
        <w:rPr>
          <w:i/>
          <w:iCs/>
          <w:highlight w:val="yellow"/>
        </w:rPr>
        <w:t>convolution layer</w:t>
      </w:r>
      <w:r w:rsidR="00001D71" w:rsidRPr="00FC795E">
        <w:t>, an activation function determine</w:t>
      </w:r>
      <w:r w:rsidR="004363E1" w:rsidRPr="00FC795E">
        <w:t>s</w:t>
      </w:r>
      <w:r w:rsidR="00001D71" w:rsidRPr="00FC795E">
        <w:t xml:space="preserve"> </w:t>
      </w:r>
      <w:r w:rsidR="00001D71" w:rsidRPr="00DF6952">
        <w:rPr>
          <w:highlight w:val="yellow"/>
        </w:rPr>
        <w:t xml:space="preserve">the output of </w:t>
      </w:r>
      <w:r w:rsidR="008A3EAE" w:rsidRPr="00DF6952">
        <w:rPr>
          <w:highlight w:val="yellow"/>
        </w:rPr>
        <w:t xml:space="preserve">the </w:t>
      </w:r>
      <w:r w:rsidR="00001D71" w:rsidRPr="00DF6952">
        <w:rPr>
          <w:highlight w:val="yellow"/>
        </w:rPr>
        <w:t>neural network</w:t>
      </w:r>
      <w:r w:rsidR="004363E1" w:rsidRPr="00FC795E">
        <w:t xml:space="preserve"> when </w:t>
      </w:r>
      <w:r w:rsidRPr="00DF6952">
        <w:rPr>
          <w:highlight w:val="yellow"/>
        </w:rPr>
        <w:t>the</w:t>
      </w:r>
      <w:r w:rsidRPr="00FC795E">
        <w:t xml:space="preserve"> feature maps from previous layers </w:t>
      </w:r>
      <w:r w:rsidRPr="00DF6952">
        <w:rPr>
          <w:highlight w:val="yellow"/>
        </w:rPr>
        <w:t>are convolved with learnable kernels</w:t>
      </w:r>
      <w:r w:rsidR="0038096F" w:rsidRPr="00DF6952">
        <w:rPr>
          <w:highlight w:val="yellow"/>
        </w:rPr>
        <w:t xml:space="preserve"> </w:t>
      </w:r>
      <w:r w:rsidR="004363E1" w:rsidRPr="00DF6952">
        <w:rPr>
          <w:highlight w:val="yellow"/>
        </w:rPr>
        <w:t>and</w:t>
      </w:r>
      <w:r w:rsidR="004363E1" w:rsidRPr="00FC795E">
        <w:t xml:space="preserve"> </w:t>
      </w:r>
      <w:r w:rsidR="006C3A4E" w:rsidRPr="00FC795E">
        <w:t xml:space="preserve">are added </w:t>
      </w:r>
      <w:r w:rsidR="006C3A4E" w:rsidRPr="00DF6952">
        <w:rPr>
          <w:highlight w:val="yellow"/>
        </w:rPr>
        <w:t xml:space="preserve">with </w:t>
      </w:r>
      <w:r w:rsidR="004363E1" w:rsidRPr="00DF6952">
        <w:rPr>
          <w:highlight w:val="yellow"/>
        </w:rPr>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A226FE" w:rsidP="00D31B09">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t xml:space="preserve">   </w:t>
      </w:r>
      <w:r w:rsidR="00D6419C" w:rsidRPr="00F631BC">
        <w:t>(4.1)</w:t>
      </w:r>
    </w:p>
    <w:p w:rsidR="00374500" w:rsidRPr="00F631BC" w:rsidRDefault="00F631BC" w:rsidP="00D31B09">
      <w:r>
        <w:tab/>
      </w:r>
      <w:r>
        <w:tab/>
      </w:r>
    </w:p>
    <w:p w:rsidR="00670F00" w:rsidRPr="00FC795E" w:rsidRDefault="00411340" w:rsidP="00D31B09">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Pr="00FC795E">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sSubSup>
      </m:oMath>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p>
    <w:p w:rsidR="002D36A3" w:rsidRDefault="000F2647" w:rsidP="00D31B09">
      <w:r w:rsidRPr="00FC795E">
        <w:t>The activation function</w:t>
      </w:r>
      <w:r w:rsidR="002976B0" w:rsidRPr="00FC795E">
        <w:t xml:space="preserve"> in 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 xml:space="preserve">as the activation functions due to its better performance </w:t>
      </w:r>
      <w:r w:rsidR="004F504B" w:rsidRPr="00FC795E">
        <w:t xml:space="preserve">than the </w:t>
      </w:r>
      <w:r w:rsidR="004F504B">
        <w:t>other two</w:t>
      </w:r>
      <w:r w:rsidR="004F504B" w:rsidRPr="00FC795E">
        <w:t xml:space="preserve"> functions.</w:t>
      </w:r>
      <w:r w:rsidR="004F504B">
        <w:t xml:space="preserve"> As it is shown in Fig</w:t>
      </w:r>
      <w:r w:rsidR="00D622E6">
        <w:t>ure 4.8</w:t>
      </w:r>
      <w:r w:rsidR="004F504B">
        <w:t xml:space="preserve">, </w:t>
      </w:r>
      <w:r w:rsidR="009B4A6C" w:rsidRPr="00FC795E">
        <w:t>ReLU is</w:t>
      </w:r>
      <w:r w:rsidR="004F504B">
        <w:t xml:space="preserve"> a</w:t>
      </w:r>
      <w:r w:rsidR="009B4A6C" w:rsidRPr="00FC795E">
        <w:t xml:space="preserve"> half-rectified </w:t>
      </w:r>
      <w:r w:rsidR="004A2BB1">
        <w:t>function</w:t>
      </w:r>
      <w:r w:rsidR="00EC7EB3">
        <w:t>, where f(z) is equal to zero in</w:t>
      </w:r>
      <w:r w:rsidR="00255DBB">
        <w:t xml:space="preserve"> negative</w:t>
      </w:r>
      <w:r w:rsidR="00EC7EB3">
        <w:t xml:space="preserve"> z values</w:t>
      </w:r>
      <w:r w:rsidR="00255DBB">
        <w:t>,</w:t>
      </w:r>
      <w:r w:rsidR="00EC7EB3">
        <w:t xml:space="preserve"> and</w:t>
      </w:r>
      <w:r w:rsidR="00B36D01">
        <w:t xml:space="preserve"> f(z)</w:t>
      </w:r>
      <w:r w:rsidR="00EC7EB3">
        <w:t xml:space="preserve"> </w:t>
      </w:r>
      <w:r w:rsidR="00255DBB">
        <w:t>is equal to z for positive or zero values of z.</w:t>
      </w:r>
    </w:p>
    <w:p w:rsidR="009B5C4B" w:rsidRDefault="004A2BB1" w:rsidP="00D31B09">
      <w:r>
        <w:t xml:space="preserve"> </w:t>
      </w:r>
    </w:p>
    <w:p w:rsidR="004F504B" w:rsidRPr="00FC795E" w:rsidRDefault="004F504B" w:rsidP="00D31B09"/>
    <w:p w:rsidR="000F2647" w:rsidRDefault="00B24462" w:rsidP="00D31B09">
      <w:r>
        <w:rPr>
          <w:noProof/>
        </w:rPr>
        <w:drawing>
          <wp:inline distT="0" distB="0" distL="0" distR="0" wp14:anchorId="7A45D150" wp14:editId="637BD103">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46"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31B09">
      <w:r w:rsidRPr="00231F6E">
        <w:rPr>
          <w:b/>
          <w:bCs/>
        </w:rPr>
        <w:t xml:space="preserve">Figure 4.8: </w:t>
      </w:r>
      <w:r>
        <w:t>Logistic Sigmoid versus ReLU function.</w:t>
      </w:r>
    </w:p>
    <w:p w:rsidR="00F137A8" w:rsidRPr="00F43336" w:rsidRDefault="00F137A8" w:rsidP="00D31B09"/>
    <w:p w:rsidR="00BF4174" w:rsidRDefault="002A09FE" w:rsidP="00D31B09">
      <w:pPr>
        <w:rPr>
          <w:rFonts w:cs="CMMI10"/>
        </w:rPr>
      </w:pPr>
      <w:r w:rsidRPr="002A09FE">
        <w:lastRenderedPageBreak/>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4.7,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evaluated</w:t>
      </w:r>
      <w:r w:rsidR="00142149">
        <w:t xml:space="preserve"> for accomplishment of the pooling task</w:t>
      </w:r>
      <w:r w:rsidR="00712394">
        <w:t>.</w:t>
      </w:r>
      <w:r w:rsidR="00F436B7">
        <w:t xml:space="preserve"> Equation </w:t>
      </w:r>
      <w:r w:rsidR="00142149">
        <w:t>4.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BF4174">
        <w:rPr>
          <w:rFonts w:cs="CMMI10"/>
        </w:rPr>
        <w:t>.</w:t>
      </w:r>
    </w:p>
    <w:p w:rsidR="00BF4174" w:rsidRDefault="00BF4174" w:rsidP="00D31B09"/>
    <w:p w:rsidR="00BF4174" w:rsidRDefault="00BF4174" w:rsidP="00D31B09">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tab/>
      </w:r>
      <w:r>
        <w:tab/>
        <w:t xml:space="preserve">              </w:t>
      </w:r>
      <w:r w:rsidRPr="0083353D">
        <w:rPr>
          <w:rFonts w:eastAsia="Times New Roman" w:cs="Calibri"/>
        </w:rPr>
        <w:t>(4.2)</w:t>
      </w:r>
    </w:p>
    <w:p w:rsidR="00C218E3" w:rsidRPr="00BF4174" w:rsidRDefault="00BF4174" w:rsidP="00D31B09">
      <w:pPr>
        <w:rPr>
          <w:rFonts w:eastAsiaTheme="minorEastAsia" w:cs="CMMI10"/>
        </w:rPr>
      </w:pPr>
      <w:r>
        <w:t xml:space="preserve">                                     </w:t>
      </w:r>
      <w:r w:rsidR="0083353D">
        <w:tab/>
      </w:r>
      <w:r w:rsidR="0083353D">
        <w:tab/>
        <w:t xml:space="preserve"> </w:t>
      </w:r>
      <w:r w:rsidR="0083353D">
        <w:tab/>
      </w:r>
    </w:p>
    <w:p w:rsidR="003C3AB9" w:rsidRDefault="003C3AB9" w:rsidP="00D31B09"/>
    <w:p w:rsidR="0076166C" w:rsidRDefault="0098685F" w:rsidP="00D31B09">
      <w:r w:rsidRPr="00FC795E">
        <w:rPr>
          <w:rFonts w:eastAsia="Times New Roman" w:cs="Calibri"/>
          <w:color w:val="000000"/>
        </w:rPr>
        <w:t>Source:</w:t>
      </w:r>
      <w:r w:rsidRPr="00FC795E">
        <w:t xml:space="preserve"> Evaluation of Pooling Operations in Convolutional Architectures for Object </w:t>
      </w:r>
    </w:p>
    <w:p w:rsidR="00FB627F" w:rsidRPr="00FB627F" w:rsidRDefault="00FB627F" w:rsidP="00D31B09"/>
    <w:p w:rsidR="00BF4174" w:rsidRDefault="0076166C" w:rsidP="00D31B09">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hile activations in this layer are computed </w:t>
      </w:r>
      <w:r w:rsidR="00BF4174">
        <w:t>via</w:t>
      </w:r>
      <w:r w:rsidR="00460CCA">
        <w:t xml:space="preserve"> the matrix multiplication</w:t>
      </w:r>
      <w:r w:rsidR="0010140D">
        <w:t xml:space="preserve"> with a bias offset</w:t>
      </w:r>
      <w:r w:rsidR="00460CCA">
        <w:t>.</w:t>
      </w:r>
      <w:r w:rsidR="00BF4174">
        <w:t xml:space="preserve"> </w:t>
      </w:r>
    </w:p>
    <w:p w:rsidR="00AB3866" w:rsidRPr="00B74BFF" w:rsidRDefault="00F717A7" w:rsidP="00D31B09">
      <w:r w:rsidRPr="00FC795E">
        <w:t>Source(https://jaai.de/convolutional-neural-networks-cnn-aufbau-funktion-und-anwendungsgebiete-1691/)</w:t>
      </w:r>
    </w:p>
    <w:p w:rsidR="00F86B1A" w:rsidRDefault="00F86B1A" w:rsidP="00D31B09"/>
    <w:p w:rsidR="000D7519" w:rsidRDefault="004871FD" w:rsidP="00D31B09">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450816">
        <w:t xml:space="preserve">RCNN was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w:t>
      </w:r>
      <w:r w:rsidR="006A0D55">
        <w:lastRenderedPageBreak/>
        <w:t>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84100D">
        <w:t>.</w:t>
      </w:r>
      <w:r w:rsidR="00764E07">
        <w:t xml:space="preserve"> </w:t>
      </w:r>
      <w:r w:rsidR="0028643A" w:rsidRPr="00764E07">
        <w:t xml:space="preserve">However, </w:t>
      </w:r>
      <w:r w:rsidR="00764E07">
        <w:t>Fast RCNN</w:t>
      </w:r>
      <w:r w:rsidR="0028643A" w:rsidRPr="00764E07">
        <w:t xml:space="preserve"> still </w:t>
      </w:r>
      <w:r w:rsidR="006D64D9">
        <w:t>have</w:t>
      </w:r>
      <w:r w:rsidR="0028643A" w:rsidRPr="00764E07">
        <w:t xml:space="preserve"> several disadvantages,</w:t>
      </w:r>
      <w:r w:rsidR="005A3C0C">
        <w:t xml:space="preserve"> as it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B909AA">
        <w:t>was proposed</w:t>
      </w:r>
      <w:r w:rsidR="00BA653F">
        <w:t>. This model</w:t>
      </w:r>
      <w:r w:rsidR="004563D4">
        <w:t xml:space="preserve"> proposes regions </w:t>
      </w:r>
      <w:r w:rsidR="00BA653F">
        <w:t>us</w:t>
      </w:r>
      <w:r w:rsidR="004563D4">
        <w:t>ing</w:t>
      </w:r>
      <w:r w:rsidR="00BA653F">
        <w:t xml:space="preserve"> </w:t>
      </w:r>
      <w:r w:rsidR="00BA653F" w:rsidRPr="00813A2F">
        <w:rPr>
          <w:highlight w:val="yellow"/>
        </w:rPr>
        <w:t>a deep fully convolutional network called Region Proposal Network</w:t>
      </w:r>
      <w:r w:rsidR="004563D4" w:rsidRPr="00813A2F">
        <w:rPr>
          <w:highlight w:val="yellow"/>
        </w:rPr>
        <w:t xml:space="preserve"> (RPN).</w:t>
      </w:r>
      <w:r w:rsidR="00766355" w:rsidRPr="00813A2F">
        <w:rPr>
          <w:highlight w:val="yellow"/>
        </w:rPr>
        <w:t xml:space="preserve"> </w:t>
      </w:r>
      <w:r w:rsidR="00FC45F1">
        <w:t xml:space="preserve"> Figure 4.9 rep</w:t>
      </w:r>
      <w:r w:rsidR="006D64D9" w:rsidRPr="00E83471">
        <w:t>resents the Faster RCNN configuration.</w:t>
      </w:r>
    </w:p>
    <w:p w:rsidR="000D7519" w:rsidRPr="00FC795E" w:rsidRDefault="000D7519" w:rsidP="00D31B09">
      <w:r>
        <w:t xml:space="preserve">In comparison with the </w:t>
      </w:r>
      <w:r w:rsidRPr="00FC795E">
        <w:t xml:space="preserve">mentioned frameworks, Faster RCNN (FRCNN) </w:t>
      </w:r>
      <w:r>
        <w:t>offers certain advantages, and scientists try to develop and improve</w:t>
      </w:r>
      <w:r w:rsidRPr="00FC795E">
        <w:t xml:space="preserve"> this approach.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p>
    <w:p w:rsidR="000D7519" w:rsidRPr="002E028E" w:rsidRDefault="000D7519" w:rsidP="00D31B09">
      <w:pPr>
        <w:rPr>
          <w:highlight w:val="yellow"/>
        </w:rPr>
      </w:pPr>
    </w:p>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2E028E" w:rsidRDefault="002E028E" w:rsidP="00D31B09"/>
    <w:p w:rsidR="00A25D2D" w:rsidRDefault="00473C0A" w:rsidP="00D31B09">
      <w:r>
        <w:rPr>
          <w:noProof/>
        </w:rPr>
        <mc:AlternateContent>
          <mc:Choice Requires="wps">
            <w:drawing>
              <wp:anchor distT="0" distB="0" distL="114300" distR="114300" simplePos="0" relativeHeight="251676160" behindDoc="0" locked="0" layoutInCell="1" allowOverlap="1" wp14:anchorId="200E501C" wp14:editId="60240ADA">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7D2C8E" id="Straight Connector 100" o:spid="_x0000_s1026" style="position:absolute;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61C12E60" wp14:editId="4B1D0944">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E9665F" id="Straight Connector 94" o:spid="_x0000_s1026" style="position:absolute;flip:x;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noProof/>
        </w:rPr>
        <mc:AlternateContent>
          <mc:Choice Requires="wps">
            <w:drawing>
              <wp:anchor distT="0" distB="0" distL="114300" distR="114300" simplePos="0" relativeHeight="251671040" behindDoc="0" locked="0" layoutInCell="1" allowOverlap="1" wp14:anchorId="33F9613A" wp14:editId="0113BAA7">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058AC1" id="Straight Arrow Connector 73" o:spid="_x0000_s1026" type="#_x0000_t32" style="position:absolute;margin-left:378pt;margin-top:23.8pt;width:18pt;height:26.6pt;flip:y;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7488" behindDoc="0" locked="0" layoutInCell="1" allowOverlap="1" wp14:anchorId="6CEC3E34" wp14:editId="3E1B512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0744AB" w:rsidRDefault="000744AB"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C3E34" id="Text Box 1073741857" o:spid="_x0000_s1076" type="#_x0000_t202" style="position:absolute;left:0;text-align:left;margin-left:398.35pt;margin-top:12.05pt;width:84.5pt;height:21.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C8MvddVwIAALsEAAAOAAAAAAAAAAAAAAAAAC4CAABkcnMvZTJvRG9jLnhtbFBLAQIt&#10;ABQABgAIAAAAIQAW5LrC3AAAAAkBAAAPAAAAAAAAAAAAAAAAALEEAABkcnMvZG93bnJldi54bWxQ&#10;SwUGAAAAAAQABADzAAAAugUAAAAA&#10;" fillcolor="white [3201]" strokeweight=".5pt">
                <v:textbox>
                  <w:txbxContent>
                    <w:p w:rsidR="000744AB" w:rsidRDefault="000744AB" w:rsidP="00D31B09">
                      <w:r>
                        <w:t>Classification</w:t>
                      </w:r>
                    </w:p>
                  </w:txbxContent>
                </v:textbox>
              </v:shape>
            </w:pict>
          </mc:Fallback>
        </mc:AlternateContent>
      </w:r>
      <w:r w:rsidR="00A25D2D">
        <w:rPr>
          <w:noProof/>
        </w:rPr>
        <mc:AlternateContent>
          <mc:Choice Requires="wps">
            <w:drawing>
              <wp:anchor distT="0" distB="0" distL="114300" distR="114300" simplePos="0" relativeHeight="251670016" behindDoc="0" locked="0" layoutInCell="1" allowOverlap="1" wp14:anchorId="3905C2CD" wp14:editId="2D0F06B2">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2A680" id="Rectangle 72" o:spid="_x0000_s1026" style="position:absolute;margin-left:319.3pt;margin-top:23.8pt;width:57.9pt;height:54.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7664" behindDoc="0" locked="0" layoutInCell="1" allowOverlap="1" wp14:anchorId="3480946F" wp14:editId="43CB41E3">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0744AB" w:rsidRDefault="000744AB"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0946F" id="Text Box 190" o:spid="_x0000_s1077" type="#_x0000_t202" style="position:absolute;left:0;text-align:left;margin-left:324pt;margin-top:11.05pt;width:50.05pt;height:21.9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AOeBPvQwIA&#10;AIQEAAAOAAAAAAAAAAAAAAAAAC4CAABkcnMvZTJvRG9jLnhtbFBLAQItABQABgAIAAAAIQBu8TlY&#10;4QAAAAkBAAAPAAAAAAAAAAAAAAAAAJ0EAABkcnMvZG93bnJldi54bWxQSwUGAAAAAAQABADzAAAA&#10;qwUAAAAA&#10;" fillcolor="white [3201]" stroked="f" strokeweight=".5pt">
                <v:textbox>
                  <w:txbxContent>
                    <w:p w:rsidR="000744AB" w:rsidRDefault="000744AB"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2064" behindDoc="0" locked="0" layoutInCell="1" allowOverlap="1" wp14:anchorId="67AB79F4" wp14:editId="38727356">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7E2F04" id="Straight Arrow Connector 82" o:spid="_x0000_s1026" type="#_x0000_t32" style="position:absolute;margin-left:378pt;margin-top:21.25pt;width:17.95pt;height:20.35pt;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D31B09">
      <w:r>
        <w:rPr>
          <w:noProof/>
        </w:rPr>
        <mc:AlternateContent>
          <mc:Choice Requires="wps">
            <w:drawing>
              <wp:anchor distT="0" distB="0" distL="114300" distR="114300" simplePos="0" relativeHeight="251677184" behindDoc="0" locked="0" layoutInCell="1" allowOverlap="1" wp14:anchorId="19BF8116" wp14:editId="62C7F07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602468" id="Straight Connector 101" o:spid="_x0000_s1026" style="position:absolute;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8512" behindDoc="0" locked="0" layoutInCell="1" allowOverlap="1" wp14:anchorId="2B6136BD" wp14:editId="4B7DAFE6">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0744AB" w:rsidRDefault="000744AB" w:rsidP="00D31B09">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136BD" id="Text Box 1073741859" o:spid="_x0000_s1078" type="#_x0000_t202" style="position:absolute;left:0;text-align:left;margin-left:396.75pt;margin-top:.6pt;width:84.25pt;height:21.6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&#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jy1WbVkCAAC7BAAADgAAAAAAAAAAAAAAAAAuAgAAZHJzL2Uyb0RvYy54bWxQSwEC&#10;LQAUAAYACAAAACEAtFEpF9sAAAAIAQAADwAAAAAAAAAAAAAAAACzBAAAZHJzL2Rvd25yZXYueG1s&#10;UEsFBgAAAAAEAAQA8wAAALsFAAAAAA==&#10;" fillcolor="white [3201]" strokeweight=".5pt">
                <v:textbox>
                  <w:txbxContent>
                    <w:p w:rsidR="000744AB" w:rsidRDefault="000744AB" w:rsidP="00D31B09">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7968" behindDoc="0" locked="0" layoutInCell="1" allowOverlap="1" wp14:anchorId="2FD1F015" wp14:editId="23F43431">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016D2F" id="Straight Arrow Connector 1073741881" o:spid="_x0000_s1026" type="#_x0000_t32" style="position:absolute;margin-left:348.25pt;margin-top:21.4pt;width:0;height:18.8pt;flip:y;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50560" behindDoc="0" locked="0" layoutInCell="1" allowOverlap="1" wp14:anchorId="6A82F81E" wp14:editId="3D757934">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BA778" id="Rectangle 1073741861" o:spid="_x0000_s1026" style="position:absolute;margin-left:114.25pt;margin-top:15.95pt;width:187pt;height:105.5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D31B09">
      <w:r>
        <w:rPr>
          <w:noProof/>
        </w:rPr>
        <w:drawing>
          <wp:anchor distT="0" distB="0" distL="114300" distR="114300" simplePos="0" relativeHeight="251649536" behindDoc="0" locked="0" layoutInCell="1" allowOverlap="1" wp14:anchorId="5EB7A5B7" wp14:editId="465D57EA">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noProof/>
        </w:rPr>
        <mc:AlternateContent>
          <mc:Choice Requires="wps">
            <w:drawing>
              <wp:anchor distT="0" distB="0" distL="114300" distR="114300" simplePos="0" relativeHeight="251653632" behindDoc="0" locked="0" layoutInCell="1" allowOverlap="1" wp14:anchorId="06027E35" wp14:editId="28B074B2">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Default="000744AB"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6027E35"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79" type="#_x0000_t7" style="position:absolute;left:0;text-align:left;margin-left:136.05pt;margin-top:8.8pt;width:42.25pt;height:73.5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lyq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dml8E0fNpAccBGtNBNqDP8rsKnv2fOhzaMfYRrxj/iIRU0OYX+RkkJ9sd734M9TgpqKWlw&#10;xHPqvu+YFZSoLxpn6DKbzcJOiMJsvpigYE81m1ON3tU3gG2U4UIzPF6DvVfDVVqoX3EbrUNUVDHN&#10;MXZOubeDcOO71YP7jIv1OprhHjDM3+tnwwN4IDp09Ev7yqzp+9/j4DzAsA7Y8k33d7bBU8N650FW&#10;cTSOvPZPgDsk9lK/78KSOpWj1XErr34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NUlyqqgIAAN0FAAAOAAAAAAAA&#10;AAAAAAAAAC4CAABkcnMvZTJvRG9jLnhtbFBLAQItABQABgAIAAAAIQCk2FPQ4AAAAAoBAAAPAAAA&#10;AAAAAAAAAAAAAAQFAABkcnMvZG93bnJldi54bWxQSwUGAAAAAAQABADzAAAAEQYAAAAA&#10;" fillcolor="white [3212]" strokecolor="black [3213]" strokeweight="1pt">
                <v:textbox>
                  <w:txbxContent>
                    <w:p w:rsidR="000744AB" w:rsidRDefault="000744AB" w:rsidP="00D31B09"/>
                  </w:txbxContent>
                </v:textbox>
              </v:shape>
            </w:pict>
          </mc:Fallback>
        </mc:AlternateContent>
      </w:r>
      <w:r w:rsidR="00527F06">
        <w:rPr>
          <w:noProof/>
        </w:rPr>
        <mc:AlternateContent>
          <mc:Choice Requires="wps">
            <w:drawing>
              <wp:anchor distT="0" distB="0" distL="114300" distR="114300" simplePos="0" relativeHeight="251663872" behindDoc="0" locked="0" layoutInCell="1" allowOverlap="1" wp14:anchorId="1479A868" wp14:editId="1A3E6C29">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A80F3E" id="Rectangle 1073741877" o:spid="_x0000_s1026" style="position:absolute;margin-left:322pt;margin-top:13.25pt;width:60.25pt;height:60.2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4896" behindDoc="0" locked="0" layoutInCell="1" allowOverlap="1" wp14:anchorId="67C81438" wp14:editId="01BC9272">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8AE8E7" id="Rectangle 1073741878" o:spid="_x0000_s1026" style="position:absolute;margin-left:328.75pt;margin-top:20.65pt;width:60.25pt;height:60.2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4656" behindDoc="0" locked="0" layoutInCell="1" allowOverlap="1" wp14:anchorId="3A4ADAAF" wp14:editId="64B4390D">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E937FE" id="Parallelogram 1073741867" o:spid="_x0000_s1026" type="#_x0000_t7" style="position:absolute;margin-left:178.75pt;margin-top:9.85pt;width:42.25pt;height:73.55pt;z-index:251837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5680" behindDoc="0" locked="0" layoutInCell="1" allowOverlap="1" wp14:anchorId="70FD9185" wp14:editId="4AC48770">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AA2941" id="Parallelogram 1073741868" o:spid="_x0000_s1026" type="#_x0000_t7" style="position:absolute;margin-left:185.5pt;margin-top:9.7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6704" behindDoc="0" locked="0" layoutInCell="1" allowOverlap="1" wp14:anchorId="708CB1B8" wp14:editId="608ADE79">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EC9E6D" id="Parallelogram 1073741866" o:spid="_x0000_s1026" type="#_x0000_t7" style="position:absolute;margin-left:191.85pt;margin-top:9.8pt;width:42.25pt;height:73.55pt;z-index:2518405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9776" behindDoc="0" locked="0" layoutInCell="1" allowOverlap="1" wp14:anchorId="4A85A0E6" wp14:editId="037A6256">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32DF63" id="Parallelogram 1073741869" o:spid="_x0000_s1026" type="#_x0000_t7" style="position:absolute;margin-left:253.75pt;margin-top:10.6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091B3B5D" wp14:editId="74C10226">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B75B3B" id="Parallelogram 1073741870" o:spid="_x0000_s1026" type="#_x0000_t7" style="position:absolute;margin-left:245.95pt;margin-top:10.6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2B7C61D1" wp14:editId="5DC16C0F">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C787E7" id="Parallelogram 1073741871" o:spid="_x0000_s1026" type="#_x0000_t7" style="position:absolute;margin-left:236.55pt;margin-top:10.5pt;width:42.25pt;height:73.55pt;z-index:251846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1584" behindDoc="0" locked="0" layoutInCell="1" allowOverlap="1" wp14:anchorId="605B732F" wp14:editId="2F5EB5F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06BE" id="Parallelogram 1073741864" o:spid="_x0000_s1026" type="#_x0000_t7" style="position:absolute;margin-left:122.3pt;margin-top:8.35pt;width:42.25pt;height:73.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2608" behindDoc="0" locked="0" layoutInCell="1" allowOverlap="1" wp14:anchorId="5F773059" wp14:editId="7A86B6F2">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Default="000744AB"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773059" id="Parallelogram 1073741865" o:spid="_x0000_s1080" type="#_x0000_t7" style="position:absolute;left:0;text-align:left;margin-left:128.55pt;margin-top:8.35pt;width:42.25pt;height:73.5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bQt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VlzDVcbaE8IMEs9J3nDL+r8UnvmfOBXpEfOD78Iy5SQVtQGHaUVGB/fXQf9LEDUEpJi61b&#10;UPdzx6ygRH3T2BuX2WIRej0eFsvVDA/2VLI9lehdcwPIhgwHleFxG/S9GrfSQvOKU2YTvKKIaY6+&#10;C8q9HQ83vh8pOKe42GyiGva3Yf5ePxsewEOhA1NfuldmzcBrjw3xAGObs/wdq3vdYKlhs/Mg60j5&#10;Y12HJ8DZELk0zLEwfE7PUes4bde/AQ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OFhtC2oAgAAtQUAAA4AAAAAAAAA&#10;AAAAAAAALgIAAGRycy9lMm9Eb2MueG1sUEsBAi0AFAAGAAgAAAAhALJAiZfhAAAACgEAAA8AAAAA&#10;AAAAAAAAAAAAAgUAAGRycy9kb3ducmV2LnhtbFBLBQYAAAAABAAEAPMAAAAQBgAAAAA=&#10;" filled="f" strokecolor="black [3213]" strokeweight="1pt">
                <v:textbox>
                  <w:txbxContent>
                    <w:p w:rsidR="000744AB" w:rsidRDefault="000744AB" w:rsidP="00D31B09">
                      <w:r>
                        <w:t>g</w:t>
                      </w:r>
                    </w:p>
                  </w:txbxContent>
                </v:textbox>
              </v:shape>
            </w:pict>
          </mc:Fallback>
        </mc:AlternateContent>
      </w:r>
    </w:p>
    <w:p w:rsidR="00FC45F1" w:rsidRDefault="00B27CA2" w:rsidP="00D31B09">
      <w:r>
        <w:rPr>
          <w:noProof/>
        </w:rPr>
        <mc:AlternateContent>
          <mc:Choice Requires="wps">
            <w:drawing>
              <wp:anchor distT="0" distB="0" distL="114300" distR="114300" simplePos="0" relativeHeight="251696640" behindDoc="0" locked="0" layoutInCell="1" allowOverlap="1" wp14:anchorId="1D256258" wp14:editId="3E3A8A55">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0744AB" w:rsidRDefault="000744AB"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56258" id="Text Box 184" o:spid="_x0000_s1081" type="#_x0000_t202" style="position:absolute;left:0;text-align:left;margin-left:245.85pt;margin-top:11.75pt;width:54.8pt;height:21.9pt;rotation:-5438817fd;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fuj3TTgIAAJMEAAAOAAAAAAAAAAAAAAAAAC4CAABkcnMvZTJvRG9jLnhtbFBLAQItABQABgAI&#10;AAAAIQDT6Buu3wAAAAoBAAAPAAAAAAAAAAAAAAAAAKgEAABkcnMvZG93bnJldi54bWxQSwUGAAAA&#10;AAQABADzAAAAtAUAAAAA&#10;" fillcolor="white [3201]" stroked="f" strokeweight=".5pt">
                <v:textbox>
                  <w:txbxContent>
                    <w:p w:rsidR="000744AB" w:rsidRDefault="000744AB" w:rsidP="00D31B09">
                      <w:r>
                        <w:t>CONV5</w:t>
                      </w:r>
                    </w:p>
                  </w:txbxContent>
                </v:textbox>
              </v:shape>
            </w:pict>
          </mc:Fallback>
        </mc:AlternateContent>
      </w:r>
      <w:r>
        <w:rPr>
          <w:noProof/>
        </w:rPr>
        <mc:AlternateContent>
          <mc:Choice Requires="wps">
            <w:drawing>
              <wp:anchor distT="0" distB="0" distL="114300" distR="114300" simplePos="0" relativeHeight="251695616" behindDoc="0" locked="0" layoutInCell="1" allowOverlap="1" wp14:anchorId="66D9B9D7" wp14:editId="49BB5A93">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0744AB" w:rsidRDefault="000744AB"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9B9D7" id="Text Box 174" o:spid="_x0000_s1082" type="#_x0000_t202" style="position:absolute;left:0;text-align:left;margin-left:184.45pt;margin-top:10.95pt;width:55.55pt;height:21.9pt;rotation:-5372542fd;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" fillcolor="white [3201]" stroked="f" strokeweight=".5pt">
                <v:textbox>
                  <w:txbxContent>
                    <w:p w:rsidR="000744AB" w:rsidRDefault="000744AB"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4592" behindDoc="0" locked="0" layoutInCell="1" allowOverlap="1" wp14:anchorId="338EA1B4" wp14:editId="01DE4A3D">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0744AB" w:rsidRPr="00B27CA2" w:rsidRDefault="000744AB"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EA1B4" id="Text Box 173" o:spid="_x0000_s1083" type="#_x0000_t202" style="position:absolute;left:0;text-align:left;margin-left:134.65pt;margin-top:5.95pt;width:47.15pt;height:25.05pt;rotation:-5523531fd;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" fillcolor="white [3201]" stroked="f" strokeweight=".5pt">
                <v:textbox>
                  <w:txbxContent>
                    <w:p w:rsidR="000744AB" w:rsidRPr="00B27CA2" w:rsidRDefault="000744AB" w:rsidP="00D31B09">
                      <w:r w:rsidRPr="00B27CA2">
                        <w:t>CONV1</w:t>
                      </w:r>
                    </w:p>
                  </w:txbxContent>
                </v:textbox>
              </v:shape>
            </w:pict>
          </mc:Fallback>
        </mc:AlternateContent>
      </w:r>
      <w:r w:rsidR="007B770C">
        <w:rPr>
          <w:noProof/>
        </w:rPr>
        <mc:AlternateContent>
          <mc:Choice Requires="wps">
            <w:drawing>
              <wp:anchor distT="0" distB="0" distL="114300" distR="114300" simplePos="0" relativeHeight="251666944" behindDoc="0" locked="0" layoutInCell="1" allowOverlap="1" wp14:anchorId="47D2C374" wp14:editId="7BA102F2">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1B980E" id="Straight Arrow Connector 1073741880" o:spid="_x0000_s1026" type="#_x0000_t32" style="position:absolute;margin-left:292.7pt;margin-top:17.55pt;width:23.5pt;height:0;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noProof/>
        </w:rPr>
        <mc:AlternateContent>
          <mc:Choice Requires="wps">
            <w:drawing>
              <wp:anchor distT="0" distB="0" distL="114300" distR="114300" simplePos="0" relativeHeight="251665920" behindDoc="0" locked="0" layoutInCell="1" allowOverlap="1" wp14:anchorId="6AFAEB88" wp14:editId="372AB6B8">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E3859" id="Rectangle 1073741879" o:spid="_x0000_s1026" style="position:absolute;margin-left:335.95pt;margin-top:1.3pt;width:60.25pt;height:60.2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2848" behindDoc="0" locked="0" layoutInCell="1" allowOverlap="1" wp14:anchorId="7CB0837C" wp14:editId="1AB139AA">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52E3DA2" id="Straight Arrow Connector 1073741876" o:spid="_x0000_s1026" type="#_x0000_t32" style="position:absolute;margin-left:115.75pt;margin-top:16.7pt;width:12.25pt;height:0;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noProof/>
        </w:rPr>
        <mc:AlternateContent>
          <mc:Choice Requires="wps">
            <w:drawing>
              <wp:anchor distT="0" distB="0" distL="114300" distR="114300" simplePos="0" relativeHeight="251661824" behindDoc="0" locked="0" layoutInCell="1" allowOverlap="1" wp14:anchorId="1BFDEDED" wp14:editId="779D554A">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2A65A33" id="Straight Connector 1073741875" o:spid="_x0000_s1026" style="position:absolute;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60800" behindDoc="0" locked="0" layoutInCell="1" allowOverlap="1" wp14:anchorId="69DE00ED" wp14:editId="04D6667C">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728A92" id="Straight Connector 1073741872" o:spid="_x0000_s1026" style="position:absolute;z-index:251848704;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w:lastRenderedPageBreak/>
        <mc:AlternateContent>
          <mc:Choice Requires="wps">
            <w:drawing>
              <wp:anchor distT="0" distB="0" distL="114300" distR="114300" simplePos="0" relativeHeight="251683328" behindDoc="0" locked="0" layoutInCell="1" allowOverlap="1" wp14:anchorId="3026431E" wp14:editId="46E9A5D9">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A161C1" id="Straight Connector 108" o:spid="_x0000_s1026" style="position:absolute;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noProof/>
        </w:rPr>
        <mc:AlternateContent>
          <mc:Choice Requires="wps">
            <w:drawing>
              <wp:anchor distT="0" distB="0" distL="114300" distR="114300" simplePos="0" relativeHeight="251682304" behindDoc="0" locked="0" layoutInCell="1" allowOverlap="1" wp14:anchorId="0C8C4868" wp14:editId="7CC277B3">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527D0B" id="Straight Connector 107" o:spid="_x0000_s1026" style="position:absolute;z-index:25188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D31B09">
      <w:pPr>
        <w:rPr>
          <w:b/>
          <w:bCs/>
        </w:rPr>
      </w:pPr>
      <w:r>
        <w:rPr>
          <w:noProof/>
        </w:rPr>
        <mc:AlternateContent>
          <mc:Choice Requires="wps">
            <w:drawing>
              <wp:anchor distT="0" distB="0" distL="114300" distR="114300" simplePos="0" relativeHeight="251643392" behindDoc="0" locked="0" layoutInCell="1" allowOverlap="1" wp14:anchorId="4B76F787" wp14:editId="2E02C64B">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0744AB" w:rsidRDefault="000744AB" w:rsidP="00D31B09">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6F787" id="Text Box 1073741853" o:spid="_x0000_s1084" type="#_x0000_t202" style="position:absolute;left:0;text-align:left;margin-left:313.05pt;margin-top:13.75pt;width:103.3pt;height:37.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N20XGk0CAACTBAAADgAAAAAAAAAAAAAAAAAuAgAAZHJzL2Uyb0RvYy54bWxQSwECLQAUAAYA&#10;CAAAACEAdW5sVuEAAAAKAQAADwAAAAAAAAAAAAAAAACnBAAAZHJzL2Rvd25yZXYueG1sUEsFBgAA&#10;AAAEAAQA8wAAALUFAAAAAA==&#10;" fillcolor="white [3201]" stroked="f" strokeweight=".5pt">
                <v:textbox>
                  <w:txbxContent>
                    <w:p w:rsidR="000744AB" w:rsidRDefault="000744AB" w:rsidP="00D31B09">
                      <w:r>
                        <w:t>Conv Feature maps</w:t>
                      </w:r>
                    </w:p>
                  </w:txbxContent>
                </v:textbox>
              </v:shape>
            </w:pict>
          </mc:Fallback>
        </mc:AlternateContent>
      </w:r>
      <w:r w:rsidR="006D0175">
        <w:rPr>
          <w:noProof/>
        </w:rPr>
        <mc:AlternateContent>
          <mc:Choice Requires="wps">
            <w:drawing>
              <wp:anchor distT="0" distB="0" distL="114300" distR="114300" simplePos="0" relativeHeight="251642368" behindDoc="0" locked="0" layoutInCell="1" allowOverlap="1" wp14:anchorId="3B7DF354" wp14:editId="69ECAD50">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0744AB" w:rsidRDefault="000744AB" w:rsidP="00D31B09">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DF354" id="Text Box 1073741852" o:spid="_x0000_s1085" type="#_x0000_t202" style="position:absolute;left:0;text-align:left;margin-left:203.45pt;margin-top:19.9pt;width:151.85pt;height:45.35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bcrTA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" fillcolor="white [3201]" stroked="f" strokeweight=".5pt">
                <v:textbox>
                  <w:txbxContent>
                    <w:p w:rsidR="000744AB" w:rsidRDefault="000744AB" w:rsidP="00D31B09">
                      <w:r>
                        <w:t>Layers from Backboned Model</w:t>
                      </w:r>
                    </w:p>
                  </w:txbxContent>
                </v:textbox>
                <w10:wrap anchorx="page"/>
              </v:shape>
            </w:pict>
          </mc:Fallback>
        </mc:AlternateContent>
      </w:r>
      <w:r w:rsidR="00EC7B57">
        <w:rPr>
          <w:noProof/>
        </w:rPr>
        <mc:AlternateContent>
          <mc:Choice Requires="wps">
            <w:drawing>
              <wp:anchor distT="0" distB="0" distL="114300" distR="114300" simplePos="0" relativeHeight="251641344" behindDoc="0" locked="0" layoutInCell="1" allowOverlap="1" wp14:anchorId="37C1C110" wp14:editId="1F1844FA">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0744AB" w:rsidRDefault="000744AB" w:rsidP="00D31B09">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C1C110" id="Text Box 1073741851" o:spid="_x0000_s1086" type="#_x0000_t202" style="position:absolute;left:0;text-align:left;margin-left:14.8pt;margin-top:17.45pt;width:75.15pt;height:26.6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ArtPfEsCAACSBAAADgAAAAAAAAAAAAAAAAAuAgAAZHJzL2Uyb0RvYy54bWxQSwECLQAUAAYACAAA&#10;ACEAcylxU+AAAAAIAQAADwAAAAAAAAAAAAAAAAClBAAAZHJzL2Rvd25yZXYueG1sUEsFBgAAAAAE&#10;AAQA8wAAALIFAAAAAA==&#10;" fillcolor="white [3201]" stroked="f" strokeweight=".5pt">
                <v:textbox>
                  <w:txbxContent>
                    <w:p w:rsidR="000744AB" w:rsidRDefault="000744AB" w:rsidP="00D31B09">
                      <w:r>
                        <w:t>Input image</w:t>
                      </w:r>
                    </w:p>
                  </w:txbxContent>
                </v:textbox>
              </v:shape>
            </w:pict>
          </mc:Fallback>
        </mc:AlternateContent>
      </w:r>
    </w:p>
    <w:p w:rsidR="000F5B6C" w:rsidRDefault="00065FC7" w:rsidP="00D31B09">
      <w:r>
        <w:rPr>
          <w:noProof/>
        </w:rPr>
        <mc:AlternateContent>
          <mc:Choice Requires="wps">
            <w:drawing>
              <wp:anchor distT="0" distB="0" distL="114300" distR="114300" simplePos="0" relativeHeight="251674112" behindDoc="0" locked="0" layoutInCell="1" allowOverlap="1" wp14:anchorId="011AED36" wp14:editId="010AE18D">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FE2E73" id="Straight Connector 96" o:spid="_x0000_s1026" style="position:absolute;flip:x;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9472" behindDoc="0" locked="0" layoutInCell="1" allowOverlap="1" wp14:anchorId="197B82CB" wp14:editId="325556EF">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1D4C81E" id="Group 134" o:spid="_x0000_s1026" style="position:absolute;margin-left:252.8pt;margin-top:17.25pt;width:17.95pt;height:107.2pt;z-index:25190809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90496" behindDoc="0" locked="0" layoutInCell="1" allowOverlap="1" wp14:anchorId="0EF4EE53" wp14:editId="656799AA">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037422" id="Group 139" o:spid="_x0000_s1026" style="position:absolute;margin-left:219.15pt;margin-top:17.25pt;width:17.95pt;height:107.2pt;z-index:25191014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noProof/>
        </w:rPr>
        <mc:AlternateContent>
          <mc:Choice Requires="wps">
            <w:drawing>
              <wp:anchor distT="0" distB="0" distL="114300" distR="114300" simplePos="0" relativeHeight="251675136" behindDoc="0" locked="0" layoutInCell="1" allowOverlap="1" wp14:anchorId="527EF718" wp14:editId="6BDA3E44">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6CB71C" id="Straight Connector 97" o:spid="_x0000_s1026" style="position:absolute;flip:x;z-index:251874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D31B09">
      <w:pPr>
        <w:rPr>
          <w:b/>
          <w:bCs/>
        </w:rPr>
      </w:pPr>
      <w:r>
        <w:rPr>
          <w:noProof/>
        </w:rPr>
        <mc:AlternateContent>
          <mc:Choice Requires="wps">
            <w:drawing>
              <wp:anchor distT="0" distB="0" distL="114300" distR="114300" simplePos="0" relativeHeight="251684352" behindDoc="0" locked="0" layoutInCell="1" allowOverlap="1" wp14:anchorId="2E939BC8" wp14:editId="6FCC22D7">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76896" id="Straight Arrow Connector 112" o:spid="_x0000_s1026" type="#_x0000_t32" style="position:absolute;margin-left:179.2pt;margin-top:22.75pt;width:39.9pt;height:23.5pt;flip:x y;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8992" behindDoc="0" locked="0" layoutInCell="1" allowOverlap="1" wp14:anchorId="0561947C" wp14:editId="0B8A0EA0">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5EECE0" id="Rectangle 69" o:spid="_x0000_s1026" style="position:absolute;margin-left:316.65pt;margin-top:18.25pt;width:87.65pt;height:45.3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9232" behindDoc="0" locked="0" layoutInCell="1" allowOverlap="1" wp14:anchorId="4A5FBEBB" wp14:editId="5624E506">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0744AB" w:rsidRDefault="000744AB"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FBEBB" id="Text Box 104" o:spid="_x0000_s1087" type="#_x0000_t202" style="position:absolute;left:0;text-align:left;margin-left:93.3pt;margin-top:12.05pt;width:84.5pt;height:21.9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LJYxzNSAgAArQQAAA4AAAAAAAAAAAAAAAAALgIAAGRycy9lMm9Eb2MueG1sUEsBAi0AFAAG&#10;AAgAAAAhAMTSD7DdAAAACQEAAA8AAAAAAAAAAAAAAAAArAQAAGRycy9kb3ducmV2LnhtbFBLBQYA&#10;AAAABAAEAPMAAAC2BQAAAAA=&#10;" fillcolor="white [3201]" strokeweight=".5pt">
                <v:textbox>
                  <w:txbxContent>
                    <w:p w:rsidR="000744AB" w:rsidRDefault="000744AB" w:rsidP="00D31B09">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2544" behindDoc="0" locked="0" layoutInCell="1" allowOverlap="1" wp14:anchorId="6072EFE5" wp14:editId="346A006E">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6F363" id="Oval 168" o:spid="_x0000_s1026" style="position:absolute;margin-left:226.15pt;margin-top:5.45pt;width:3.6pt;height:3.6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1520" behindDoc="0" locked="0" layoutInCell="1" allowOverlap="1" wp14:anchorId="619F4670" wp14:editId="365E25A8">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D9A009" id="Oval 154" o:spid="_x0000_s1026" style="position:absolute;margin-left:226.5pt;margin-top:14.35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8448" behindDoc="0" locked="0" layoutInCell="1" allowOverlap="1" wp14:anchorId="54D7783E" wp14:editId="692CD709">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6D0DD2" id="Oval 125" o:spid="_x0000_s1026" style="position:absolute;margin-left:259.25pt;margin-top:12.9pt;width:3.6pt;height:3.6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78425F6A" wp14:editId="25535BF9">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FA52E4" id="Oval 124" o:spid="_x0000_s1026" style="position:absolute;margin-left:259pt;margin-top:4.8pt;width:3.6pt;height:3.6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5376" behindDoc="0" locked="0" layoutInCell="1" allowOverlap="1" wp14:anchorId="09FC19AE" wp14:editId="2771E0DC">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C062" id="Straight Arrow Connector 113" o:spid="_x0000_s1026" type="#_x0000_t32" style="position:absolute;margin-left:177.65pt;margin-top:19.7pt;width:41.4pt;height:22.5pt;flip:x;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1280" behindDoc="0" locked="0" layoutInCell="1" allowOverlap="1" wp14:anchorId="56CC17AF" wp14:editId="6EB58484">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1754BC" id="Straight Arrow Connector 106" o:spid="_x0000_s1026" type="#_x0000_t32" style="position:absolute;margin-left:272.3pt;margin-top:13.4pt;width:45.1pt;height:0;flip:x;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8208" behindDoc="0" locked="0" layoutInCell="1" allowOverlap="1" wp14:anchorId="44A9A407" wp14:editId="3B0685EC">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48DB86" id="Straight Arrow Connector 102" o:spid="_x0000_s1026" type="#_x0000_t32" style="position:absolute;margin-left:404.6pt;margin-top:12.7pt;width:21.6pt;height:0;flip:x;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4416" behindDoc="0" locked="0" layoutInCell="1" allowOverlap="1" wp14:anchorId="044C7F5C" wp14:editId="05BEB0FC">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0744AB" w:rsidRDefault="000744AB"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4C7F5C" id="Text Box 1073741854" o:spid="_x0000_s1088" type="#_x0000_t202" style="position:absolute;left:0;text-align:left;margin-left:323.4pt;margin-top:.6pt;width:75.15pt;height:26.6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" fillcolor="white [3201]" stroked="f" strokeweight=".5pt">
                <v:textbox>
                  <w:txbxContent>
                    <w:p w:rsidR="000744AB" w:rsidRDefault="000744AB"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3568" behindDoc="0" locked="0" layoutInCell="1" allowOverlap="1" wp14:anchorId="7F986EBD" wp14:editId="15DD3589">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607A7" id="Oval 172" o:spid="_x0000_s1026" style="position:absolute;margin-left:224.85pt;margin-top:17.6pt;width:6.25pt;height:6.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6400" behindDoc="0" locked="0" layoutInCell="1" allowOverlap="1" wp14:anchorId="625B7965" wp14:editId="6A4D1378">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D66669" id="Oval 119" o:spid="_x0000_s1026" style="position:absolute;margin-left:258.5pt;margin-top:17.55pt;width:6.25pt;height:6.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80256" behindDoc="0" locked="0" layoutInCell="1" allowOverlap="1" wp14:anchorId="29F0E57F" wp14:editId="19A0F921">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0744AB" w:rsidRDefault="000744AB" w:rsidP="00D31B09">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0E57F" id="Text Box 105" o:spid="_x0000_s1089" type="#_x0000_t202" style="position:absolute;left:0;text-align:left;margin-left:93.35pt;margin-top:1.15pt;width:84.25pt;height:21.6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e0bIrlICAACtBAAADgAAAAAAAAAAAAAAAAAuAgAAZHJzL2Uyb0RvYy54bWxQSwECLQAUAAYA&#10;CAAAACEAiDTuItwAAAAIAQAADwAAAAAAAAAAAAAAAACsBAAAZHJzL2Rvd25yZXYueG1sUEsFBgAA&#10;AAAEAAQA8wAAALUFAAAAAA==&#10;" fillcolor="white [3201]" strokeweight=".5pt">
                <v:textbox>
                  <w:txbxContent>
                    <w:p w:rsidR="000744AB" w:rsidRDefault="000744AB" w:rsidP="00D31B09">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5440" behindDoc="0" locked="0" layoutInCell="1" allowOverlap="1" wp14:anchorId="4F821F1C" wp14:editId="4DF050E2">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0744AB" w:rsidRDefault="000744AB" w:rsidP="00D31B09">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821F1C" id="Text Box 1073741855" o:spid="_x0000_s1090" type="#_x0000_t202" style="position:absolute;left:0;text-align:left;margin-left:242.9pt;margin-top:18.5pt;width:36pt;height:26.6pt;z-index:251645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" fillcolor="white [3201]" stroked="f" strokeweight=".5pt">
                <v:textbox>
                  <w:txbxContent>
                    <w:p w:rsidR="000744AB" w:rsidRDefault="000744AB" w:rsidP="00D31B09">
                      <w:r>
                        <w:t>FC6</w:t>
                      </w:r>
                    </w:p>
                  </w:txbxContent>
                </v:textbox>
                <w10:wrap anchorx="margin"/>
              </v:shape>
            </w:pict>
          </mc:Fallback>
        </mc:AlternateContent>
      </w:r>
      <w:r>
        <w:rPr>
          <w:noProof/>
        </w:rPr>
        <mc:AlternateContent>
          <mc:Choice Requires="wps">
            <w:drawing>
              <wp:anchor distT="0" distB="0" distL="114300" distR="114300" simplePos="0" relativeHeight="251646464" behindDoc="0" locked="0" layoutInCell="1" allowOverlap="1" wp14:anchorId="175BD488" wp14:editId="38F5247F">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0744AB" w:rsidRDefault="000744AB" w:rsidP="00D31B09">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5BD488" id="Text Box 1073741856" o:spid="_x0000_s1091" type="#_x0000_t202" style="position:absolute;left:0;text-align:left;margin-left:-239.45pt;margin-top:17.15pt;width:36pt;height:26.6pt;z-index:25164646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" fillcolor="white [3201]" stroked="f" strokeweight=".5pt">
                <v:textbox>
                  <w:txbxContent>
                    <w:p w:rsidR="000744AB" w:rsidRDefault="000744AB" w:rsidP="00D31B09">
                      <w:r>
                        <w:t>FC7</w:t>
                      </w:r>
                    </w:p>
                  </w:txbxContent>
                </v:textbox>
                <w10:wrap anchorx="margin"/>
              </v:shape>
            </w:pict>
          </mc:Fallback>
        </mc:AlternateContent>
      </w:r>
    </w:p>
    <w:p w:rsidR="006226AF" w:rsidRDefault="006226AF" w:rsidP="00D31B09"/>
    <w:p w:rsidR="00B17181" w:rsidRDefault="00FC45F1" w:rsidP="00D31B09">
      <w:r w:rsidRPr="0091252D">
        <w:rPr>
          <w:b/>
          <w:bCs/>
        </w:rPr>
        <w:t>Figure 4.9:</w:t>
      </w:r>
      <w:r w:rsidRPr="0091252D">
        <w:t xml:space="preserve"> Flowchart of Faster region CNN approach</w:t>
      </w:r>
    </w:p>
    <w:p w:rsidR="0052474B" w:rsidRPr="0091252D" w:rsidRDefault="0052474B" w:rsidP="00D31B09"/>
    <w:p w:rsidR="00D2390E" w:rsidRPr="0029170C" w:rsidRDefault="00D2390E" w:rsidP="00D31B09">
      <w:r w:rsidRPr="0029170C">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D31B09">
      <w:pPr>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Pr>
          <w:highlight w:val="yellow"/>
        </w:rPr>
        <w:t>Where,</w:t>
      </w:r>
      <w:r w:rsidR="005333F7">
        <w:rPr>
          <w:highlight w:val="yellow"/>
        </w:rPr>
        <w:t xml:space="preserve"> “</w:t>
      </w:r>
      <w:r w:rsidRPr="008E3AE3">
        <w:rPr>
          <w:highlight w:val="yellow"/>
        </w:rPr>
        <w:t>False</w:t>
      </w:r>
      <w:r w:rsidR="001C48CB" w:rsidRPr="008E3AE3">
        <w:rPr>
          <w:highlight w:val="yellow"/>
        </w:rPr>
        <w:t xml:space="preserve"> negative’’ is a test result</w:t>
      </w:r>
      <w:r w:rsidR="001C48CB" w:rsidRPr="00FC795E">
        <w:t xml:space="preserve"> </w:t>
      </w:r>
      <w:r w:rsidR="00863912">
        <w:t>which wrongly indicates</w:t>
      </w:r>
      <w:r w:rsidR="001C48CB" w:rsidRPr="00FC795E">
        <w:t xml:space="preserve"> </w:t>
      </w:r>
      <w:r w:rsidR="00863912" w:rsidRPr="008E3AE3">
        <w:rPr>
          <w:highlight w:val="yellow"/>
        </w:rPr>
        <w:t xml:space="preserve">that </w:t>
      </w:r>
      <w:r w:rsidR="001C48CB" w:rsidRPr="008E3AE3">
        <w:rPr>
          <w:highlight w:val="yellow"/>
        </w:rPr>
        <w:t>a condition does not hold</w:t>
      </w:r>
      <w:r w:rsidR="00863912" w:rsidRPr="008E3AE3">
        <w:rPr>
          <w:highlight w:val="yellow"/>
        </w:rPr>
        <w:t>.</w:t>
      </w:r>
      <w:r w:rsidR="005333F7">
        <w:t xml:space="preserve"> “</w:t>
      </w:r>
      <w:r w:rsidR="00D951EB" w:rsidRPr="008E3AE3">
        <w:rPr>
          <w:highlight w:val="yellow"/>
        </w:rPr>
        <w:t>True negative</w:t>
      </w:r>
      <w:r w:rsidR="00DE4225" w:rsidRPr="008E3AE3">
        <w:rPr>
          <w:highlight w:val="yellow"/>
        </w:rPr>
        <w:t>’’</w:t>
      </w:r>
      <w:r w:rsidR="00D951EB" w:rsidRPr="008E3AE3">
        <w:rPr>
          <w:highlight w:val="yellow"/>
        </w:rPr>
        <w:t xml:space="preserve"> is a test result</w:t>
      </w:r>
      <w:r w:rsidR="006321FF">
        <w:t xml:space="preserve"> which correctly</w:t>
      </w:r>
      <w:r w:rsidR="00D951EB" w:rsidRPr="00FC795E">
        <w:t xml:space="preserve"> </w:t>
      </w:r>
      <w:r w:rsidR="006321FF">
        <w:t>identifies</w:t>
      </w:r>
      <w:r w:rsidR="00D951EB" w:rsidRPr="00FC795E">
        <w:t xml:space="preserve"> </w:t>
      </w:r>
      <w:r w:rsidR="00D951EB" w:rsidRPr="008E3AE3">
        <w:rPr>
          <w:highlight w:val="yellow"/>
        </w:rPr>
        <w:t>that a condition does not</w:t>
      </w:r>
      <w:r w:rsidR="005333F7">
        <w:t xml:space="preserve"> hold. “</w:t>
      </w:r>
      <w:r w:rsidR="00D951EB" w:rsidRPr="008E3AE3">
        <w:rPr>
          <w:highlight w:val="yellow"/>
        </w:rPr>
        <w:t>True positive’’ is a result indicating that a given condition exists and it does exist.</w:t>
      </w:r>
      <w:r w:rsidR="00393A51">
        <w:t xml:space="preserve"> </w:t>
      </w:r>
    </w:p>
    <w:p w:rsidR="00FA4050" w:rsidRDefault="008F5292" w:rsidP="00D31B09">
      <w:r w:rsidRPr="0099221B">
        <w:t>In this work</w:t>
      </w:r>
      <w:r w:rsidR="00393A51" w:rsidRPr="0099221B">
        <w:t>,</w:t>
      </w:r>
      <w:r w:rsidR="00914F94" w:rsidRPr="0099221B">
        <w:t xml:space="preserve"> the precision and recall rate of the detector is estimated </w:t>
      </w:r>
      <w:r w:rsidR="0023568F" w:rsidRPr="0099221B">
        <w:t>using</w:t>
      </w:r>
      <w:r w:rsidR="00914F94" w:rsidRPr="0099221B">
        <w:t xml:space="preserve"> </w:t>
      </w:r>
      <w:r w:rsidR="00D951EB" w:rsidRPr="0099221B">
        <w:t>all the images in the test set</w:t>
      </w:r>
      <w:r w:rsidR="0099221B" w:rsidRPr="0099221B">
        <w:t xml:space="preserve"> </w:t>
      </w:r>
      <w:r w:rsidR="00C7477C" w:rsidRPr="0099221B">
        <w:t>to</w:t>
      </w:r>
      <w:r w:rsidR="0099221B" w:rsidRPr="0099221B">
        <w:t xml:space="preserve"> evaluate the accuracy</w:t>
      </w:r>
      <w:r w:rsidR="0099221B">
        <w:t xml:space="preserve"> of the detector</w:t>
      </w:r>
      <w:r w:rsidR="00914F94" w:rsidRPr="0099221B">
        <w:t>.</w:t>
      </w:r>
      <w:r w:rsidR="00E815A8">
        <w:t xml:space="preserve"> The Average precision result of a </w:t>
      </w:r>
      <w:r w:rsidR="00E815A8">
        <w:lastRenderedPageBreak/>
        <w:t>de</w:t>
      </w:r>
      <w:r w:rsidR="00342F83">
        <w:t xml:space="preserve">tector trained </w:t>
      </w:r>
      <w:r w:rsidR="00E815A8">
        <w:t xml:space="preserve">with </w:t>
      </w:r>
      <w:r w:rsidR="00342F83">
        <w:t>53 image</w:t>
      </w:r>
      <w:r w:rsidR="00B33192">
        <w:t>s</w:t>
      </w:r>
      <w:r w:rsidR="00342F83">
        <w:t xml:space="preserve"> </w:t>
      </w:r>
      <w:r w:rsidR="00401C4F">
        <w:t>is shown in Figure 4.10.</w:t>
      </w:r>
      <w:r w:rsidR="00B33192">
        <w:t xml:space="preserve"> The Figure 4.11 represents the automatic detection of the Z-marker with the detector. </w:t>
      </w:r>
    </w:p>
    <w:p w:rsidR="00D576DC" w:rsidRDefault="00D576DC" w:rsidP="00D31B09"/>
    <w:p w:rsidR="00D576DC" w:rsidRPr="00FC795E" w:rsidRDefault="00D576DC" w:rsidP="00D31B09">
      <w:r>
        <w:rPr>
          <w:noProof/>
        </w:rPr>
        <w:drawing>
          <wp:inline distT="0" distB="0" distL="0" distR="0" wp14:anchorId="2F85F3BB" wp14:editId="40E40D5F">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8">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D31B09">
      <w:pPr>
        <w:rPr>
          <w:b/>
          <w:bCs/>
        </w:rPr>
      </w:pPr>
      <w:r w:rsidRPr="005C217B">
        <w:rPr>
          <w:b/>
          <w:bCs/>
        </w:rPr>
        <w:t>Figure 4.10:</w:t>
      </w:r>
      <w:r w:rsidR="0091252D">
        <w:rPr>
          <w:b/>
          <w:bCs/>
        </w:rPr>
        <w:t xml:space="preserve"> </w:t>
      </w:r>
      <w:r w:rsidR="0091252D">
        <w:t xml:space="preserve">Precision and recall rate plot of the detector. The whole input data is 88 images, with 60 percent for training and 40 percent for testing. </w:t>
      </w:r>
    </w:p>
    <w:p w:rsidR="005C217B" w:rsidRDefault="005C217B" w:rsidP="00D31B09"/>
    <w:p w:rsidR="00885831" w:rsidRPr="00FC795E" w:rsidRDefault="008348D6" w:rsidP="00D31B09">
      <w:r w:rsidRPr="00FC795E">
        <w:rPr>
          <w:rFonts w:cstheme="majorHAnsi"/>
        </w:rPr>
        <w:t>Source:</w:t>
      </w:r>
      <w:r w:rsidR="00885831" w:rsidRPr="00FC795E">
        <w:rPr>
          <w:rFonts w:cstheme="majorHAnsi"/>
        </w:rPr>
        <w:t xml:space="preserve"> </w:t>
      </w:r>
      <w:r w:rsidR="00885831" w:rsidRPr="00FC795E">
        <w:t>A light and faster regional convolutional neural network for object detection</w:t>
      </w:r>
    </w:p>
    <w:p w:rsidR="00F913C0" w:rsidRDefault="00A7582A" w:rsidP="00D31B09">
      <w:r>
        <w:rPr>
          <w:noProof/>
        </w:rPr>
        <w:lastRenderedPageBreak/>
        <w:drawing>
          <wp:anchor distT="0" distB="0" distL="114300" distR="114300" simplePos="0" relativeHeight="251712000" behindDoc="0" locked="0" layoutInCell="1" allowOverlap="1" wp14:anchorId="07E1D772" wp14:editId="7E12F366">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9">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976" behindDoc="0" locked="0" layoutInCell="1" allowOverlap="1" wp14:anchorId="381078BB" wp14:editId="6AF46E54">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0">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t>in optical remote sensing images</w:t>
      </w:r>
    </w:p>
    <w:p w:rsidR="003E126F" w:rsidRDefault="003E126F" w:rsidP="00D31B09"/>
    <w:p w:rsidR="00977EB8" w:rsidRDefault="003E126F" w:rsidP="00D31B09">
      <w:r>
        <w:rPr>
          <w:b/>
          <w:bCs/>
        </w:rPr>
        <w:t xml:space="preserve">Figure 4.11: </w:t>
      </w:r>
      <w:r>
        <w:t>The detected Z-marker in the whole captured image of the MRI screen. In the left image,</w:t>
      </w:r>
      <w:r w:rsidR="006066D0">
        <w:t xml:space="preserve"> Z-marker structure is detected correctly, but in the right image the bounding box does not positioned correctly and some other objects from the background</w:t>
      </w:r>
      <w:r w:rsidR="00CE6A3B">
        <w:t xml:space="preserve"> </w:t>
      </w:r>
      <w:r w:rsidR="00B84487">
        <w:t>detected as the Z-marker.</w:t>
      </w:r>
    </w:p>
    <w:p w:rsidR="00A7582A" w:rsidRPr="003E126F" w:rsidRDefault="00A7582A" w:rsidP="00D31B09"/>
    <w:p w:rsidR="00E95ED6" w:rsidRDefault="00A55016" w:rsidP="00D31B09">
      <w:r>
        <w:t>The</w:t>
      </w:r>
      <w:r w:rsidR="00E95ED6">
        <w:t xml:space="preserve"> average precision of the convolutional network can be improved by adding more images to the data set and increasing the numbers of the convolution layer. </w:t>
      </w:r>
      <w:r w:rsidR="003E126F">
        <w:t>However, it</w:t>
      </w:r>
      <w:r w:rsidR="00E95ED6">
        <w:t xml:space="preserve"> is computationally expensive and time-consuming.</w:t>
      </w:r>
    </w:p>
    <w:p w:rsidR="00977EB8" w:rsidRDefault="00977EB8" w:rsidP="00D31B09"/>
    <w:p w:rsidR="002A02D7" w:rsidRDefault="002A02D7" w:rsidP="0007793C">
      <w:pPr>
        <w:pStyle w:val="Heading4"/>
      </w:pPr>
      <w:bookmarkStart w:id="44" w:name="_Toc523244302"/>
      <w:r>
        <w:t>Noise removal of MRI images</w:t>
      </w:r>
      <w:bookmarkEnd w:id="44"/>
    </w:p>
    <w:p w:rsidR="002A02D7" w:rsidRDefault="00AC6401" w:rsidP="00D31B09">
      <w:r>
        <w:t xml:space="preserve">In magnetic resonance (MR)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 xml:space="preserve">MR </w:t>
      </w:r>
      <w:r w:rsidR="00752E69">
        <w:t>data</w:t>
      </w:r>
      <w:r w:rsidR="004744D0">
        <w:t>.</w:t>
      </w:r>
      <w:r w:rsidR="001C19FD">
        <w:t xml:space="preserve"> However, t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 data, such as registration, segmentation, and localization.</w:t>
      </w:r>
      <w:r w:rsidR="003823C7">
        <w:t xml:space="preserve"> </w:t>
      </w:r>
      <w:r w:rsidR="00993DFB">
        <w:t>Moreover, a 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w:t>
      </w:r>
      <w:r w:rsidR="000D0914">
        <w:lastRenderedPageBreak/>
        <w:t>noise removal methods have</w:t>
      </w:r>
      <w:r w:rsidR="003823C7">
        <w:t xml:space="preserve"> been </w:t>
      </w:r>
      <w:r w:rsidR="0068764E">
        <w:t>implemented</w:t>
      </w:r>
      <w:r w:rsidR="0093086E">
        <w:t xml:space="preserve"> </w:t>
      </w:r>
      <w:r w:rsidR="000D0914">
        <w:t>in this project</w:t>
      </w:r>
      <w:r w:rsidR="0093086E">
        <w:t xml:space="preserve"> that are applicable to various circumstances.</w:t>
      </w:r>
      <w:r w:rsidR="007606B1">
        <w:t xml:space="preserve"> </w:t>
      </w:r>
    </w:p>
    <w:p w:rsidR="0051436D" w:rsidRPr="0029170C" w:rsidRDefault="00D56730" w:rsidP="00D31B09">
      <w:r w:rsidRPr="0029170C">
        <w:t>Image denoising</w:t>
      </w:r>
      <w:r w:rsidR="0051436D" w:rsidRPr="0029170C">
        <w:t xml:space="preserve"> using Gaussian Smoothing Filter</w:t>
      </w:r>
    </w:p>
    <w:p w:rsidR="0051436D" w:rsidRDefault="0051436D" w:rsidP="00D31B09">
      <w:r>
        <w:t xml:space="preserve">The Gaussian filter is a type of image-smoothing filter that commonly reduces noise by blurring the image. </w:t>
      </w:r>
      <w:r w:rsidR="00436A93">
        <w:t>The</w:t>
      </w:r>
      <w:r>
        <w:t xml:space="preserve"> Gaussian function</w:t>
      </w:r>
      <w:r w:rsidR="00BF0047">
        <w:t xml:space="preserve"> that is defined in equation 4.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t>. The equation of a two dimensional Gaussian function is the product of two one dimensional Gaussian functions as:</w:t>
      </w:r>
    </w:p>
    <w:p w:rsidR="008F782A" w:rsidRPr="001A5D64" w:rsidRDefault="008F782A" w:rsidP="00D31B09">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sidRPr="001A5D64">
        <w:rPr>
          <w:rFonts w:eastAsiaTheme="minorEastAsia"/>
        </w:rPr>
        <w:t>(4.5)</w:t>
      </w:r>
    </w:p>
    <w:p w:rsidR="00E019DC" w:rsidRPr="005F67D9" w:rsidRDefault="00955E92" w:rsidP="00D31B09">
      <w:r>
        <w:rPr>
          <w:noProof/>
        </w:rPr>
        <w:drawing>
          <wp:anchor distT="0" distB="0" distL="114300" distR="114300" simplePos="0" relativeHeight="251558400" behindDoc="0" locked="0" layoutInCell="1" allowOverlap="1" wp14:anchorId="3E3988E6" wp14:editId="4045A71D">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1">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t>Figure 4.10</w:t>
      </w:r>
      <w:r w:rsidR="00B32A83">
        <w:t xml:space="preserve"> represents</w:t>
      </w:r>
      <w:r w:rsidR="00C72EDD">
        <w:t xml:space="preserve"> </w:t>
      </w:r>
      <w:r w:rsidR="0051436D">
        <w:t xml:space="preserve">the 2D Gaussian distribution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955E92" w:rsidRDefault="00955E92" w:rsidP="00D31B09"/>
    <w:p w:rsidR="004049C2" w:rsidRDefault="005F67D9" w:rsidP="00D31B09">
      <w:r w:rsidRPr="005F67D9">
        <w:rPr>
          <w:b/>
        </w:rPr>
        <w:t>Figure 4.10</w:t>
      </w:r>
      <w:r>
        <w:rPr>
          <w:b/>
        </w:rPr>
        <w:t xml:space="preserve">: </w:t>
      </w:r>
      <w:r>
        <w:t xml:space="preserve">the 2D Gaussian distribution with </w:t>
      </w:r>
      <m:oMath>
        <m:r>
          <m:rPr>
            <m:sty m:val="p"/>
          </m:rPr>
          <w:rPr>
            <w:rFonts w:ascii="Cambria Math" w:eastAsiaTheme="minorEastAsia" w:hAnsi="Cambria Math"/>
            <w:vertAlign w:val="superscript"/>
          </w:rPr>
          <m:t>σ</m:t>
        </m:r>
      </m:oMath>
      <w:r w:rsidRPr="00A349E2">
        <w:rPr>
          <w:rFonts w:eastAsiaTheme="minorEastAsia"/>
        </w:rPr>
        <w:t xml:space="preserve">= </w:t>
      </w:r>
      <w:r>
        <w:rPr>
          <w:rFonts w:eastAsiaTheme="minorEastAsia"/>
        </w:rPr>
        <w:t xml:space="preserve">1 and </w:t>
      </w:r>
      <w:r w:rsidR="00B718BD">
        <w:rPr>
          <w:rFonts w:eastAsiaTheme="minorEastAsia"/>
        </w:rPr>
        <w:t>mean(0,0)</w:t>
      </w:r>
      <w:r w:rsidR="00A42315">
        <w:rPr>
          <w:rFonts w:eastAsiaTheme="minorEastAsia"/>
        </w:rPr>
        <w:t>.</w:t>
      </w:r>
    </w:p>
    <w:p w:rsidR="003239A9" w:rsidRPr="00955E92" w:rsidRDefault="003239A9" w:rsidP="00D31B09"/>
    <w:p w:rsidR="004049C2" w:rsidRDefault="004049C2" w:rsidP="00D31B09">
      <w:r>
        <w:t xml:space="preserve">The Gaussian smoothing filter is applied to the captured MRI images to </w:t>
      </w:r>
      <w:r w:rsidR="00F25CAA">
        <w:t xml:space="preserve">suppress the Gaussian distributed noise. Figure 4.11 shows the </w:t>
      </w:r>
      <w:r w:rsidR="000C3043">
        <w:t>image before and after filtering operation.</w:t>
      </w:r>
      <w:r w:rsidR="00F25CAA">
        <w:t xml:space="preserve"> </w:t>
      </w:r>
    </w:p>
    <w:p w:rsidR="003239A9" w:rsidRDefault="003239A9" w:rsidP="00D31B09"/>
    <w:p w:rsidR="003239A9" w:rsidRDefault="003239A9" w:rsidP="00D31B09"/>
    <w:p w:rsidR="003239A9" w:rsidRDefault="003239A9" w:rsidP="00D31B09"/>
    <w:p w:rsidR="003239A9" w:rsidRDefault="003239A9" w:rsidP="00D31B09"/>
    <w:p w:rsidR="003239A9" w:rsidRDefault="003239A9" w:rsidP="00D31B09"/>
    <w:p w:rsidR="00BF0047" w:rsidRDefault="000E21C4" w:rsidP="00D31B09">
      <w:r>
        <w:rPr>
          <w:noProof/>
        </w:rPr>
        <w:drawing>
          <wp:anchor distT="0" distB="0" distL="114300" distR="114300" simplePos="0" relativeHeight="251698688" behindDoc="1" locked="0" layoutInCell="1" allowOverlap="1" wp14:anchorId="4B28C8EB" wp14:editId="76B0C0DA">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2">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noProof/>
        </w:rPr>
        <w:drawing>
          <wp:anchor distT="0" distB="0" distL="114300" distR="114300" simplePos="0" relativeHeight="251699712" behindDoc="1" locked="0" layoutInCell="1" allowOverlap="1" wp14:anchorId="75E35118" wp14:editId="2CAB071F">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3">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D31B09">
      <w:r>
        <w:tab/>
      </w:r>
    </w:p>
    <w:p w:rsidR="00570936" w:rsidRDefault="00570936" w:rsidP="00D31B09"/>
    <w:p w:rsidR="00570936" w:rsidRDefault="000E21C4" w:rsidP="00D31B09">
      <w:r>
        <w:tab/>
      </w:r>
      <w:r>
        <w:tab/>
      </w:r>
    </w:p>
    <w:p w:rsidR="00570936" w:rsidRDefault="008E767C" w:rsidP="00D31B09">
      <w:r>
        <w:tab/>
      </w:r>
    </w:p>
    <w:p w:rsidR="00570936" w:rsidRDefault="008E767C" w:rsidP="00D31B09">
      <w:r>
        <w:tab/>
      </w:r>
    </w:p>
    <w:p w:rsidR="00570936" w:rsidRDefault="00570936" w:rsidP="00D31B09"/>
    <w:p w:rsidR="000E21C4" w:rsidRDefault="000E21C4" w:rsidP="00D31B09">
      <w:r w:rsidRPr="000E21C4">
        <w:rPr>
          <w:b/>
        </w:rPr>
        <w:t>Figure 4.11</w:t>
      </w:r>
      <w:r>
        <w:rPr>
          <w:b/>
        </w:rPr>
        <w:t xml:space="preserve">: </w:t>
      </w:r>
      <w:r>
        <w:t xml:space="preserve">The left image shows the T1W image of </w:t>
      </w:r>
      <w:r w:rsidR="00B86518">
        <w:t xml:space="preserve">the </w:t>
      </w:r>
      <w:r>
        <w:t>Z-marker structure</w:t>
      </w:r>
      <w:r w:rsidR="00B86518">
        <w:t>s</w:t>
      </w:r>
      <w:r>
        <w:t xml:space="preserve"> acquired with capture device and AV converter. The right image shows the denoised image</w:t>
      </w:r>
      <w:r w:rsidR="00B86518">
        <w:t xml:space="preserve"> by blurring the image</w:t>
      </w:r>
      <w:r>
        <w:t xml:space="preserve"> using Gaussian smoothing operation.</w:t>
      </w:r>
    </w:p>
    <w:p w:rsidR="00814765" w:rsidRPr="000E21C4" w:rsidRDefault="00814765" w:rsidP="00D31B09"/>
    <w:p w:rsidR="002A02D7" w:rsidRPr="0029170C" w:rsidRDefault="001863BD" w:rsidP="00D31B09">
      <w:r w:rsidRPr="0029170C">
        <w:t>I</w:t>
      </w:r>
      <w:r w:rsidR="00D944EB" w:rsidRPr="0029170C">
        <w:t>mage denoising</w:t>
      </w:r>
      <w:r w:rsidR="000F63A3" w:rsidRPr="0029170C">
        <w:t xml:space="preserve"> using wavelets</w:t>
      </w:r>
    </w:p>
    <w:p w:rsidR="00136F18" w:rsidRDefault="006871C2" w:rsidP="00D31B09">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screte Wavelets 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D31B09">
      <w:r>
        <w:t xml:space="preserve">One </w:t>
      </w:r>
      <w:r w:rsidR="00136F18">
        <w:t>practical technique to find the most suitable threshold for denoising MRI images</w:t>
      </w:r>
      <w:r w:rsidR="00227772">
        <w:t xml:space="preserve"> has been proposed by Donoho [</w:t>
      </w:r>
      <w:r w:rsidR="00136F18">
        <w:t>].</w:t>
      </w:r>
      <w:r w:rsidR="00A073BA">
        <w:t xml:space="preserve"> </w:t>
      </w:r>
      <w:r w:rsidR="00A40132">
        <w:t>T</w:t>
      </w:r>
      <w:r w:rsidR="00A073BA">
        <w:t>he global threshold</w:t>
      </w:r>
      <w:r w:rsidR="00A40132">
        <w:t xml:space="preserve"> in this method</w:t>
      </w:r>
      <w:r w:rsidR="00735A4D">
        <w:t xml:space="preserve"> that </w:t>
      </w:r>
      <w:r w:rsidR="00A073BA">
        <w:t>is asymptotically optimal</w:t>
      </w:r>
      <w:r>
        <w:t xml:space="preserve"> is defined in equation 4.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45D71" w:rsidRPr="0080538D">
        <w:t>.</w:t>
      </w:r>
      <w:r w:rsidR="005071A0">
        <w:t xml:space="preserve"> </w:t>
      </w:r>
    </w:p>
    <w:p w:rsidR="00B55809" w:rsidRPr="00257E5C" w:rsidRDefault="00672058" w:rsidP="00D31B09">
      <w:r>
        <w:rPr>
          <w:rFonts w:eastAsiaTheme="minorEastAsia"/>
        </w:rPr>
        <w:lastRenderedPageBreak/>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Pr="00672058">
        <w:rPr>
          <w:rFonts w:eastAsiaTheme="minorEastAsia"/>
        </w:rPr>
        <w:t>(4.6)</w:t>
      </w:r>
    </w:p>
    <w:p w:rsidR="00E2077D" w:rsidRDefault="00F0471C" w:rsidP="00D31B09">
      <w:r>
        <w:t xml:space="preserve">Afterwards, </w:t>
      </w:r>
      <w:r w:rsidR="00767D16">
        <w:t xml:space="preserve">Hard or Soft thresholding technique is used to apply </w:t>
      </w:r>
      <w:r>
        <w:t>the computed optimal threshold</w:t>
      </w:r>
      <w:r w:rsidR="0020239F">
        <w:t xml:space="preserve"> from the equation 4.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shown in equation 4.7 and 4.8</w:t>
      </w:r>
      <w:r w:rsidR="00DF5F4F" w:rsidRPr="00935C78">
        <w:t xml:space="preserve"> where c is the coefficient array. </w:t>
      </w:r>
    </w:p>
    <w:p w:rsidR="009E4D7F" w:rsidRDefault="009E4D7F" w:rsidP="00D31B09"/>
    <w:p w:rsidR="00DB36B0" w:rsidRDefault="00A226FE" w:rsidP="00D31B09">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9A2959">
        <w:tab/>
        <w:t xml:space="preserve"> </w:t>
      </w:r>
      <w:r w:rsidR="009A2959">
        <w:tab/>
      </w:r>
      <w:r w:rsidR="009A2959">
        <w:tab/>
        <w:t>(4.7)</w:t>
      </w:r>
    </w:p>
    <w:p w:rsidR="00DB36B0" w:rsidRDefault="00120E46" w:rsidP="00D31B09">
      <w:r>
        <w:tab/>
      </w:r>
    </w:p>
    <w:p w:rsidR="00C367B1" w:rsidRDefault="00D05E61" w:rsidP="00D31B09">
      <w:r>
        <w:t xml:space="preserve"> </w:t>
      </w:r>
      <w:r w:rsidR="00D647E3">
        <w:t xml:space="preserve"> </w:t>
      </w:r>
      <w:r>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tab/>
      </w:r>
      <w:r>
        <w:tab/>
        <w:t xml:space="preserve">     </w:t>
      </w:r>
      <w:r w:rsidR="009A2959">
        <w:t>(4.8)</w:t>
      </w:r>
    </w:p>
    <w:p w:rsidR="00EB4E5F" w:rsidRPr="00C57252" w:rsidRDefault="00EB4E5F" w:rsidP="00D31B09"/>
    <w:p w:rsidR="00652191" w:rsidRDefault="00595659" w:rsidP="00D31B09">
      <w:r>
        <w:t xml:space="preserve">Figure 4.12 represents the behaviors </w:t>
      </w:r>
      <w:r w:rsidRPr="00803079">
        <w:rPr>
          <w:highlight w:val="yellow"/>
        </w:rPr>
        <w:t>of the thresholding</w:t>
      </w:r>
      <w:r>
        <w:t xml:space="preserve"> </w:t>
      </w:r>
      <w:r w:rsidR="00062086">
        <w:t>functions</w:t>
      </w:r>
      <w:r>
        <w:t xml:space="preserve"> </w:t>
      </w:r>
      <w:r w:rsidRPr="00803079">
        <w:rPr>
          <w:highlight w:val="yellow"/>
        </w:rPr>
        <w:t>defined in</w:t>
      </w:r>
      <w:r>
        <w:t xml:space="preserve"> equations </w:t>
      </w:r>
      <w:r w:rsidR="00062086">
        <w:t xml:space="preserve">4.7 </w:t>
      </w:r>
      <w:r w:rsidR="00062086" w:rsidRPr="00803079">
        <w:rPr>
          <w:highlight w:val="yellow"/>
        </w:rPr>
        <w:t>and 4.8</w:t>
      </w:r>
      <w:r w:rsidR="00FE7CEF" w:rsidRPr="00803079">
        <w:rPr>
          <w:highlight w:val="yellow"/>
        </w:rPr>
        <w:t xml:space="preserve"> on a linear signal</w:t>
      </w:r>
      <w:r w:rsidR="000B7A2C" w:rsidRPr="00803079">
        <w:rPr>
          <w:highlight w:val="yellow"/>
        </w:rPr>
        <w:t>.</w:t>
      </w:r>
      <w:r w:rsidR="000B7A2C">
        <w:t xml:space="preserve"> </w:t>
      </w:r>
    </w:p>
    <w:p w:rsidR="009E6EBE" w:rsidRDefault="009E6EBE" w:rsidP="00D31B09">
      <w:pPr>
        <w:rPr>
          <w:rFonts w:cstheme="minorHAnsi"/>
          <w:bCs/>
        </w:rPr>
      </w:pPr>
      <w:r>
        <w:rPr>
          <w:noProof/>
        </w:rPr>
        <mc:AlternateContent>
          <mc:Choice Requires="wps">
            <w:drawing>
              <wp:anchor distT="0" distB="0" distL="114300" distR="114300" simplePos="0" relativeHeight="251700736" behindDoc="0" locked="0" layoutInCell="1" allowOverlap="1" wp14:anchorId="383CFE6A" wp14:editId="16F8ED4B">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6EBE" w:rsidRDefault="000744AB" w:rsidP="00D31B09">
                            <w:r w:rsidRPr="009E6EBE">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3CFE6A" id="Rectangle 1073741829" o:spid="_x0000_s1092" style="position:absolute;left:0;text-align:left;margin-left:71.25pt;margin-top:7.35pt;width:95.25pt;height:24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" fillcolor="white [3212]" stroked="f" strokeweight="1pt">
                <v:textbox>
                  <w:txbxContent>
                    <w:p w:rsidR="000744AB" w:rsidRPr="009E6EBE" w:rsidRDefault="000744AB" w:rsidP="00D31B09">
                      <w:r w:rsidRPr="009E6EBE">
                        <w:t>a) original signal</w:t>
                      </w:r>
                    </w:p>
                  </w:txbxContent>
                </v:textbox>
              </v:rect>
            </w:pict>
          </mc:Fallback>
        </mc:AlternateContent>
      </w:r>
      <w:r>
        <w:rPr>
          <w:noProof/>
        </w:rPr>
        <mc:AlternateContent>
          <mc:Choice Requires="wps">
            <w:drawing>
              <wp:anchor distT="0" distB="0" distL="114300" distR="114300" simplePos="0" relativeHeight="251701760" behindDoc="0" locked="0" layoutInCell="1" allowOverlap="1" wp14:anchorId="66B42658" wp14:editId="282FDE7A">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E6EBE" w:rsidRDefault="000744AB" w:rsidP="00D31B09">
                            <w:r w:rsidRPr="009E6EBE">
                              <w:t>b) Hard thresholded</w:t>
                            </w:r>
                            <w: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42658" id="Rectangle 1073741850" o:spid="_x0000_s1093" style="position:absolute;left:0;text-align:left;margin-left:186pt;margin-top:4.35pt;width:81pt;height:27pt;z-index:25170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AMWLC1pQIAAKkFAAAOAAAAAAAAAAAAAAAA&#10;AC4CAABkcnMvZTJvRG9jLnhtbFBLAQItABQABgAIAAAAIQB0B8O23wAAAAgBAAAPAAAAAAAAAAAA&#10;AAAAAP8EAABkcnMvZG93bnJldi54bWxQSwUGAAAAAAQABADzAAAACwYAAAAA&#10;" fillcolor="white [3212]" stroked="f" strokeweight="1pt">
                <v:textbox>
                  <w:txbxContent>
                    <w:p w:rsidR="000744AB" w:rsidRPr="009E6EBE" w:rsidRDefault="000744AB" w:rsidP="00D31B09">
                      <w:r w:rsidRPr="009E6EBE">
                        <w:t>b) Hard thresholded</w:t>
                      </w:r>
                      <w:r>
                        <w:t xml:space="preserve"> signal</w:t>
                      </w:r>
                    </w:p>
                  </w:txbxContent>
                </v:textbox>
                <w10:wrap anchorx="margin"/>
              </v:rect>
            </w:pict>
          </mc:Fallback>
        </mc:AlternateContent>
      </w:r>
      <w:r>
        <w:rPr>
          <w:noProof/>
        </w:rPr>
        <mc:AlternateContent>
          <mc:Choice Requires="wps">
            <w:drawing>
              <wp:anchor distT="0" distB="0" distL="114300" distR="114300" simplePos="0" relativeHeight="251702784" behindDoc="0" locked="0" layoutInCell="1" allowOverlap="1" wp14:anchorId="4F76C65C" wp14:editId="1AA4A1AC">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Default="000744AB" w:rsidP="00D31B09">
                            <w:r>
                              <w:t>c</w:t>
                            </w:r>
                            <w:r w:rsidRPr="009E6EBE">
                              <w:t xml:space="preserve">) </w:t>
                            </w:r>
                            <w:r>
                              <w:t>Soft thresholded signal</w:t>
                            </w:r>
                          </w:p>
                          <w:p w:rsidR="000744AB" w:rsidRPr="009E6EBE" w:rsidRDefault="000744AB" w:rsidP="00D31B09">
                            <w:r>
                              <w:t>signal</w:t>
                            </w:r>
                            <w:r w:rsidRPr="009E6EBE">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6C65C" id="Rectangle 1073741858" o:spid="_x0000_s1094" style="position:absolute;left:0;text-align:left;margin-left:285.75pt;margin-top:1.3pt;width:95.25pt;height:30.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CC8YOCmAgAAqQUAAA4AAAAAAAAAAAAA&#10;AAAALgIAAGRycy9lMm9Eb2MueG1sUEsBAi0AFAAGAAgAAAAhAFaP/lDgAAAACAEAAA8AAAAAAAAA&#10;AAAAAAAAAAUAAGRycy9kb3ducmV2LnhtbFBLBQYAAAAABAAEAPMAAAANBgAAAAA=&#10;" fillcolor="white [3212]" stroked="f" strokeweight="1pt">
                <v:textbox>
                  <w:txbxContent>
                    <w:p w:rsidR="000744AB" w:rsidRDefault="000744AB" w:rsidP="00D31B09">
                      <w:r>
                        <w:t>c</w:t>
                      </w:r>
                      <w:r w:rsidRPr="009E6EBE">
                        <w:t xml:space="preserve">) </w:t>
                      </w:r>
                      <w:r>
                        <w:t>Soft thresholded signal</w:t>
                      </w:r>
                    </w:p>
                    <w:p w:rsidR="000744AB" w:rsidRPr="009E6EBE" w:rsidRDefault="000744AB" w:rsidP="00D31B09">
                      <w:r>
                        <w:t>signal</w:t>
                      </w:r>
                      <w:r w:rsidRPr="009E6EBE">
                        <w:t xml:space="preserve"> signal</w:t>
                      </w:r>
                    </w:p>
                  </w:txbxContent>
                </v:textbox>
              </v:rect>
            </w:pict>
          </mc:Fallback>
        </mc:AlternateContent>
      </w:r>
    </w:p>
    <w:p w:rsidR="00FE7CEF" w:rsidRDefault="00595659" w:rsidP="00D31B09">
      <w:r>
        <w:rPr>
          <w:noProof/>
        </w:rPr>
        <w:drawing>
          <wp:inline distT="0" distB="0" distL="0" distR="0" wp14:anchorId="38DB0CB1" wp14:editId="4682A789">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D31B09">
      <w:r w:rsidRPr="00436F7D">
        <w:rPr>
          <w:b/>
          <w:bCs/>
        </w:rPr>
        <w:t>Figure 4.12:</w:t>
      </w:r>
      <w:r w:rsidRPr="00436F7D">
        <w:t xml:space="preserve"> </w:t>
      </w:r>
      <w:r w:rsidR="002B3AAB" w:rsidRPr="00436F7D">
        <w:t xml:space="preserve">Theresholding of </w:t>
      </w:r>
      <w:r w:rsidR="002B3AAB" w:rsidRPr="00803079">
        <w:rPr>
          <w:highlight w:val="yellow"/>
        </w:rPr>
        <w:t xml:space="preserve">a linear signal defined in the range [0,2] with </w:t>
      </w:r>
      <w:r w:rsidR="002B3AAB" w:rsidRPr="00803079">
        <w:rPr>
          <w:rFonts w:cstheme="minorHAnsi"/>
          <w:highlight w:val="yellow"/>
        </w:rPr>
        <w:t>λ</w:t>
      </w:r>
      <w:r w:rsidR="00EE1523" w:rsidRPr="00803079">
        <w:rPr>
          <w:highlight w:val="yellow"/>
        </w:rPr>
        <w:t xml:space="preserve">=1 by (b) Hard </w:t>
      </w:r>
      <w:r w:rsidR="00086B64" w:rsidRPr="00803079">
        <w:rPr>
          <w:highlight w:val="yellow"/>
        </w:rPr>
        <w:t>thresholding and c) S</w:t>
      </w:r>
      <w:r w:rsidR="002B3AAB" w:rsidRPr="00803079">
        <w:rPr>
          <w:highlight w:val="yellow"/>
        </w:rPr>
        <w:t>oft thresholding</w:t>
      </w:r>
      <w:r w:rsidR="00086B64" w:rsidRPr="00803079">
        <w:rPr>
          <w:highlight w:val="yellow"/>
        </w:rPr>
        <w:t>.</w:t>
      </w:r>
    </w:p>
    <w:p w:rsidR="00EB4E5F" w:rsidRDefault="00EB4E5F" w:rsidP="00D31B09"/>
    <w:p w:rsidR="00E36286" w:rsidRDefault="00E36286" w:rsidP="00D31B09"/>
    <w:p w:rsidR="003B404E" w:rsidRDefault="00436F7D" w:rsidP="00D31B09">
      <w:r w:rsidRPr="00803079">
        <w:rPr>
          <w:highlight w:val="yellow"/>
        </w:rPr>
        <w:lastRenderedPageBreak/>
        <w:t>The</w:t>
      </w:r>
      <w:r w:rsidRPr="00436F7D">
        <w:t xml:space="preserve"> result of the </w:t>
      </w:r>
      <w:r w:rsidRPr="00803079">
        <w:rPr>
          <w:highlight w:val="yellow"/>
        </w:rPr>
        <w:t>proposed</w:t>
      </w:r>
      <w:r w:rsidRPr="00436F7D">
        <w:t xml:space="preserve"> </w:t>
      </w:r>
      <w:r w:rsidR="00C00E6C">
        <w:t xml:space="preserve">denoising </w:t>
      </w:r>
      <w:r w:rsidRPr="00803079">
        <w:rPr>
          <w:highlight w:val="yellow"/>
        </w:rPr>
        <w:t>method for</w:t>
      </w:r>
      <w:r w:rsidRPr="00436F7D">
        <w:t xml:space="preserve"> </w:t>
      </w:r>
      <w:r w:rsidR="00C00E6C">
        <w:t xml:space="preserve">the captured </w:t>
      </w:r>
      <w:r w:rsidR="00C00E6C" w:rsidRPr="00803079">
        <w:rPr>
          <w:highlight w:val="yellow"/>
        </w:rPr>
        <w:t>MRI image</w:t>
      </w:r>
      <w:r w:rsidRPr="00436F7D">
        <w:t xml:space="preserve"> is represented </w:t>
      </w:r>
      <w:r w:rsidRPr="00803079">
        <w:rPr>
          <w:highlight w:val="yellow"/>
        </w:rPr>
        <w:t>in</w:t>
      </w:r>
      <w:r w:rsidRPr="00436F7D">
        <w:t xml:space="preserve"> Figure</w:t>
      </w:r>
      <w:r>
        <w:t xml:space="preserve"> 4.13.</w:t>
      </w:r>
    </w:p>
    <w:p w:rsidR="008E767C" w:rsidRDefault="00507CDB" w:rsidP="00D31B09">
      <w:r>
        <w:rPr>
          <w:noProof/>
        </w:rPr>
        <w:drawing>
          <wp:anchor distT="0" distB="0" distL="114300" distR="114300" simplePos="0" relativeHeight="251703808" behindDoc="0" locked="0" layoutInCell="1" allowOverlap="1" wp14:anchorId="1D620651" wp14:editId="54991935">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5">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704832" behindDoc="0" locked="0" layoutInCell="1" allowOverlap="1" wp14:anchorId="1068E08C" wp14:editId="227B099E">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6">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D31B09"/>
    <w:p w:rsidR="00797B10" w:rsidRPr="000F39EA" w:rsidRDefault="00797B10" w:rsidP="00D31B09">
      <w:r w:rsidRPr="000F39EA">
        <w:rPr>
          <w:b/>
          <w:bCs/>
        </w:rPr>
        <w:t>Figure</w:t>
      </w:r>
      <w:r w:rsidR="002A3EB9" w:rsidRPr="000F39EA">
        <w:rPr>
          <w:b/>
          <w:bCs/>
        </w:rPr>
        <w:t xml:space="preserve"> 4.13</w:t>
      </w:r>
      <w:r w:rsidR="000F39EA" w:rsidRPr="000F39EA">
        <w:rPr>
          <w:b/>
          <w:bCs/>
        </w:rPr>
        <w:t>:</w:t>
      </w:r>
      <w:r w:rsidR="002A3EB9" w:rsidRPr="000F39EA">
        <w:rPr>
          <w:b/>
          <w:bCs/>
        </w:rPr>
        <w:t xml:space="preserve"> </w:t>
      </w:r>
      <w:r w:rsidR="000F39EA">
        <w:t xml:space="preserve">the left image represents the original image, and the right image shows the filtered image using wavelet with soft theresholdig method. </w:t>
      </w:r>
    </w:p>
    <w:p w:rsidR="003B404E" w:rsidRPr="001B3507" w:rsidRDefault="003B404E" w:rsidP="00D31B09"/>
    <w:p w:rsidR="0067393B" w:rsidRPr="0029170C" w:rsidRDefault="00711F3C" w:rsidP="00D31B09">
      <w:r w:rsidRPr="0029170C">
        <w:t>Image denoising</w:t>
      </w:r>
      <w:r w:rsidR="00A83172" w:rsidRPr="0029170C">
        <w:t xml:space="preserve"> u</w:t>
      </w:r>
      <w:r w:rsidR="00173FD3" w:rsidRPr="0029170C">
        <w:t>sing</w:t>
      </w:r>
      <w:r w:rsidR="00326F30" w:rsidRPr="0029170C">
        <w:t xml:space="preserve"> </w:t>
      </w:r>
      <w:r w:rsidR="0067393B" w:rsidRPr="0029170C">
        <w:t xml:space="preserve">Nonlinear </w:t>
      </w:r>
      <w:r w:rsidR="00DA0801" w:rsidRPr="0029170C">
        <w:t>A</w:t>
      </w:r>
      <w:r w:rsidR="0067393B" w:rsidRPr="0029170C">
        <w:t xml:space="preserve">nisotropic </w:t>
      </w:r>
      <w:r w:rsidR="00DA0801" w:rsidRPr="0029170C">
        <w:t>F</w:t>
      </w:r>
      <w:r w:rsidR="0067393B" w:rsidRPr="0029170C">
        <w:t>iltering</w:t>
      </w:r>
    </w:p>
    <w:p w:rsidR="00951B7C" w:rsidRDefault="009623C2" w:rsidP="00D31B09">
      <w:r w:rsidRPr="004A24FA">
        <w:t xml:space="preserve">The main drawback of the linear filtering </w:t>
      </w:r>
      <w:r w:rsidR="00D61236">
        <w:t>mentioned in sections 4.2.2.1</w:t>
      </w:r>
      <w:r w:rsidR="00925F40" w:rsidRPr="004A24FA">
        <w:t xml:space="preserve"> and </w:t>
      </w:r>
      <w:r w:rsidR="00D61236">
        <w:t>4.2.2.2</w:t>
      </w:r>
      <w:r w:rsidR="00925F40" w:rsidRPr="004A24FA">
        <w:t xml:space="preserve"> </w:t>
      </w:r>
      <w:r w:rsidRPr="004A24FA">
        <w:t>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 by Perona and Malic [reference] 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916465">
        <w:rPr>
          <w:highlight w:val="yellow"/>
        </w:rPr>
        <w:t>the</w:t>
      </w:r>
      <w:r w:rsidR="00C256D8">
        <w:t xml:space="preserve"> diffusive procedure </w:t>
      </w:r>
      <w:r w:rsidR="00C256D8" w:rsidRPr="00916465">
        <w:rPr>
          <w:highlight w:val="yellow"/>
        </w:rPr>
        <w:t>is</w:t>
      </w:r>
      <w:r w:rsidR="003F1622">
        <w:t xml:space="preserve"> an inhomogeneous process</w:t>
      </w:r>
      <w:r w:rsidR="006F4F16">
        <w:t xml:space="preserve"> which</w:t>
      </w:r>
      <w:r w:rsidR="00C256D8">
        <w:t xml:space="preserve"> limits the </w:t>
      </w:r>
      <w:r w:rsidR="003F1622">
        <w:t>smoothing in areas of interest which have a larger likelihood to be edges</w:t>
      </w:r>
      <w:r w:rsidR="003924A2">
        <w:t xml:space="preserve"> or boundaries</w:t>
      </w:r>
      <w:r w:rsidR="00C256D8">
        <w:t xml:space="preserve">. </w:t>
      </w:r>
    </w:p>
    <w:p w:rsidR="0034007C" w:rsidRPr="00951B7C" w:rsidRDefault="00BE2A50" w:rsidP="00D31B09">
      <w:r>
        <w:t xml:space="preserve">The Perona-Malik filter </w:t>
      </w:r>
      <w:r w:rsidR="00DB530A">
        <w:t>performance is</w:t>
      </w:r>
      <w:r>
        <w:t xml:space="preserve"> based on the mathematical formulation</w:t>
      </w:r>
      <w:r w:rsidR="00377E30">
        <w:t xml:space="preserve"> </w:t>
      </w:r>
      <w:r w:rsidR="00DB530A">
        <w:t>given in equation 4.9</w:t>
      </w:r>
      <w:r w:rsidR="007F66C4">
        <w:t xml:space="preserve">, </w:t>
      </w:r>
      <w:r w:rsidR="00165D48">
        <w:t>w</w:t>
      </w:r>
      <w:r w:rsidR="002F28AC">
        <w:t>h</w:t>
      </w:r>
      <w:r w:rsidR="00584131">
        <w:t xml:space="preserve">ere </w:t>
      </w:r>
      <w:r w:rsidR="006F4F16">
        <w:t xml:space="preserve">the rate of diffusion can be controlled with </w:t>
      </w:r>
      <w:r w:rsidR="00584131" w:rsidRPr="006F4F16">
        <w:t>the diffusion co</w:t>
      </w:r>
      <w:r w:rsidR="002F28AC" w:rsidRPr="006F4F16">
        <w:t>efficient</w:t>
      </w:r>
      <w:r w:rsidR="006F4F16">
        <w:t xml:space="preserve"> c(x,y,t)</w:t>
      </w:r>
      <w:r w:rsidR="00DB530A">
        <w:t xml:space="preserve">. </w:t>
      </w:r>
    </w:p>
    <w:p w:rsidR="00A06F61" w:rsidRPr="00AF6EBE" w:rsidRDefault="00A226FE" w:rsidP="00D31B09">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t>(4.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D31B09">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0213B6">
        <w:t xml:space="preserve"> Perona and Malik [] introduced </w:t>
      </w:r>
      <w:r w:rsidR="00761335">
        <w:t xml:space="preserve">the </w:t>
      </w:r>
      <w:r w:rsidR="005F4978">
        <w:t>two mathe</w:t>
      </w:r>
      <w:r w:rsidR="000213B6">
        <w:t>matical equations</w:t>
      </w:r>
      <w:r w:rsidR="001B5099">
        <w:t xml:space="preserve"> </w:t>
      </w:r>
      <w:r w:rsidR="00761335">
        <w:t>4.10 and 4.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A226FE" w:rsidP="00D31B09">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t>(4.10)</w:t>
      </w:r>
    </w:p>
    <w:p w:rsidR="00A06F61" w:rsidRDefault="0023792E" w:rsidP="00D31B09">
      <w:pPr>
        <w:rPr>
          <w:rFonts w:eastAsiaTheme="minorEastAsia"/>
        </w:rPr>
      </w:pPr>
      <w:r>
        <w:rPr>
          <w:rFonts w:eastAsiaTheme="minorEastAsia"/>
        </w:rPr>
        <w:t xml:space="preserve">    </w:t>
      </w:r>
      <w:r w:rsidR="003047DA">
        <w:rPr>
          <w:rFonts w:eastAsiaTheme="minorEastAsia"/>
        </w:rPr>
        <w:t xml:space="preserve"> </w:t>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4.11)</w:t>
      </w:r>
    </w:p>
    <w:p w:rsidR="00E23325" w:rsidRPr="00AA5495" w:rsidRDefault="00E23325" w:rsidP="00D31B09"/>
    <w:p w:rsidR="00B533CA" w:rsidRDefault="00B533CA" w:rsidP="00D31B09">
      <w:r>
        <w:t>In the equations</w:t>
      </w:r>
      <w:r w:rsidR="00E23325">
        <w:t xml:space="preserve"> 4.10 and 4.11, k is</w:t>
      </w:r>
      <w:r>
        <w:t xml:space="preserve"> conductance parameter, and usually can be selected empirically. Moreover, it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D31B09">
      <w:r>
        <w:t>In addition, t</w:t>
      </w:r>
      <w:r w:rsidR="001F74BB">
        <w:t>he diffusive procedure</w:t>
      </w:r>
      <w:r w:rsidR="000E5C71">
        <w:t xml:space="preserve"> which applies the eq.4.</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0B56FC">
        <w:t xml:space="preserve"> (x,y) which are weighted according to equation </w:t>
      </w:r>
      <w:r w:rsidR="005B2C42">
        <w:t>4.12, as presented in equation 4.13</w:t>
      </w:r>
      <w:r w:rsidR="00F45EB2">
        <w:t>.</w:t>
      </w:r>
      <w:r w:rsidR="000B56FC">
        <w:t xml:space="preserve"> </w:t>
      </w:r>
    </w:p>
    <w:p w:rsidR="00A4148B" w:rsidRDefault="00A4148B" w:rsidP="00D31B09"/>
    <w:p w:rsidR="0091602D" w:rsidRDefault="00A226FE"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A226FE"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A226FE"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D31B09">
      <w:pPr>
        <w:rPr>
          <w:rFonts w:eastAsiaTheme="minorEastAsia"/>
        </w:rPr>
      </w:pPr>
      <w:r>
        <w:rPr>
          <w:rFonts w:eastAsiaTheme="minorEastAsia"/>
        </w:rPr>
        <w:t xml:space="preserve">  </w:t>
      </w:r>
      <w:r w:rsidR="00EE1FD6">
        <w:rPr>
          <w:rFonts w:eastAsiaTheme="minorEastAsia"/>
        </w:rPr>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4.12)</w:t>
      </w:r>
    </w:p>
    <w:p w:rsidR="0006606A" w:rsidRDefault="009F1C33" w:rsidP="00D31B09">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4.13)</w:t>
      </w:r>
    </w:p>
    <w:p w:rsidR="004441E0" w:rsidRDefault="004441E0" w:rsidP="00D31B09"/>
    <w:p w:rsidR="00181C12" w:rsidRDefault="0065286A" w:rsidP="00D31B09">
      <w:r>
        <w:t>In the equations 4.12 and 4.13, t</w:t>
      </w:r>
      <w:r w:rsidR="00331B66">
        <w:t>he pixel spacing in the image is represented by</w:t>
      </w:r>
      <w:r w:rsidR="00746602">
        <w:t xml:space="preserve"> dx and dy</w:t>
      </w:r>
      <w:r w:rsidR="00331B66">
        <w:t xml:space="preserve"> </w:t>
      </w:r>
      <w:r w:rsidR="00B901B7">
        <w:t>Moreover,</w:t>
      </w:r>
      <w:r w:rsidR="00964917">
        <w:t xml:space="preserve"> </w:t>
      </w:r>
      <w:r w:rsidR="00483F5C">
        <w:t>i</w:t>
      </w:r>
      <w:r w:rsidR="00D02045">
        <w:t>n equation 4.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 </w:t>
      </w:r>
      <w:r w:rsidR="009D44A2">
        <w:t xml:space="preserve"> Figure </w:t>
      </w:r>
      <w:r w:rsidR="00E3730B">
        <w:t>4.14 shows an image which is denoised using anisotropic filter after binarization</w:t>
      </w:r>
      <w:r w:rsidR="006E05C5">
        <w:t>.</w:t>
      </w:r>
    </w:p>
    <w:p w:rsidR="00C53B6F" w:rsidRDefault="002A6DC7" w:rsidP="00D31B09">
      <w:pPr>
        <w:rPr>
          <w:rFonts w:cstheme="minorHAnsi"/>
        </w:rPr>
      </w:pPr>
      <w:r>
        <w:rPr>
          <w:noProof/>
        </w:rPr>
        <w:drawing>
          <wp:anchor distT="0" distB="0" distL="114300" distR="114300" simplePos="0" relativeHeight="251706880" behindDoc="0" locked="0" layoutInCell="1" allowOverlap="1" wp14:anchorId="652CB30F" wp14:editId="7EDE3D48">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7">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5856" behindDoc="0" locked="0" layoutInCell="1" allowOverlap="1" wp14:anchorId="2EE1F682" wp14:editId="2DBA9CBD">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6">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31B09"/>
    <w:p w:rsidR="00C53B6F" w:rsidRDefault="006E05C5" w:rsidP="00D31B09">
      <w:r w:rsidRPr="006E05C5">
        <w:rPr>
          <w:b/>
          <w:bCs/>
        </w:rPr>
        <w:t>Figure 4.14</w:t>
      </w:r>
      <w:r>
        <w:rPr>
          <w:b/>
          <w:bCs/>
        </w:rPr>
        <w:t xml:space="preserve">: </w:t>
      </w:r>
      <w:r>
        <w:t xml:space="preserve">The left image is the original image and the right image is the denoised image using anisotropic filter after binarization. Equation 4.11 is used to for </w:t>
      </w:r>
      <w:r w:rsidR="00D71CC7">
        <w:t>estimation of</w:t>
      </w:r>
      <w:r w:rsidR="00332D08">
        <w:t xml:space="preserve"> the diffusing coefficient.</w:t>
      </w:r>
    </w:p>
    <w:p w:rsidR="00442F9C" w:rsidRDefault="00442F9C" w:rsidP="00D31B09"/>
    <w:p w:rsidR="00A840DE" w:rsidRDefault="00AF4DE2" w:rsidP="00D31B09">
      <w:r>
        <w:t>In conclusion, based on the</w:t>
      </w:r>
      <w:r w:rsidR="0065286A">
        <w:t xml:space="preserve"> results presented in Figure 4.14</w:t>
      </w:r>
      <w:r>
        <w:t xml:space="preserve">, the anisotropic diffusion filtering </w:t>
      </w:r>
      <w:r w:rsidR="00354F59">
        <w:t xml:space="preserve">approach </w:t>
      </w:r>
      <w:r>
        <w:t>has the best performance on the 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 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further processing.</w:t>
      </w:r>
    </w:p>
    <w:p w:rsidR="00A840DE" w:rsidRDefault="00A840DE" w:rsidP="00D31B09"/>
    <w:p w:rsidR="00A840DE" w:rsidRDefault="00A840DE" w:rsidP="00D31B09"/>
    <w:p w:rsidR="005B09B3" w:rsidRDefault="005B09B3" w:rsidP="0007793C">
      <w:pPr>
        <w:pStyle w:val="Heading4"/>
      </w:pPr>
      <w:bookmarkStart w:id="45" w:name="_Toc523244303"/>
      <w:r w:rsidRPr="008A2176">
        <w:t>Image Contrast Enhancement</w:t>
      </w:r>
      <w:bookmarkEnd w:id="45"/>
    </w:p>
    <w:p w:rsidR="008A2176" w:rsidRDefault="0003653A" w:rsidP="00D31B09">
      <w:r w:rsidRPr="00F242B4">
        <w:t>In order to</w:t>
      </w:r>
      <w:r w:rsidR="001D2247" w:rsidRPr="00F242B4">
        <w:t xml:space="preserve"> adjust the intensity value in the image</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722CD5">
        <w:t xml:space="preserve"> </w:t>
      </w:r>
      <w:r w:rsidR="00A55DB7">
        <w:t>The result of this process is represented in Figure 4.15.</w:t>
      </w:r>
    </w:p>
    <w:p w:rsidR="00A840DE" w:rsidRDefault="008B7E46" w:rsidP="00D31B09">
      <w:r>
        <w:rPr>
          <w:noProof/>
        </w:rPr>
        <w:drawing>
          <wp:anchor distT="0" distB="0" distL="114300" distR="114300" simplePos="0" relativeHeight="251708928" behindDoc="0" locked="0" layoutInCell="1" allowOverlap="1" wp14:anchorId="6B1BCB62" wp14:editId="24566ECE">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8">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7904" behindDoc="0" locked="0" layoutInCell="1" allowOverlap="1" wp14:anchorId="22E5A696" wp14:editId="5F34827C">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9">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40DE" w:rsidRDefault="00A840DE" w:rsidP="00D31B09"/>
    <w:p w:rsidR="00A85C2F" w:rsidRDefault="00A85C2F" w:rsidP="00D31B09"/>
    <w:p w:rsidR="00E77364" w:rsidRDefault="00E77364" w:rsidP="0007793C">
      <w:pPr>
        <w:pStyle w:val="Heading4"/>
      </w:pPr>
      <w:bookmarkStart w:id="46" w:name="_Toc523244304"/>
      <w:r w:rsidRPr="00E77364">
        <w:t>Image Binarization</w:t>
      </w:r>
      <w:bookmarkEnd w:id="46"/>
    </w:p>
    <w:p w:rsidR="00BA7013" w:rsidRDefault="00945BAA" w:rsidP="00D31B09">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27236E">
        <w:rPr>
          <w:highlight w:val="yellow"/>
        </w:rPr>
        <w:t>than the threshold</w:t>
      </w:r>
      <w:r w:rsidR="00594F6B">
        <w:t xml:space="preserve"> </w:t>
      </w:r>
      <w:r w:rsidR="00594F6B" w:rsidRPr="0027236E">
        <w:rPr>
          <w:highlight w:val="yellow"/>
        </w:rPr>
        <w:t>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FD52D8">
        <w:lastRenderedPageBreak/>
        <w:t>equation of</w:t>
      </w:r>
      <w:r w:rsidR="00594F6B">
        <w:t xml:space="preserve"> </w:t>
      </w:r>
      <w:r w:rsidR="00811003">
        <w:t>this</w:t>
      </w:r>
      <w:r w:rsidR="00594F6B">
        <w:t xml:space="preserve"> technique</w:t>
      </w:r>
      <w:r w:rsidR="00B7595E">
        <w:t xml:space="preserve"> is </w:t>
      </w:r>
      <w:r w:rsidR="00FD52D8">
        <w:t xml:space="preserve">presented </w:t>
      </w:r>
      <w:r w:rsidR="00B7595E">
        <w:t xml:space="preserve">in eq. 3.1,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analysed intensity valu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r w:rsidR="00D745C4" w:rsidRPr="001F5009">
        <w:rPr>
          <w:rFonts w:eastAsiaTheme="minorEastAsia"/>
          <w:highlight w:val="yellow"/>
        </w:rPr>
        <w:t>This method is also called</w:t>
      </w:r>
      <w:r w:rsidR="00D745C4">
        <w:rPr>
          <w:rFonts w:eastAsiaTheme="minorEastAsia"/>
        </w:rPr>
        <w:t xml:space="preserve"> </w:t>
      </w:r>
      <w:r w:rsidR="001026FC">
        <w:rPr>
          <w:rFonts w:eastAsiaTheme="minorEastAsia"/>
        </w:rPr>
        <w:t>segmentation</w:t>
      </w:r>
      <w:r w:rsidR="00D70F92">
        <w:rPr>
          <w:rFonts w:eastAsiaTheme="minorEastAsia"/>
        </w:rPr>
        <w:t>.</w:t>
      </w:r>
    </w:p>
    <w:p w:rsidR="00C21F68" w:rsidRPr="00B7595E" w:rsidRDefault="00C21F68" w:rsidP="00D31B09">
      <w:r>
        <w:rPr>
          <w:noProof/>
        </w:rPr>
        <w:drawing>
          <wp:inline distT="0" distB="0" distL="0" distR="0" wp14:anchorId="7C7EBF83" wp14:editId="2585F715">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0">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D31B09">
      <w:r>
        <w:t>The difficulty 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MRI </w:t>
      </w:r>
      <w:r w:rsidR="00904C76" w:rsidRPr="001F5009">
        <w:rPr>
          <w:highlight w:val="yellow"/>
        </w:rPr>
        <w:t>noise and inhomogeneities</w:t>
      </w:r>
      <w:r w:rsidR="00904C76">
        <w:t>.</w:t>
      </w:r>
      <w:r>
        <w:t xml:space="preserve"> </w:t>
      </w:r>
    </w:p>
    <w:p w:rsidR="009D4782" w:rsidRDefault="00442189" w:rsidP="00D31B09">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and the background, the user has to select a threshold</w:t>
      </w:r>
      <w:r w:rsidR="000806C7">
        <w:t xml:space="preserve"> based on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A85C2F" w:rsidRDefault="00A85C2F" w:rsidP="00D31B09">
      <w:r>
        <w:rPr>
          <w:noProof/>
        </w:rPr>
        <w:drawing>
          <wp:inline distT="0" distB="0" distL="0" distR="0" wp14:anchorId="1F64A916" wp14:editId="73B77D44">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1">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D31B09"/>
    <w:p w:rsidR="00324B5F" w:rsidRDefault="00324B5F" w:rsidP="00D31B09"/>
    <w:p w:rsidR="00402652" w:rsidRDefault="00744529" w:rsidP="0007793C">
      <w:pPr>
        <w:pStyle w:val="Heading4"/>
      </w:pPr>
      <w:bookmarkStart w:id="47" w:name="_Toc523244305"/>
      <w:r w:rsidRPr="00744529">
        <w:t>Binary Image Mask</w:t>
      </w:r>
      <w:bookmarkEnd w:id="47"/>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lastRenderedPageBreak/>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 .</w:t>
      </w:r>
    </w:p>
    <w:p w:rsidR="00704FBB" w:rsidRDefault="0071489A" w:rsidP="00D31B09">
      <w:r>
        <w:t xml:space="preserve">However, Z-marker with </w:t>
      </w:r>
      <w:r w:rsidR="006E4A92">
        <w:t>Z-axis indication triangle</w:t>
      </w:r>
      <w:r>
        <w:t xml:space="preserve"> </w:t>
      </w:r>
      <w:r w:rsidR="00567B50">
        <w:t xml:space="preserve">requires </w:t>
      </w:r>
      <w:r w:rsidR="00F75CD0">
        <w:t>a filtering method</w:t>
      </w:r>
      <w:r w:rsidR="00567B50">
        <w:t xml:space="preserve"> to remove the </w:t>
      </w:r>
      <w:r w:rsidR="006E4A92">
        <w:t>triangle which has</w:t>
      </w:r>
      <w:r>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 illustrates</w:t>
      </w:r>
      <w:r w:rsidR="00F75CD0">
        <w:t xml:space="preserve"> the interactive tool for selecting and adjusting polygon vertices </w:t>
      </w:r>
      <w:r w:rsidR="003A56AC">
        <w:t xml:space="preserve">on the image </w:t>
      </w:r>
      <w:r w:rsidR="00F75CD0">
        <w:t>using the mouse.</w:t>
      </w:r>
    </w:p>
    <w:p w:rsidR="00EB2F48" w:rsidRDefault="00E62755" w:rsidP="00D31B09">
      <w:r>
        <w:rPr>
          <w:noProof/>
        </w:rPr>
        <w:drawing>
          <wp:anchor distT="0" distB="0" distL="114300" distR="114300" simplePos="0" relativeHeight="251713024" behindDoc="0" locked="0" layoutInCell="1" allowOverlap="1" wp14:anchorId="614D9675" wp14:editId="7891F0F9">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2">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6096" behindDoc="0" locked="0" layoutInCell="1" allowOverlap="1" wp14:anchorId="11D684EF" wp14:editId="6DB67DB1">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3DF0AE" id="Straight Arrow Connector 63" o:spid="_x0000_s1026" type="#_x0000_t32" style="position:absolute;margin-left:323.25pt;margin-top:32.65pt;width:34.5pt;height:9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5072" behindDoc="0" locked="0" layoutInCell="1" allowOverlap="1" wp14:anchorId="0D00EA56" wp14:editId="772AA29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B3FDC" id="Straight Arrow Connector 10" o:spid="_x0000_s1026" type="#_x0000_t32" style="position:absolute;margin-left:316.5pt;margin-top:32.65pt;width:7.5pt;height:45pt;flip:x;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39AD0B72" wp14:editId="3E9CE70F">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0744AB" w:rsidRDefault="000744AB"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D0B72" id="Text Box 4" o:spid="_x0000_s1095" type="#_x0000_t202" style="position:absolute;left:0;text-align:left;margin-left:291pt;margin-top:10.9pt;width:109.5pt;height:20.2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" fillcolor="white [3201]" stroked="f" strokeweight=".5pt">
                <v:textbox>
                  <w:txbxContent>
                    <w:p w:rsidR="000744AB" w:rsidRDefault="000744AB" w:rsidP="00D31B09">
                      <w:r>
                        <w:t>Polygon vertices</w:t>
                      </w:r>
                    </w:p>
                  </w:txbxContent>
                </v:textbox>
              </v:shape>
            </w:pict>
          </mc:Fallback>
        </mc:AlternateContent>
      </w:r>
      <w:r w:rsidR="00C255D2">
        <w:rPr>
          <w:noProof/>
        </w:rPr>
        <w:drawing>
          <wp:anchor distT="0" distB="0" distL="114300" distR="114300" simplePos="0" relativeHeight="251709952" behindDoc="0" locked="0" layoutInCell="1" allowOverlap="1" wp14:anchorId="245911B4" wp14:editId="0808E569">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3">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FB0E78" w:rsidRDefault="00E62755" w:rsidP="00D31B09">
      <w:r w:rsidRPr="00E62755">
        <w:rPr>
          <w:b/>
          <w:bCs/>
        </w:rPr>
        <w:t xml:space="preserve">Figure </w:t>
      </w:r>
      <w:r w:rsidR="004A48DE">
        <w:rPr>
          <w:b/>
          <w:bCs/>
        </w:rPr>
        <w:t xml:space="preserve">: </w:t>
      </w:r>
      <w:r w:rsidR="004A48DE">
        <w:t>The left image shows the first image masking</w:t>
      </w:r>
      <w:r w:rsidR="00610128">
        <w:t xml:space="preserve"> method</w:t>
      </w:r>
      <w:r w:rsidR="004A48DE">
        <w:t xml:space="preserve"> using a threshold</w:t>
      </w:r>
      <w:r w:rsidR="00610128">
        <w:t xml:space="preserve"> </w:t>
      </w:r>
      <w:r w:rsidR="004A48DE">
        <w:t>to withdraw small objects from the background. The right image represents the polygonal mask</w:t>
      </w:r>
      <w:r w:rsidR="00610128">
        <w:t>ing technique</w:t>
      </w:r>
      <w:r w:rsidR="004A48DE">
        <w:t xml:space="preserve"> to remove the triangle structure from the image. </w:t>
      </w:r>
    </w:p>
    <w:p w:rsidR="00C579E4" w:rsidRDefault="00C579E4" w:rsidP="00D31B09"/>
    <w:p w:rsidR="00F10C0F" w:rsidRDefault="00695244" w:rsidP="00D31B09">
      <w:pPr>
        <w:pStyle w:val="Heading3"/>
      </w:pPr>
      <w:bookmarkStart w:id="48" w:name="_Toc523244306"/>
      <w:r>
        <w:t>Localization and Registration</w:t>
      </w:r>
      <w:bookmarkEnd w:id="48"/>
    </w:p>
    <w:p w:rsidR="00227EDC" w:rsidRDefault="00BE5597" w:rsidP="00D31B09">
      <w:r>
        <w:t>This section is dedicated to the</w:t>
      </w:r>
      <w:r w:rsidR="00EE0952">
        <w:t xml:space="preserve"> implemented methods for</w:t>
      </w:r>
      <w:r>
        <w:t xml:space="preserve"> localization and registration of the Z-frame marker in the MR</w:t>
      </w:r>
      <w:r w:rsidR="00A60187">
        <w:t>I</w:t>
      </w:r>
      <w:r>
        <w:t xml:space="preserve"> image space</w:t>
      </w:r>
      <w:r w:rsidR="00D67CDB">
        <w:t>.</w:t>
      </w:r>
      <w:r w:rsidR="000A7D5D">
        <w:t xml:space="preserve"> The flowchart of the procedures is illustrated in the </w:t>
      </w:r>
      <w:r w:rsidR="000A7D5D">
        <w:lastRenderedPageBreak/>
        <w:t>Figure 4.2. Here, each stage is explained in a subsection and the result is</w:t>
      </w:r>
      <w:r w:rsidR="001500A6">
        <w:t xml:space="preserve"> of them is</w:t>
      </w:r>
      <w:r w:rsidR="000A7D5D">
        <w:t xml:space="preserve"> re</w:t>
      </w:r>
      <w:r w:rsidR="001500A6">
        <w:t>presented and investigated</w:t>
      </w:r>
      <w:r w:rsidR="000A7D5D">
        <w:t>.</w:t>
      </w:r>
    </w:p>
    <w:p w:rsidR="000F0E45" w:rsidRDefault="000F0E45" w:rsidP="00D31B09"/>
    <w:p w:rsidR="000F0E45" w:rsidRDefault="000F0E45" w:rsidP="00D31B09"/>
    <w:p w:rsidR="00BE5597" w:rsidRPr="001D002D" w:rsidRDefault="00227EDC" w:rsidP="0007793C">
      <w:pPr>
        <w:pStyle w:val="Heading4"/>
      </w:pPr>
      <w:bookmarkStart w:id="49" w:name="_Toc523244307"/>
      <w:r w:rsidRPr="001D002D">
        <w:t>Center Detection of the Fiducial Ellipses</w:t>
      </w:r>
      <w:bookmarkEnd w:id="49"/>
      <w:r w:rsidR="00D67CDB" w:rsidRPr="001D002D">
        <w:t xml:space="preserve"> </w:t>
      </w:r>
      <w:r w:rsidR="00BE5597" w:rsidRPr="001D002D">
        <w:t xml:space="preserve"> </w:t>
      </w:r>
    </w:p>
    <w:p w:rsidR="00250ADD" w:rsidRDefault="00250ADD" w:rsidP="00D31B09">
      <w:r w:rsidRPr="00250ADD">
        <w:t xml:space="preserve">Once all 7 ellipses with the size close to the physical size of the marker were detected, the function </w:t>
      </w:r>
      <w:r w:rsidRPr="004E29C1">
        <w:rPr>
          <w:i/>
        </w:rPr>
        <w:t xml:space="preserve">regionprops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2</w:t>
      </w:r>
      <w:r w:rsidR="00E61840">
        <w:t xml:space="preserve"> </w:t>
      </w:r>
    </w:p>
    <w:p w:rsidR="00BA2F68" w:rsidRDefault="00A132ED" w:rsidP="00D31B09">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marker </w:t>
      </w:r>
      <w:r w:rsidR="005A67EB">
        <w:t xml:space="preserve">around its axis </w:t>
      </w:r>
      <w:r w:rsidR="003447A2">
        <w:t xml:space="preserve">on the image </w:t>
      </w:r>
      <w:r w:rsidR="0010210C">
        <w:t>automatically.</w:t>
      </w:r>
      <w:r w:rsidR="00294DB6">
        <w:t xml:space="preserve"> </w:t>
      </w:r>
      <w:r w:rsidR="005A67EB">
        <w:t xml:space="preserve"> </w:t>
      </w:r>
    </w:p>
    <w:p w:rsidR="00BA2F68" w:rsidRDefault="00BA2F68" w:rsidP="00D31B09"/>
    <w:p w:rsidR="00BA2F68" w:rsidRDefault="00BA2F68" w:rsidP="00D31B09">
      <w:r>
        <w:rPr>
          <w:noProof/>
        </w:rPr>
        <w:drawing>
          <wp:inline distT="0" distB="0" distL="0" distR="0" wp14:anchorId="58559767" wp14:editId="669E3557">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4">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D31B09">
      <w:r>
        <w:rPr>
          <w:b/>
          <w:bCs/>
        </w:rPr>
        <w:t xml:space="preserve">Figure: </w:t>
      </w:r>
      <w:r>
        <w:t>This image illustrates</w:t>
      </w:r>
      <w:r w:rsidR="009B4957">
        <w:t xml:space="preserve"> the binary image with centroid locations</w:t>
      </w:r>
      <w:r w:rsidR="002E69FA">
        <w:t xml:space="preserve"> of the seven fiducial markers. </w:t>
      </w:r>
      <w:r w:rsidR="00275471">
        <w:t>The accurate position of the centroids depends on the pre-processing stage for preserving more relevant signal and suppressing noise.</w:t>
      </w:r>
    </w:p>
    <w:p w:rsidR="007C6601" w:rsidRDefault="007C6601" w:rsidP="00D31B09"/>
    <w:p w:rsidR="005303A9" w:rsidRDefault="005303A9" w:rsidP="00D31B09"/>
    <w:p w:rsidR="00A35962" w:rsidRPr="00FA1D5B" w:rsidRDefault="00496575" w:rsidP="0007793C">
      <w:pPr>
        <w:pStyle w:val="Heading4"/>
      </w:pPr>
      <w:bookmarkStart w:id="50" w:name="_Toc523244308"/>
      <w:r w:rsidRPr="00FA1D5B">
        <w:t xml:space="preserve">Image Rotation </w:t>
      </w:r>
      <w:r w:rsidR="00C7383A">
        <w:t xml:space="preserve">Estimation </w:t>
      </w:r>
      <w:r w:rsidRPr="00FA1D5B">
        <w:t xml:space="preserve">using </w:t>
      </w:r>
      <w:r w:rsidR="00F1106B" w:rsidRPr="00FA1D5B">
        <w:t>Automated Feature Matching</w:t>
      </w:r>
      <w:bookmarkEnd w:id="50"/>
    </w:p>
    <w:p w:rsidR="009D4EC1" w:rsidRDefault="009E5211" w:rsidP="00D31B09">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4A490B">
        <w:t>.</w:t>
      </w:r>
      <w:r w:rsidR="00911261">
        <w:t xml:space="preserve"> It has to be mentioned that both SIFT and SURF methods </w:t>
      </w:r>
      <w:r w:rsidR="009C4E8E">
        <w:t>are based</w:t>
      </w:r>
      <w:r w:rsidR="00A70EB9">
        <w:t xml:space="preserve"> on a</w:t>
      </w:r>
      <w:r w:rsidR="009C4E8E">
        <w:t xml:space="preserve"> detector and </w:t>
      </w:r>
      <w:r w:rsidR="00A70EB9">
        <w:t xml:space="preserve">a </w:t>
      </w:r>
      <w:r w:rsidR="009C4E8E">
        <w:t>descriptor. In this project, both SIFT and SURF are</w:t>
      </w:r>
      <w:r w:rsidR="001D2254">
        <w:t xml:space="preserve"> implemented</w:t>
      </w:r>
      <w:r w:rsidR="00A70EB9">
        <w:t>.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844B3E">
        <w:t xml:space="preserve"> The point </w:t>
      </w:r>
      <w:r w:rsidR="00D20AAC">
        <w:t>matched</w:t>
      </w:r>
      <w:r w:rsidR="00724FCB">
        <w:t xml:space="preserve"> </w:t>
      </w:r>
      <w:r w:rsidR="00193D01">
        <w:t>are shown in Fig.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ing</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 is displayed in Fig.2.</w:t>
      </w:r>
      <w:r w:rsidR="00E052AE">
        <w:t xml:space="preserve"> </w:t>
      </w:r>
      <w:r w:rsidR="002308AE">
        <w:t>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4B287B">
        <w:t xml:space="preserve"> This technique requires the detected features be highly distinctive to be correctly matched with high probability. </w:t>
      </w:r>
    </w:p>
    <w:p w:rsidR="00171A66" w:rsidRDefault="004B287B" w:rsidP="00D31B09">
      <w:r>
        <w:t>However, the fiducial markers have a different shape in different imaging slices. In addition, artefacts and noises in MRI have an effect in the roundness of ellipses which make the algorithm unable to find the match features in the images as it is figured in Fig..</w:t>
      </w:r>
    </w:p>
    <w:p w:rsidR="00A70CDE" w:rsidRDefault="00A70CDE" w:rsidP="00D31B09">
      <w:r>
        <w:rPr>
          <w:noProof/>
        </w:rPr>
        <w:lastRenderedPageBreak/>
        <w:drawing>
          <wp:anchor distT="0" distB="0" distL="114300" distR="114300" simplePos="0" relativeHeight="251561472" behindDoc="0" locked="0" layoutInCell="1" allowOverlap="1" wp14:anchorId="5E712C29" wp14:editId="36B80DC4">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5">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2496" behindDoc="0" locked="0" layoutInCell="1" allowOverlap="1" wp14:anchorId="4DF4EF1F" wp14:editId="488646B6">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6">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3520" behindDoc="0" locked="0" layoutInCell="1" allowOverlap="1" wp14:anchorId="625394C6" wp14:editId="3B7F55E8">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7">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60448" behindDoc="0" locked="0" layoutInCell="1" allowOverlap="1" wp14:anchorId="1F0F874A" wp14:editId="31C5EBD7">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8">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9424" behindDoc="0" locked="0" layoutInCell="1" allowOverlap="1" wp14:anchorId="10F5554D" wp14:editId="2ED6154F">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6">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A70CDE" w:rsidP="00D31B09"/>
    <w:p w:rsidR="00A70CDE" w:rsidRDefault="00A70CDE" w:rsidP="00D31B09"/>
    <w:p w:rsidR="009D4EC1" w:rsidRPr="00C7383A" w:rsidRDefault="009D4EC1" w:rsidP="00D31B09"/>
    <w:p w:rsidR="00BC43F6" w:rsidRPr="00BF3023" w:rsidRDefault="00496575" w:rsidP="0007793C">
      <w:pPr>
        <w:pStyle w:val="Heading4"/>
      </w:pPr>
      <w:bookmarkStart w:id="51" w:name="_Toc523244309"/>
      <w:r>
        <w:rPr>
          <w:rFonts w:cstheme="minorHAnsi"/>
        </w:rPr>
        <w:lastRenderedPageBreak/>
        <w:t xml:space="preserve">Image </w:t>
      </w:r>
      <w:r w:rsidRPr="00670C88">
        <w:t>Rotation</w:t>
      </w:r>
      <w:r>
        <w:rPr>
          <w:rFonts w:cstheme="minorHAnsi"/>
        </w:rPr>
        <w:t xml:space="preserve"> </w:t>
      </w:r>
      <w:r>
        <w:t>using centroids coordinate system</w:t>
      </w:r>
      <w:r w:rsidR="00FA1D5B">
        <w:t>:</w:t>
      </w:r>
      <w:bookmarkEnd w:id="51"/>
    </w:p>
    <w:p w:rsidR="00BC43F6" w:rsidRDefault="008D0C26" w:rsidP="00D31B09">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 xml:space="preserve">the four outer points of the Z-marker has a constant distanc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 xml:space="preserve">h maximum x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 rotate the marker based on that</w:t>
      </w:r>
      <w:r w:rsidR="006E00F9">
        <w:t xml:space="preserve">. </w:t>
      </w:r>
      <w:r w:rsidR="0089383C">
        <w:t xml:space="preserve">As </w:t>
      </w:r>
      <w:r w:rsidR="007A5293">
        <w:t>it is figured</w:t>
      </w:r>
      <w:r w:rsidR="0089383C">
        <w:t xml:space="preserve"> in Fig.1.</w:t>
      </w:r>
      <w:r w:rsidR="00E74C06">
        <w:t xml:space="preserve"> </w:t>
      </w:r>
    </w:p>
    <w:p w:rsidR="00BC43F6" w:rsidRDefault="00BC43F6" w:rsidP="00D31B09"/>
    <w:p w:rsidR="00BC43F6" w:rsidRDefault="00BC43F6" w:rsidP="00D31B09"/>
    <w:p w:rsidR="0089383C" w:rsidRDefault="00BC43F6" w:rsidP="00D31B09">
      <w:r>
        <w:rPr>
          <w:noProof/>
        </w:rPr>
        <w:drawing>
          <wp:inline distT="0" distB="0" distL="0" distR="0" wp14:anchorId="65FC433A" wp14:editId="19ABE582">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9">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D31B09">
      <w:r w:rsidRPr="0089383C">
        <w:rPr>
          <w:noProof/>
        </w:rPr>
        <w:lastRenderedPageBreak/>
        <mc:AlternateContent>
          <mc:Choice Requires="wps">
            <w:drawing>
              <wp:anchor distT="0" distB="0" distL="114300" distR="114300" simplePos="0" relativeHeight="251564544" behindDoc="0" locked="0" layoutInCell="1" allowOverlap="1" wp14:anchorId="7290731B" wp14:editId="2A9CCC92">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0744AB" w:rsidRPr="0089383C" w:rsidRDefault="000744AB" w:rsidP="00D31B09">
                            <w:pPr>
                              <w:pStyle w:val="NormalWeb"/>
                            </w:pPr>
                            <w:r w:rsidRPr="0089383C">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7290731B" id="TextBox 146" o:spid="_x0000_s1096" type="#_x0000_t202" style="position:absolute;left:0;text-align:left;margin-left:82.75pt;margin-top:393pt;width:333.75pt;height:32.3pt;z-index:251564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" filled="f" stroked="f" strokeweight="1pt">
                <v:stroke miterlimit="4"/>
                <v:textbox style="mso-fit-shape-to-text:t" inset="4pt,4pt,4pt,4pt">
                  <w:txbxContent>
                    <w:p w:rsidR="000744AB" w:rsidRPr="0089383C" w:rsidRDefault="000744AB" w:rsidP="00D31B09">
                      <w:pPr>
                        <w:pStyle w:val="NormalWeb"/>
                      </w:pPr>
                      <w:r w:rsidRPr="0089383C">
                        <w:t>Fig .15: Four different possible rotation of the Z-marker</w:t>
                      </w:r>
                    </w:p>
                  </w:txbxContent>
                </v:textbox>
                <w10:wrap anchorx="margin"/>
              </v:shape>
            </w:pict>
          </mc:Fallback>
        </mc:AlternateContent>
      </w:r>
      <w:r w:rsidR="00274BC4">
        <w:rPr>
          <w:noProof/>
        </w:rPr>
        <mc:AlternateContent>
          <mc:Choice Requires="wps">
            <w:drawing>
              <wp:anchor distT="0" distB="0" distL="114300" distR="114300" simplePos="0" relativeHeight="251574784" behindDoc="0" locked="0" layoutInCell="1" allowOverlap="1" wp14:anchorId="5C60B6F5" wp14:editId="0557BE82">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0744AB" w:rsidRPr="00F22E16" w:rsidRDefault="000744AB"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F5" id="Text Box 91" o:spid="_x0000_s1097" type="#_x0000_t202" style="position:absolute;left:0;text-align:left;margin-left:313.5pt;margin-top:175.5pt;width:52.5pt;height:26.25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jpHVR0MC&#10;AACCBAAADgAAAAAAAAAAAAAAAAAuAgAAZHJzL2Uyb0RvYy54bWxQSwECLQAUAAYACAAAACEABDaq&#10;5OIAAAALAQAADwAAAAAAAAAAAAAAAACdBAAAZHJzL2Rvd25yZXYueG1sUEsFBgAAAAAEAAQA8wAA&#10;AKwFAAAAAA==&#10;" fillcolor="white [3201]" stroked="f" strokeweight=".5pt">
                <v:textbox>
                  <w:txbxContent>
                    <w:p w:rsidR="000744AB" w:rsidRPr="00F22E16" w:rsidRDefault="000744AB"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3760" behindDoc="0" locked="0" layoutInCell="1" allowOverlap="1" wp14:anchorId="12342B1D" wp14:editId="7666BF9D">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0744AB" w:rsidRPr="00F22E16" w:rsidRDefault="000744AB"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42B1D" id="Text Box 90" o:spid="_x0000_s1098" type="#_x0000_t202" style="position:absolute;left:0;text-align:left;margin-left:116.25pt;margin-top:176.25pt;width:51pt;height:26.25pt;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OX9JQRAIA&#10;AIIEAAAOAAAAAAAAAAAAAAAAAC4CAABkcnMvZTJvRG9jLnhtbFBLAQItABQABgAIAAAAIQBllORx&#10;4AAAAAsBAAAPAAAAAAAAAAAAAAAAAJ4EAABkcnMvZG93bnJldi54bWxQSwUGAAAAAAQABADzAAAA&#10;qwUAAAAA&#10;" fillcolor="white [3201]" stroked="f" strokeweight=".5pt">
                <v:textbox>
                  <w:txbxContent>
                    <w:p w:rsidR="000744AB" w:rsidRPr="00F22E16" w:rsidRDefault="000744AB"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5808" behindDoc="0" locked="0" layoutInCell="1" allowOverlap="1" wp14:anchorId="5ED1E032" wp14:editId="3492C93D">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0744AB" w:rsidRPr="00F22E16" w:rsidRDefault="000744AB"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1E032" id="Text Box 92" o:spid="_x0000_s1099" type="#_x0000_t202" style="position:absolute;left:0;text-align:left;margin-left:323.25pt;margin-top:356.25pt;width:43.5pt;height:26.25pt;z-index:251575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8ETyJkQC&#10;AACCBAAADgAAAAAAAAAAAAAAAAAuAgAAZHJzL2Uyb0RvYy54bWxQSwECLQAUAAYACAAAACEAbub/&#10;2OEAAAALAQAADwAAAAAAAAAAAAAAAACeBAAAZHJzL2Rvd25yZXYueG1sUEsFBgAAAAAEAAQA8wAA&#10;AKwFAAAAAA==&#10;" fillcolor="white [3201]" stroked="f" strokeweight=".5pt">
                <v:textbox>
                  <w:txbxContent>
                    <w:p w:rsidR="000744AB" w:rsidRPr="00F22E16" w:rsidRDefault="000744AB"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2736" behindDoc="0" locked="0" layoutInCell="1" allowOverlap="1" wp14:anchorId="7E3EF249" wp14:editId="4FE1E583">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0744AB" w:rsidRPr="00F22E16" w:rsidRDefault="000744AB"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3EF249" id="Text Box 89" o:spid="_x0000_s1100" type="#_x0000_t202" style="position:absolute;left:0;text-align:left;margin-left:124.5pt;margin-top:359.95pt;width:43.5pt;height:26.25pt;z-index:25157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Iy3olkMC&#10;AACCBAAADgAAAAAAAAAAAAAAAAAuAgAAZHJzL2Uyb0RvYy54bWxQSwECLQAUAAYACAAAACEAqPq4&#10;POIAAAALAQAADwAAAAAAAAAAAAAAAACdBAAAZHJzL2Rvd25yZXYueG1sUEsFBgAAAAAEAAQA8wAA&#10;AKwFAAAAAA==&#10;" fillcolor="white [3201]" stroked="f" strokeweight=".5pt">
                <v:textbox>
                  <w:txbxContent>
                    <w:p w:rsidR="000744AB" w:rsidRPr="00F22E16" w:rsidRDefault="000744AB"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8640" behindDoc="0" locked="0" layoutInCell="1" allowOverlap="1" wp14:anchorId="282EAA55" wp14:editId="21494D42">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0744AB" w:rsidRDefault="000744A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EAA55" id="Text Box 84" o:spid="_x0000_s1101" type="#_x0000_t202" style="position:absolute;left:0;text-align:left;margin-left:166.5pt;margin-top:135pt;width:63.75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FvYmv&#10;RQIAAIIEAAAOAAAAAAAAAAAAAAAAAC4CAABkcnMvZTJvRG9jLnhtbFBLAQItABQABgAIAAAAIQDd&#10;kNQJ4gAAAAsBAAAPAAAAAAAAAAAAAAAAAJ8EAABkcnMvZG93bnJldi54bWxQSwUGAAAAAAQABADz&#10;AAAArgUAAAAA&#10;" fillcolor="white [3201]" stroked="f" strokeweight=".5pt">
                <v:textbox>
                  <w:txbxContent>
                    <w:p w:rsidR="000744AB" w:rsidRDefault="000744AB" w:rsidP="00D31B09">
                      <w:r>
                        <w:t>innerpoint</w:t>
                      </w:r>
                    </w:p>
                  </w:txbxContent>
                </v:textbox>
              </v:shape>
            </w:pict>
          </mc:Fallback>
        </mc:AlternateContent>
      </w:r>
      <w:r w:rsidR="00010AEA">
        <w:rPr>
          <w:noProof/>
        </w:rPr>
        <mc:AlternateContent>
          <mc:Choice Requires="wps">
            <w:drawing>
              <wp:anchor distT="0" distB="0" distL="114300" distR="114300" simplePos="0" relativeHeight="251571712" behindDoc="0" locked="0" layoutInCell="1" allowOverlap="1" wp14:anchorId="1425904E" wp14:editId="001DC413">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1B7932" id="Straight Arrow Connector 88" o:spid="_x0000_s1026" type="#_x0000_t32" style="position:absolute;margin-left:108pt;margin-top:113.25pt;width:61.5pt;height:32.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70688" behindDoc="0" locked="0" layoutInCell="1" allowOverlap="1" wp14:anchorId="10F7C82C" wp14:editId="0CC70D77">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0744AB" w:rsidRDefault="000744AB"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7C82C" id="Text Box 86" o:spid="_x0000_s1102" type="#_x0000_t202" style="position:absolute;left:0;text-align:left;margin-left:160.5pt;margin-top:324.75pt;width:66pt;height:23.25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" fillcolor="white [3201]" stroked="f" strokeweight=".5pt">
                <v:textbox>
                  <w:txbxContent>
                    <w:p w:rsidR="000744AB" w:rsidRDefault="000744AB" w:rsidP="00D31B09">
                      <w:r>
                        <w:t>innerpoint</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4B5C4908" wp14:editId="2E6A89C9">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1EA40D" id="Straight Arrow Connector 85" o:spid="_x0000_s1026" type="#_x0000_t32" style="position:absolute;margin-left:167.25pt;margin-top:309pt;width:12.75pt;height: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5568" behindDoc="0" locked="0" layoutInCell="1" allowOverlap="1" wp14:anchorId="4834B3D1" wp14:editId="28E343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0">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D31B09">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fig a or b, and if it has two neighbors </w:t>
      </w:r>
      <w:r w:rsidR="00D01E6B">
        <w:t>fig c and d are possible.</w:t>
      </w:r>
      <w:r w:rsidR="002F2EE0">
        <w:t xml:space="preserve"> </w:t>
      </w:r>
      <w:r w:rsidR="00A554AA">
        <w:t>Then</w:t>
      </w:r>
      <w:r w:rsidR="00F4155E">
        <w:t>,</w:t>
      </w:r>
      <w:r w:rsidR="00A554AA">
        <w:t xml:space="preserve"> algorithm searches for a point called </w:t>
      </w:r>
      <w:r w:rsidR="00A554AA" w:rsidRPr="00A554AA">
        <w:rPr>
          <w:i/>
          <w:iCs/>
        </w:rPr>
        <w:t>innerpoint</w:t>
      </w:r>
      <w:r w:rsidR="00A554AA">
        <w:rPr>
          <w:i/>
          <w:iCs/>
        </w:rPr>
        <w:t xml:space="preserve">, </w:t>
      </w:r>
      <w:r w:rsidR="00A554AA">
        <w:t>which is located between p1 or p7 and the po</w:t>
      </w:r>
      <w:r w:rsidR="000F12FC">
        <w:t xml:space="preserve">int with a minimum y coordinate as it is shown in Fig.1. </w:t>
      </w:r>
      <w:r w:rsidR="00263FD8">
        <w:t>Hence, one</w:t>
      </w:r>
      <w:r w:rsidR="006058F0">
        <w:t xml:space="preserve"> type of</w:t>
      </w:r>
      <w:r w:rsidR="00263FD8">
        <w:t xml:space="preserve"> </w:t>
      </w:r>
      <w:r w:rsidR="001505D6">
        <w:t xml:space="preserve">the </w:t>
      </w:r>
      <w:r w:rsidR="006058F0">
        <w:t xml:space="preserve">rotation is </w:t>
      </w:r>
      <w:r w:rsidR="00740BB5">
        <w:t xml:space="preserve">determined by the algorithm. </w:t>
      </w:r>
      <w:r w:rsidR="00D01829">
        <w:t>The rotation angle</w:t>
      </w:r>
      <w:r w:rsidR="00384072">
        <w:t xml:space="preserve"> </w:t>
      </w:r>
      <w:r w:rsidR="00384072" w:rsidRPr="00384072">
        <w:rPr>
          <w:rFonts w:ascii="Cambria Math" w:hAnsi="Cambria Math" w:cs="Cambria Math"/>
        </w:rPr>
        <w:t>𝜃</w:t>
      </w:r>
      <w:r w:rsidR="00D01829">
        <w:t xml:space="preserve"> </w:t>
      </w:r>
      <w:r w:rsidR="00384072">
        <w:t>is defined in equation1.</w:t>
      </w:r>
    </w:p>
    <w:p w:rsidR="00384072" w:rsidRDefault="005320F1" w:rsidP="00D31B09">
      <w:pPr>
        <w:rPr>
          <w:rFonts w:cstheme="minorHAnsi"/>
        </w:rPr>
      </w:pPr>
      <w:r w:rsidRPr="00384072">
        <w:rPr>
          <w:rFonts w:ascii="Cambria Math" w:hAnsi="Cambria Math" w:cs="Cambria Math"/>
        </w:rPr>
        <w:t>𝜃</w:t>
      </w:r>
      <w:r>
        <w:t>=β+D</w:t>
      </w:r>
    </w:p>
    <w:p w:rsidR="00384072" w:rsidRDefault="00384072" w:rsidP="00D31B09">
      <w:r>
        <w:rPr>
          <w:rFonts w:ascii="Cambria Math" w:hAnsi="Cambria Math" w:cs="Cambria Math"/>
        </w:rPr>
        <w:t>β</w:t>
      </w:r>
      <w:r w:rsidRPr="00384072">
        <w:t xml:space="preserve">= </w:t>
      </w:r>
      <w:r w:rsidRPr="00384072">
        <w:rPr>
          <w:rFonts w:ascii="Cambria Math" w:hAnsi="Cambria Math" w:cs="Cambria Math"/>
        </w:rPr>
        <w:t>𝛼</w:t>
      </w:r>
      <w:r w:rsidRPr="00384072">
        <w:t>-45</w:t>
      </w:r>
    </w:p>
    <w:p w:rsidR="005E454A" w:rsidRDefault="00384072" w:rsidP="00D31B09">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passes through p1 and is parallel to the y axis</w:t>
      </w:r>
      <w:r w:rsidR="00253A42">
        <w:t xml:space="preserve"> as it is </w:t>
      </w:r>
      <w:r w:rsidR="00AA1642">
        <w:t>presented</w:t>
      </w:r>
      <w:r w:rsidR="00253A42">
        <w:t xml:space="preserve"> in Fig1</w:t>
      </w:r>
      <w:r w:rsidR="004F231F">
        <w:t xml:space="preserve">. </w:t>
      </w:r>
      <w:r w:rsidR="00BF1AE9">
        <w:t xml:space="preserve"> D corresponds to the </w:t>
      </w:r>
      <w:r w:rsidR="00DA3EB3">
        <w:t xml:space="preserve">defined </w:t>
      </w:r>
      <w:r w:rsidR="00BF1AE9">
        <w:t xml:space="preserve">angle that </w:t>
      </w:r>
      <w:r w:rsidR="00DA3EB3">
        <w:t>is di</w:t>
      </w:r>
      <w:r w:rsidR="004B59DD">
        <w:t>fferent in each</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AC1439" w:rsidRPr="00803079">
        <w:rPr>
          <w:rFonts w:cstheme="minorHAnsi"/>
          <w:highlight w:val="yellow"/>
        </w:rPr>
        <w:t xml:space="preserve">. </w:t>
      </w:r>
      <w:r w:rsidR="00363E71" w:rsidRPr="00803079">
        <w:rPr>
          <w:rFonts w:cstheme="minorHAnsi"/>
          <w:highlight w:val="yellow"/>
        </w:rPr>
        <w:t xml:space="preserve">The </w:t>
      </w:r>
      <w:r w:rsidR="00363E71" w:rsidRPr="00803079">
        <w:rPr>
          <w:rFonts w:cstheme="minorHAnsi"/>
          <w:highlight w:val="yellow"/>
        </w:rPr>
        <w:lastRenderedPageBreak/>
        <w:t xml:space="preserve">ordered set of fiducial point coordinates </w:t>
      </w:r>
      <w:r w:rsidR="00363E71" w:rsidRPr="00803079">
        <w:rPr>
          <w:rFonts w:cstheme="minorHAnsi"/>
          <w:i/>
          <w:highlight w:val="yellow"/>
        </w:rPr>
        <w:t xml:space="preserve">P’ </w:t>
      </w:r>
      <w:r w:rsidR="00363E71" w:rsidRPr="00803079">
        <w:rPr>
          <w:rFonts w:cstheme="minorHAnsi"/>
          <w:highlight w:val="yellow"/>
        </w:rPr>
        <w:t>are then applied to compute the 6-DOF pose of the Z-frame with respect to the image plane. Finally, the computed frame position and orientation is used to compute</w:t>
      </w:r>
      <w:r w:rsidR="00363E71">
        <w:rPr>
          <w:rFonts w:cstheme="minorHAnsi"/>
        </w:rPr>
        <w:t xml:space="preserve"> the required motion of the robotic device to reach the target pose.</w:t>
      </w:r>
      <w:r w:rsidR="0031601F">
        <w:rPr>
          <w:rFonts w:cstheme="minorHAnsi"/>
        </w:rPr>
        <w:t xml:space="preserve"> </w:t>
      </w:r>
    </w:p>
    <w:p w:rsidR="00BD5989" w:rsidRPr="00BD5989" w:rsidRDefault="00BD5989" w:rsidP="0007793C">
      <w:pPr>
        <w:pStyle w:val="Heading4"/>
      </w:pPr>
      <w:bookmarkStart w:id="52" w:name="_Toc523244310"/>
      <w:r w:rsidRPr="00BD5989">
        <w:t>Distance calculation and calibration</w:t>
      </w:r>
      <w:bookmarkEnd w:id="52"/>
    </w:p>
    <w:p w:rsidR="00DD104B" w:rsidRDefault="00883F5B" w:rsidP="00D31B09">
      <w:pPr>
        <w:rPr>
          <w:rFonts w:cstheme="minorHAnsi"/>
          <w:color w:val="000000"/>
        </w:rPr>
      </w:pPr>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036145">
        <w:t xml:space="preserve"> influence the </w:t>
      </w:r>
      <w:r w:rsidR="00643005">
        <w:t>distance</w:t>
      </w:r>
      <w:r w:rsidR="00036145">
        <w:t>.</w:t>
      </w:r>
      <w:r w:rsidR="004D0B1E">
        <w:t xml:space="preserve"> To </w:t>
      </w:r>
      <w:r w:rsidR="00FE43C4">
        <w:t xml:space="preserve">overcome this problems, </w:t>
      </w:r>
      <w:r w:rsidR="006F1D98">
        <w:t xml:space="preserve">a coefficient is </w:t>
      </w:r>
      <w:r w:rsidR="00B857F7">
        <w:t xml:space="preserve">calculated based on equation 1. Wher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 xml:space="preserve">row spacing or vertical spacing in mm, </w:t>
      </w:r>
      <w:r w:rsidR="00E978F6" w:rsidRPr="00874136">
        <w:rPr>
          <w:rFonts w:cstheme="minorHAnsi"/>
          <w:i/>
          <w:iCs/>
          <w:color w:val="000000"/>
        </w:rPr>
        <w:t>µy</w:t>
      </w:r>
      <w:r w:rsidR="00E978F6">
        <w:rPr>
          <w:rFonts w:cstheme="minorHAnsi"/>
          <w:color w:val="000000"/>
        </w:rPr>
        <w:t xml:space="preserve"> is the column spacing or horizontal spacing in mm</w:t>
      </w:r>
      <w:r w:rsidR="008831D4">
        <w:rPr>
          <w:rFonts w:cstheme="minorHAnsi"/>
          <w:color w:val="000000"/>
        </w:rPr>
        <w:t>, Pi is the center points of the fiducial markers and d is the Euclidean distance between points.</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etween points in physical space in mm.</w:t>
      </w:r>
    </w:p>
    <w:p w:rsidR="000E02F7" w:rsidRDefault="000E02F7" w:rsidP="00D31B09"/>
    <w:p w:rsidR="00AC1955" w:rsidRDefault="000E02F7" w:rsidP="00D31B09">
      <w:r w:rsidRPr="00B365D2">
        <w:t>µx</w:t>
      </w:r>
      <w:r w:rsidRPr="000E02F7">
        <w:t xml:space="preserve"> </w:t>
      </w:r>
      <w:r w:rsidR="00AC1955" w:rsidRPr="000E02F7">
        <w:t>=</w:t>
      </w:r>
      <w:r w:rsidRPr="000E02F7">
        <w:t xml:space="preserve"> (</w:t>
      </w:r>
      <w:r w:rsidR="000A3EE0">
        <w:t>|</w:t>
      </w:r>
      <w:r w:rsidR="0010475E">
        <w:t>d’</w:t>
      </w:r>
      <w:r w:rsidR="000A3EE0">
        <w:t>/d</w:t>
      </w:r>
      <w:r w:rsidR="00997BF1">
        <w:t xml:space="preserve"> </w:t>
      </w:r>
      <w:r w:rsidR="000A3EE0">
        <w:t>(P5,</w:t>
      </w:r>
      <w:r w:rsidR="00997BF1">
        <w:t xml:space="preserve"> </w:t>
      </w:r>
      <w:r w:rsidR="000A3EE0">
        <w:t>P3)</w:t>
      </w:r>
      <w:r w:rsidR="00997BF1">
        <w:t xml:space="preserve"> </w:t>
      </w:r>
      <w:r w:rsidR="000A3EE0">
        <w:t>|</w:t>
      </w:r>
      <w:r w:rsidRPr="000E02F7">
        <w:t>+</w:t>
      </w:r>
      <w:r w:rsidR="000A3EE0">
        <w:t>abs|40/d</w:t>
      </w:r>
      <w:r w:rsidR="00997BF1">
        <w:t xml:space="preserve"> </w:t>
      </w:r>
      <w:r w:rsidR="000A3EE0">
        <w:t>(P1,</w:t>
      </w:r>
      <w:r w:rsidR="00997BF1">
        <w:t xml:space="preserve"> </w:t>
      </w:r>
      <w:r w:rsidR="000A3EE0">
        <w:t>P</w:t>
      </w:r>
      <w:r w:rsidR="00997BF1">
        <w:t>7) |)</w:t>
      </w:r>
      <w:r w:rsidRPr="000E02F7">
        <w:t>/2</w:t>
      </w:r>
    </w:p>
    <w:p w:rsidR="00C31DBD" w:rsidRDefault="00C31DBD" w:rsidP="00D31B09"/>
    <w:p w:rsidR="004B2857" w:rsidRDefault="004B2857" w:rsidP="00D31B09">
      <w:r>
        <w:t>µy</w:t>
      </w:r>
      <w:r w:rsidRPr="000E02F7">
        <w:t xml:space="preserve"> = (</w:t>
      </w:r>
      <w:r>
        <w:t>|</w:t>
      </w:r>
      <w:r w:rsidR="0010475E">
        <w:t>d’</w:t>
      </w:r>
      <w:r>
        <w:t xml:space="preserve">/d </w:t>
      </w:r>
      <w:r w:rsidR="00341C68">
        <w:t>(P3</w:t>
      </w:r>
      <w:r>
        <w:t xml:space="preserve">, </w:t>
      </w:r>
      <w:r w:rsidR="00341C68">
        <w:t>P1</w:t>
      </w:r>
      <w:r>
        <w:t>) |</w:t>
      </w:r>
      <w:r w:rsidRPr="000E02F7">
        <w:t>+</w:t>
      </w:r>
      <w:r>
        <w:t>abs|40/d (P</w:t>
      </w:r>
      <w:r w:rsidR="00341C68">
        <w:t>5</w:t>
      </w:r>
      <w:r>
        <w:t>, P7) |)</w:t>
      </w:r>
      <w:r w:rsidRPr="000E02F7">
        <w:t>/2</w:t>
      </w:r>
    </w:p>
    <w:p w:rsidR="00B365D2" w:rsidRDefault="00B365D2" w:rsidP="00D31B09"/>
    <w:p w:rsidR="00C17118" w:rsidRDefault="00C17118" w:rsidP="00D31B09"/>
    <w:p w:rsidR="00B857F7" w:rsidRPr="008B0B7C" w:rsidRDefault="008B0B7C" w:rsidP="00D31B09">
      <w:r>
        <w:t>Figure represents the pixel spacing in vertical and horizontal direction.</w:t>
      </w:r>
    </w:p>
    <w:p w:rsidR="00B857F7" w:rsidRDefault="00B857F7" w:rsidP="00D31B09"/>
    <w:p w:rsidR="00B857F7" w:rsidRDefault="007B6AF9" w:rsidP="00D31B09">
      <w:r>
        <w:rPr>
          <w:noProof/>
        </w:rPr>
        <w:lastRenderedPageBreak/>
        <mc:AlternateContent>
          <mc:Choice Requires="wps">
            <w:drawing>
              <wp:anchor distT="0" distB="0" distL="114300" distR="114300" simplePos="0" relativeHeight="251577856" behindDoc="0" locked="0" layoutInCell="1" allowOverlap="1" wp14:anchorId="31B19D43" wp14:editId="05EAD5B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0744AB" w:rsidRPr="008D6AB0" w:rsidRDefault="000744AB" w:rsidP="00FA2990">
                            <w:pPr>
                              <w:pStyle w:val="Caption"/>
                            </w:pPr>
                            <w:r w:rsidRPr="008D6AB0">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rsidRPr="008D6AB0">
                              <w:t xml:space="preserve"> Example of Pixel Spacing Value Order</w:t>
                            </w:r>
                          </w:p>
                          <w:p w:rsidR="000744AB" w:rsidRPr="00A90301" w:rsidRDefault="000744AB" w:rsidP="00D31B09">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B19D43" id="Text Box 68" o:spid="_x0000_s1103" type="#_x0000_t202" style="position:absolute;left:0;text-align:left;margin-left:95.15pt;margin-top:234.4pt;width:288.75pt;height:.05pt;z-index:25157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" stroked="f">
                <v:textbox style="mso-fit-shape-to-text:t" inset="0,0,0,0">
                  <w:txbxContent>
                    <w:p w:rsidR="000744AB" w:rsidRPr="008D6AB0" w:rsidRDefault="000744AB" w:rsidP="00FA2990">
                      <w:pPr>
                        <w:pStyle w:val="Caption"/>
                      </w:pPr>
                      <w:r w:rsidRPr="008D6AB0">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rsidRPr="008D6AB0">
                        <w:t xml:space="preserve"> Example of Pixel Spacing Value Order</w:t>
                      </w:r>
                    </w:p>
                    <w:p w:rsidR="000744AB" w:rsidRPr="00A90301" w:rsidRDefault="000744AB" w:rsidP="00D31B09">
                      <w:r>
                        <w:t xml:space="preserve">Source: </w:t>
                      </w:r>
                      <w:r w:rsidRPr="00A90301">
                        <w:t>https://dicom.innolitics.com/ciods/ct-image/image-plane/00280030</w:t>
                      </w:r>
                    </w:p>
                  </w:txbxContent>
                </v:textbox>
                <w10:wrap type="topAndBottom"/>
              </v:shape>
            </w:pict>
          </mc:Fallback>
        </mc:AlternateContent>
      </w:r>
      <w:r>
        <w:rPr>
          <w:noProof/>
        </w:rPr>
        <w:drawing>
          <wp:anchor distT="0" distB="0" distL="114300" distR="114300" simplePos="0" relativeHeight="251576832" behindDoc="0" locked="0" layoutInCell="1" allowOverlap="1" wp14:anchorId="1D1617DD" wp14:editId="739E4436">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71">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D31B09">
      <w:r>
        <w:t>In the next step, the</w:t>
      </w:r>
      <w:r w:rsidR="00A47A50" w:rsidRPr="005849F0">
        <w:t xml:space="preserve"> coordinate of the centers </w:t>
      </w:r>
      <w:r w:rsidR="00B24B3F">
        <w:t>is</w:t>
      </w:r>
      <w:r w:rsidR="00A47A50" w:rsidRPr="005849F0">
        <w:t xml:space="preserve"> transferred to</w:t>
      </w:r>
      <w:r w:rsidR="0087378F">
        <w:t xml:space="preserve"> the center of the z-marker.</w:t>
      </w:r>
    </w:p>
    <w:p w:rsidR="009C5B8D" w:rsidRDefault="009C5B8D" w:rsidP="00D31B09">
      <w:r w:rsidRPr="00A906E4">
        <w:rPr>
          <w:noProof/>
        </w:rPr>
        <w:drawing>
          <wp:anchor distT="0" distB="0" distL="114300" distR="114300" simplePos="0" relativeHeight="251578880" behindDoc="0" locked="0" layoutInCell="1" allowOverlap="1" wp14:anchorId="19ABBE09" wp14:editId="6CA620D4">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D31B09"/>
    <w:p w:rsidR="00DC25C4" w:rsidRPr="004825FC" w:rsidRDefault="00DC25C4" w:rsidP="0007793C">
      <w:pPr>
        <w:pStyle w:val="Heading4"/>
        <w:rPr>
          <w:sz w:val="30"/>
          <w:szCs w:val="30"/>
        </w:rPr>
      </w:pPr>
      <w:bookmarkStart w:id="53" w:name="_Toc523244311"/>
      <w:r>
        <w:t>Marker Alignment Calculations</w:t>
      </w:r>
      <w:bookmarkEnd w:id="53"/>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A97FDD">
        <w:t xml:space="preserve"> 1, and </w:t>
      </w:r>
      <w:r w:rsidR="00A97FDD">
        <w:lastRenderedPageBreak/>
        <w:t>2</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p>
    <w:p w:rsidR="00EF1DAA" w:rsidRDefault="00EF1DAA" w:rsidP="00D31B09"/>
    <w:p w:rsidR="005579DE" w:rsidRDefault="00A226FE" w:rsidP="00D31B09">
      <w:pPr>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p>
    <w:p w:rsidR="001E6535" w:rsidRPr="00143982" w:rsidRDefault="00143982" w:rsidP="00D31B09">
      <w:r>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p>
    <w:p w:rsidR="001E6535" w:rsidRDefault="001E6535" w:rsidP="00D31B09"/>
    <w:p w:rsidR="001E6535" w:rsidRPr="001A072C" w:rsidRDefault="00A226FE" w:rsidP="00D31B09">
      <m:oMathPara>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m:oMathPara>
    </w:p>
    <w:p w:rsidR="001A072C" w:rsidRDefault="001A072C" w:rsidP="00D31B09"/>
    <w:p w:rsidR="001A072C" w:rsidRPr="00E27F7B" w:rsidRDefault="001A072C" w:rsidP="00D31B09"/>
    <w:p w:rsidR="0042658E" w:rsidRPr="0042658E" w:rsidRDefault="00E95342" w:rsidP="0007793C">
      <w:pPr>
        <w:pStyle w:val="Heading4"/>
        <w:rPr>
          <w:sz w:val="30"/>
          <w:szCs w:val="30"/>
        </w:rPr>
      </w:pPr>
      <w:bookmarkStart w:id="54" w:name="_Toc523244312"/>
      <w:r>
        <w:t xml:space="preserve">Angle Calculation </w:t>
      </w:r>
      <w:r w:rsidR="005D75FE">
        <w:t>of the MR Image Plane and Z-</w:t>
      </w:r>
      <w:r>
        <w:t>Marker</w:t>
      </w:r>
      <w:bookmarkEnd w:id="54"/>
    </w:p>
    <w:p w:rsidR="00F956C5" w:rsidRDefault="00EA1E92" w:rsidP="00D31B09">
      <w:r w:rsidRPr="00EA1E92">
        <w:t>In this stage, the angle between MR image plane and</w:t>
      </w:r>
      <w:r w:rsidR="002E1531">
        <w:t xml:space="preserve"> the</w:t>
      </w:r>
      <w:r w:rsidRPr="00EA1E92">
        <w:t xml:space="preserve"> Z_marker </w:t>
      </w:r>
      <w:r w:rsidR="00061C9C">
        <w:t>is</w:t>
      </w:r>
      <w:r w:rsidRPr="00EA1E92">
        <w:t xml:space="preserve"> </w:t>
      </w:r>
      <w:r w:rsidR="008B7958">
        <w:t>calculated</w:t>
      </w:r>
      <w:r w:rsidRPr="00EA1E92">
        <w:t xml:space="preserve"> to confirm t</w:t>
      </w:r>
      <w:r w:rsidR="001C04BF">
        <w:t>he parallelization of the marker</w:t>
      </w:r>
      <w:r w:rsidRPr="00EA1E92">
        <w:t>.</w:t>
      </w:r>
      <w:r w:rsidR="00061C9C">
        <w:t xml:space="preserve"> </w:t>
      </w:r>
      <w:r w:rsidR="00F956C5">
        <w:t xml:space="preserve">When the MRI plane and the </w:t>
      </w:r>
      <w:r w:rsidR="001C04BF">
        <w:t>Z-</w:t>
      </w:r>
      <w:r w:rsidR="00F956C5">
        <w:t>marker plane intersect, an angle between them is formed that can be calculated by the use of normal vectors of the given planes</w:t>
      </w:r>
      <w:r w:rsidR="00561D8A">
        <w:t xml:space="preserve"> according to equation</w:t>
      </w:r>
      <w:r w:rsidR="00F956C5">
        <w:t>. The equations of two intersecting planes</w:t>
      </w:r>
      <w:r w:rsidR="00E117C3">
        <w:t xml:space="preserve"> and</w:t>
      </w:r>
      <w:r w:rsidR="007F1BB8">
        <w:t xml:space="preserve"> their</w:t>
      </w:r>
      <w:r w:rsidR="00E117C3">
        <w:t xml:space="preserve"> normal vectors </w:t>
      </w:r>
      <w:r w:rsidR="00F956C5">
        <w:t>are given by</w:t>
      </w:r>
      <w:r w:rsidR="00E117C3">
        <w:t xml:space="preserve"> equations 1 and 2</w:t>
      </w:r>
      <w:r w:rsidR="00F956C5">
        <w:t>:</w:t>
      </w:r>
    </w:p>
    <w:p w:rsidR="00B617C9" w:rsidRDefault="00B617C9" w:rsidP="00D31B09"/>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D31B09">
      <w:pP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D31B09"/>
    <w:p w:rsidR="00DB7630" w:rsidRPr="00DB1302" w:rsidRDefault="00A226FE"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A226FE" w:rsidP="00D31B09">
      <w:pPr>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31B09">
      <w:pPr>
        <w:rPr>
          <w:rStyle w:val="mn"/>
          <w:rFonts w:cstheme="minorHAnsi"/>
          <w:color w:val="000000"/>
          <w:bdr w:val="none" w:sz="0" w:space="0" w:color="auto" w:frame="1"/>
          <w:shd w:val="clear" w:color="auto" w:fill="FFFFFF"/>
        </w:rPr>
      </w:pPr>
    </w:p>
    <w:p w:rsidR="00DB7630" w:rsidRPr="00DB1302" w:rsidRDefault="00A226FE" w:rsidP="00D31B09">
      <w:pP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m:oMathPara>
    </w:p>
    <w:p w:rsidR="00DB7630" w:rsidRDefault="00CD276E" w:rsidP="00D31B09">
      <w:r>
        <w:rPr>
          <w:noProof/>
        </w:rPr>
        <w:drawing>
          <wp:anchor distT="0" distB="0" distL="114300" distR="114300" simplePos="0" relativeHeight="251717120" behindDoc="0" locked="0" layoutInCell="1" allowOverlap="1" wp14:anchorId="3C4662BF" wp14:editId="73470B6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73">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D31B09"/>
    <w:p w:rsidR="00CD276E" w:rsidRDefault="00CD276E" w:rsidP="00D31B09">
      <w:r>
        <w:rPr>
          <w:b/>
          <w:bCs/>
        </w:rPr>
        <w:t xml:space="preserve">Figure : </w:t>
      </w:r>
      <w:r>
        <w:t xml:space="preserve">This image </w:t>
      </w:r>
      <w:r w:rsidRPr="00D03F56">
        <w:t>illustrates</w:t>
      </w:r>
      <w:r>
        <w:rPr>
          <w:b/>
          <w:bCs/>
        </w:rPr>
        <w:t xml:space="preserve"> </w:t>
      </w:r>
      <w:r>
        <w:t>The two intersected planes which create angle Ɵ.</w:t>
      </w:r>
    </w:p>
    <w:p w:rsidR="000F0C4D" w:rsidRDefault="000F0C4D" w:rsidP="00D31B09"/>
    <w:p w:rsidR="00423A3B" w:rsidRDefault="00423A3B" w:rsidP="00D31B09">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The angle between the Z-marker plane and yz plane determines rotation around x axis, and the angle between the Z-marker plane and xz plane ascertains the</w:t>
      </w:r>
      <w:r w:rsidR="00CD276E">
        <w:t xml:space="preserve"> </w:t>
      </w:r>
      <w:r w:rsidR="00BD4310">
        <w:t>rotation around y</w:t>
      </w:r>
      <w:r w:rsidR="00C415E2">
        <w:t xml:space="preserve"> axis.</w:t>
      </w:r>
      <w:r w:rsidR="000F0C4D">
        <w:t xml:space="preserve"> In the figure 1, the gray plane is </w:t>
      </w:r>
      <w:r w:rsidR="00A02A9F">
        <w:t>the</w:t>
      </w:r>
      <w:r w:rsidR="000F0C4D">
        <w:t xml:space="preserve"> Z-marker plan</w:t>
      </w:r>
      <w:r w:rsidR="00A02A9F">
        <w:t xml:space="preserve">e including P2, P4 and P6 coordinates which is rotated </w:t>
      </w:r>
      <w:r w:rsidR="00285B85">
        <w:t>+</w:t>
      </w:r>
      <w:r w:rsidR="00A02A9F">
        <w:t>10 degrees around both x and y axis. The white plane is the optimal plane that Z-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C52904" w:rsidP="00D31B09">
      <w:r>
        <w:rPr>
          <w:noProof/>
        </w:rPr>
        <w:lastRenderedPageBreak/>
        <w:drawing>
          <wp:anchor distT="0" distB="0" distL="114300" distR="114300" simplePos="0" relativeHeight="251566592" behindDoc="0" locked="0" layoutInCell="1" allowOverlap="1" wp14:anchorId="078E7732" wp14:editId="7F7F72EE">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4">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117C3" w:rsidRPr="00E117C3" w:rsidRDefault="00E117C3" w:rsidP="00D31B09"/>
    <w:p w:rsidR="00AC67F0" w:rsidRPr="009E20BA" w:rsidRDefault="009E20BA" w:rsidP="00D31B09">
      <w:r>
        <w:rPr>
          <w:b/>
          <w:bCs/>
        </w:rPr>
        <w:t xml:space="preserve">Figure : </w:t>
      </w:r>
      <w:r>
        <w:t>The Z-marker plane including p2, p4 and p6 coordinate systems. The plane is plotted after processing of the captured MRI image and extracting and computing the</w:t>
      </w:r>
      <w:r w:rsidR="00DC2EF7">
        <w:t xml:space="preserve"> centroids of the</w:t>
      </w:r>
      <w:r>
        <w:t xml:space="preserve"> fiducial markers.</w:t>
      </w:r>
    </w:p>
    <w:p w:rsidR="00AC67F0" w:rsidRDefault="00AC67F0" w:rsidP="00D31B09"/>
    <w:p w:rsidR="00BA2E82" w:rsidRDefault="00BA2E82" w:rsidP="00D31B09"/>
    <w:p w:rsidR="00E55E51" w:rsidRDefault="00CF47A6" w:rsidP="00D31B09">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to make the Z-marker parallel to the MRI plane.</w:t>
      </w:r>
      <w:r w:rsidR="001F0B8B">
        <w:t xml:space="preserve"> As it is shown in the Figure</w:t>
      </w:r>
      <w:r w:rsidR="00F24080">
        <w:t>, the Z-marker plane</w:t>
      </w:r>
      <w:r w:rsidR="00F7570E">
        <w:t xml:space="preserve"> (gray plane)</w:t>
      </w:r>
      <w:r w:rsidR="00F24080">
        <w:t xml:space="preserve"> is close to the </w:t>
      </w:r>
      <w:r w:rsidR="00F7570E">
        <w:t xml:space="preserve">optimal plane (grid </w:t>
      </w:r>
      <w:r w:rsidR="007F1BB8">
        <w:t xml:space="preserve">plane) </w:t>
      </w:r>
      <w:r w:rsidR="00FB0C91">
        <w:t xml:space="preserve">after MRI plane rotation </w:t>
      </w:r>
      <w:r w:rsidR="007F1BB8">
        <w:t>which</w:t>
      </w:r>
      <w:r w:rsidR="00EF60BD">
        <w:t xml:space="preserve"> proof the parallelization of the marker to the MRI plane.</w:t>
      </w:r>
    </w:p>
    <w:p w:rsidR="00E55E51" w:rsidRDefault="00E55E51" w:rsidP="00D31B09"/>
    <w:p w:rsidR="00E55E51" w:rsidRDefault="00E55E51" w:rsidP="00D31B09"/>
    <w:p w:rsidR="00127219" w:rsidRDefault="00DA7A59" w:rsidP="00D31B09">
      <w:r>
        <w:rPr>
          <w:noProof/>
        </w:rPr>
        <w:lastRenderedPageBreak/>
        <w:drawing>
          <wp:anchor distT="0" distB="0" distL="114300" distR="114300" simplePos="0" relativeHeight="251567616" behindDoc="0" locked="0" layoutInCell="1" allowOverlap="1" wp14:anchorId="57691663" wp14:editId="758CAC9A">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5">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D31B09"/>
    <w:p w:rsidR="00357E63" w:rsidRPr="002D6C1C" w:rsidRDefault="002D6C1C" w:rsidP="00D31B09">
      <w:r>
        <w:t xml:space="preserve">Figure: </w:t>
      </w:r>
    </w:p>
    <w:p w:rsidR="00357E63" w:rsidRDefault="00357E63" w:rsidP="00D31B09"/>
    <w:p w:rsidR="00EF60BD" w:rsidRDefault="00EF60BD" w:rsidP="00D31B09"/>
    <w:p w:rsidR="004E1FC2" w:rsidRDefault="006C27D8" w:rsidP="00D31B09">
      <w:r>
        <w:t>Moreover,</w:t>
      </w:r>
      <w:r w:rsidRPr="00EA1E92">
        <w:t xml:space="preserve"> </w:t>
      </w:r>
      <w:r>
        <w:t>the right rotation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EA36ED">
        <w:t>secti</w:t>
      </w:r>
      <w:r w:rsidR="00AA5972">
        <w:t>on 3 is used to determine the z-</w:t>
      </w:r>
      <w:r w:rsidR="00EA36ED">
        <w:t>axis</w:t>
      </w:r>
      <w:r w:rsidR="00AA5972">
        <w:t xml:space="preserve"> direction in the image</w:t>
      </w:r>
      <w:r w:rsidR="00127219">
        <w:t xml:space="preserve"> coordinate system</w:t>
      </w:r>
      <w:r w:rsidR="00AA5972">
        <w:t>.</w:t>
      </w:r>
      <w:r w:rsidR="00EA36ED">
        <w:t xml:space="preserve"> </w:t>
      </w:r>
    </w:p>
    <w:p w:rsidR="006C27D8" w:rsidRDefault="00127219" w:rsidP="00D31B09">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 it shows that rotation is positive, otherwise the rotation is negative. In the case 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he rotation around x axis is indicated using z coordinates of p4 and one of the p2 and p4 centroids.</w:t>
      </w:r>
      <w:r w:rsidR="005E32D9">
        <w:t xml:space="preserve"> </w:t>
      </w:r>
    </w:p>
    <w:p w:rsidR="00B26833" w:rsidRDefault="00B26833" w:rsidP="00D31B09"/>
    <w:p w:rsidR="00FF2E00" w:rsidRDefault="00FF2E00" w:rsidP="00D31B09">
      <w:r>
        <w:t>R</w:t>
      </w:r>
      <w:r w:rsidRPr="00F14870">
        <w:t xml:space="preserve">egistration error </w:t>
      </w:r>
      <w:r>
        <w:t xml:space="preserve">distribution </w:t>
      </w:r>
      <w:r w:rsidRPr="00F14870">
        <w:t xml:space="preserve">of the z-marker </w:t>
      </w:r>
    </w:p>
    <w:p w:rsidR="00754DCA" w:rsidRDefault="00FF2E00" w:rsidP="00D31B09">
      <w:r w:rsidRPr="00BA3995">
        <w:lastRenderedPageBreak/>
        <w:t>An accurate re</w:t>
      </w:r>
      <w: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highlight w:val="yellow"/>
        </w:rPr>
        <w:t>FRE is defined as the error in aligning corresponding fiducials after the registration, and TRE is defined as the error in aligning corresponding targets after the registration.</w:t>
      </w:r>
      <w:r>
        <w:t xml:space="preserve"> </w:t>
      </w:r>
      <w:r w:rsidRPr="00020CFE">
        <w:rPr>
          <w:highlight w:val="yellow"/>
        </w:rPr>
        <w:t>TRE is an important measure in defining the accuracy of a fiducial system during the surgery.</w:t>
      </w:r>
      <w: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paperr)</w:t>
      </w:r>
    </w:p>
    <w:p w:rsidR="00754DCA" w:rsidRDefault="00754DCA" w:rsidP="00D31B09">
      <w:r>
        <w:br w:type="page"/>
      </w:r>
    </w:p>
    <w:p w:rsidR="00FC3773" w:rsidRPr="00B916FD" w:rsidRDefault="00F33F36" w:rsidP="00D31B09">
      <w:pPr>
        <w:pStyle w:val="Heading2"/>
      </w:pPr>
      <w:bookmarkStart w:id="55" w:name="_Toc523244313"/>
      <w:r>
        <w:lastRenderedPageBreak/>
        <w:t>Graphical user interface implementation</w:t>
      </w:r>
      <w:bookmarkEnd w:id="55"/>
    </w:p>
    <w:p w:rsidR="00374617" w:rsidRDefault="00374617" w:rsidP="00D31B09">
      <w:r>
        <w:t xml:space="preserve">The automatic alignment detection algorithm of the Z-marker which utilizes the process </w:t>
      </w:r>
      <w:r w:rsidRPr="00803079">
        <w:rPr>
          <w:highlight w:val="yellow"/>
        </w:rPr>
        <w:t>described in section 4 has been</w:t>
      </w:r>
      <w:r>
        <w:t xml:space="preserve"> accomplished in a </w:t>
      </w:r>
      <w:r w:rsidRPr="00803079">
        <w:rPr>
          <w:highlight w:val="yellow"/>
        </w:rPr>
        <w:t>Graphical User</w:t>
      </w:r>
      <w:r>
        <w:t xml:space="preserve"> Interface designed in </w:t>
      </w:r>
      <w:r w:rsidRPr="00803079">
        <w:rPr>
          <w:highlight w:val="yellow"/>
        </w:rPr>
        <w:t>MATLAB</w:t>
      </w:r>
      <w:r>
        <w:t xml:space="preserve"> R2017a. </w:t>
      </w:r>
      <w:r w:rsidRPr="00803079">
        <w:rPr>
          <w:highlight w:val="yellow"/>
        </w:rPr>
        <w:t>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n GUI is represented in Figure 5.1.</w:t>
      </w:r>
    </w:p>
    <w:p w:rsidR="00374617" w:rsidRDefault="00374617" w:rsidP="00D31B09"/>
    <w:p w:rsidR="00374617" w:rsidRDefault="00374617" w:rsidP="00D31B09">
      <w:r>
        <w:rPr>
          <w:noProof/>
        </w:rPr>
        <mc:AlternateContent>
          <mc:Choice Requires="wpg">
            <w:drawing>
              <wp:anchor distT="0" distB="0" distL="114300" distR="114300" simplePos="0" relativeHeight="251746816" behindDoc="0" locked="0" layoutInCell="1" allowOverlap="1" wp14:anchorId="30C68B94" wp14:editId="4BE57B84">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Default="000744AB" w:rsidP="00D31B09">
                              <w:r>
                                <w:t xml:space="preserve">Image  </w:t>
                              </w:r>
                            </w:p>
                            <w:p w:rsidR="000744AB" w:rsidRPr="009C3D05" w:rsidRDefault="000744AB"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C68B94" id="Group 1073741896" o:spid="_x0000_s1104" style="position:absolute;left:0;text-align:left;margin-left:40.5pt;margin-top:2.8pt;width:376.5pt;height:216.75pt;z-index:25174681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">
                <v:rect id="Rectangle 121" o:spid="_x0000_s1105"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0744AB" w:rsidRPr="009C3D05" w:rsidRDefault="000744AB" w:rsidP="00D31B09">
                        <w:r>
                          <w:t>Entering MRI and Z-marker parameters</w:t>
                        </w:r>
                      </w:p>
                    </w:txbxContent>
                  </v:textbox>
                </v:rect>
                <v:rect id="Rectangle 123" o:spid="_x0000_s1106"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0744AB" w:rsidRPr="009C3D05" w:rsidRDefault="000744AB" w:rsidP="00D31B09">
                        <w:r>
                          <w:t>Z-frame segmentation</w:t>
                        </w:r>
                      </w:p>
                    </w:txbxContent>
                  </v:textbox>
                </v:rect>
                <v:rect id="Rectangle 1073741862" o:spid="_x0000_s1107"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0744AB" w:rsidRDefault="000744AB" w:rsidP="00D31B09">
                        <w:r>
                          <w:t xml:space="preserve">Image  </w:t>
                        </w:r>
                      </w:p>
                      <w:p w:rsidR="000744AB" w:rsidRPr="009C3D05" w:rsidRDefault="000744AB" w:rsidP="00D31B09">
                        <w:r>
                          <w:t>pre-processing</w:t>
                        </w:r>
                      </w:p>
                    </w:txbxContent>
                  </v:textbox>
                </v:rect>
                <v:rect id="Rectangle 1073741882" o:spid="_x0000_s1108"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0744AB" w:rsidRPr="009C3D05" w:rsidRDefault="000744AB" w:rsidP="00D31B09">
                        <w:r>
                          <w:t>Fiducial center detection</w:t>
                        </w:r>
                      </w:p>
                    </w:txbxContent>
                  </v:textbox>
                </v:rect>
                <v:shape id="Straight Arrow Connector 1073741894" o:spid="_x0000_s1109"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10"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11"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12"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0744AB" w:rsidRPr="009C3D05" w:rsidRDefault="000744AB" w:rsidP="00D31B09">
                        <w:r>
                          <w:t>Alignment detection</w:t>
                        </w:r>
                      </w:p>
                    </w:txbxContent>
                  </v:textbox>
                </v:rect>
                <v:rect id="Rectangle 191" o:spid="_x0000_s1113"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0744AB" w:rsidRPr="009C3D05" w:rsidRDefault="000744AB" w:rsidP="00D31B09">
                        <w:r>
                          <w:t>Calibration</w:t>
                        </w:r>
                      </w:p>
                    </w:txbxContent>
                  </v:textbox>
                </v:rect>
                <v:rect id="Rectangle 1073741902" o:spid="_x0000_s1114"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0744AB" w:rsidRPr="009C3D05" w:rsidRDefault="000744AB" w:rsidP="00D31B09">
                        <w:r>
                          <w:t>Rotation adjustment</w:t>
                        </w:r>
                      </w:p>
                    </w:txbxContent>
                  </v:textbox>
                </v:rect>
                <v:shape id="Straight Arrow Connector 1073741904" o:spid="_x0000_s1115"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16"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17"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noProof/>
        </w:rPr>
        <mc:AlternateContent>
          <mc:Choice Requires="wps">
            <w:drawing>
              <wp:anchor distT="0" distB="0" distL="114300" distR="114300" simplePos="0" relativeHeight="251744768" behindDoc="0" locked="0" layoutInCell="1" allowOverlap="1" wp14:anchorId="3DC04D1F" wp14:editId="155B73C2">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44AB" w:rsidRPr="009C3D05" w:rsidRDefault="000744AB" w:rsidP="00D31B09">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C04D1F" id="Rectangle 98" o:spid="_x0000_s1118" style="position:absolute;left:0;text-align:left;margin-left:42.75pt;margin-top:.55pt;width:156.75pt;height:52.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z3jbV6kCAAC9BQAADgAAAAAAAAAAAAAA&#10;AAAuAgAAZHJzL2Uyb0RvYy54bWxQSwECLQAUAAYACAAAACEAOTG1Z9wAAAAIAQAADwAAAAAAAAAA&#10;AAAAAAADBQAAZHJzL2Rvd25yZXYueG1sUEsFBgAAAAAEAAQA8wAAAAwGAAAAAA==&#10;" fillcolor="#d8d8d8 [2732]" stroked="f" strokeweight="1pt">
                <v:textbox>
                  <w:txbxContent>
                    <w:p w:rsidR="000744AB" w:rsidRPr="009C3D05" w:rsidRDefault="000744AB" w:rsidP="00D31B09">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5792" behindDoc="0" locked="0" layoutInCell="1" allowOverlap="1" wp14:anchorId="7074969E" wp14:editId="43C30DA1">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E3FFB1" id="Straight Arrow Connector 1073741903" o:spid="_x0000_s1026" type="#_x0000_t32" style="position:absolute;margin-left:105pt;margin-top:22.4pt;width:0;height:20.25pt;z-index:252099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374617" w:rsidRDefault="00374617" w:rsidP="00D31B09"/>
    <w:p w:rsidR="00374617" w:rsidRPr="002D5798" w:rsidRDefault="00374617" w:rsidP="00D31B09">
      <w:r w:rsidRPr="002D5798">
        <w:rPr>
          <w:b/>
          <w:bCs/>
        </w:rPr>
        <w:t>Figure 5.1:</w:t>
      </w:r>
      <w:r>
        <w:t xml:space="preserve"> the process flowchart of the implemented algorithm in GUI</w:t>
      </w:r>
    </w:p>
    <w:p w:rsidR="00374617" w:rsidRDefault="00374617" w:rsidP="00D31B09"/>
    <w:p w:rsidR="00374617" w:rsidRDefault="00374617" w:rsidP="00D31B09">
      <w:r>
        <w:t>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A brief description of the buttons and panels used in designing of the GUI is given here.</w:t>
      </w:r>
    </w:p>
    <w:p w:rsidR="00374617" w:rsidRDefault="00374617" w:rsidP="00D31B09"/>
    <w:p w:rsidR="00374617" w:rsidRDefault="00374617" w:rsidP="00D31B09">
      <w:pPr>
        <w:rPr>
          <w:rFonts w:cstheme="minorHAnsi"/>
        </w:rPr>
      </w:pPr>
      <w:r>
        <w:rPr>
          <w:noProof/>
        </w:rPr>
        <w:lastRenderedPageBreak/>
        <w:drawing>
          <wp:anchor distT="0" distB="0" distL="114300" distR="114300" simplePos="0" relativeHeight="251747840" behindDoc="0" locked="0" layoutInCell="1" allowOverlap="1" wp14:anchorId="2CEEB86D" wp14:editId="5D25E664">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B303CD" w:rsidRDefault="00374617" w:rsidP="00D31B09"/>
    <w:p w:rsidR="00374617" w:rsidRDefault="00374617" w:rsidP="00D31B09">
      <w:pPr>
        <w:pStyle w:val="ListParagraph"/>
        <w:numPr>
          <w:ilvl w:val="0"/>
          <w:numId w:val="3"/>
        </w:numPr>
      </w:pPr>
      <w:r>
        <w:rPr>
          <w:i/>
        </w:rPr>
        <w:t xml:space="preserve">Import image </w:t>
      </w:r>
      <w:r>
        <w:t xml:space="preserve">panel. It includes a popupmenu button for either selecting the path of the saved image or triggering a capture device or a camera for acquiring an image in a real-time workflow.  </w:t>
      </w:r>
    </w:p>
    <w:p w:rsidR="00374617"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12047E65" wp14:editId="5171AA07">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ng from the MRI header, Z-marker size, MRI monitor resolution, and direction view of the marker. all this information is used further on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8864" behindDoc="0" locked="0" layoutInCell="1" allowOverlap="1" wp14:anchorId="1094B75F" wp14:editId="344B6F69">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D31B09">
      <w:pPr>
        <w:pStyle w:val="ListParagraph"/>
        <w:numPr>
          <w:ilvl w:val="0"/>
          <w:numId w:val="3"/>
        </w:numPr>
      </w:pPr>
      <w:r>
        <w:rPr>
          <w:noProof/>
        </w:rPr>
        <w:drawing>
          <wp:anchor distT="0" distB="0" distL="114300" distR="114300" simplePos="0" relativeHeight="251749888" behindDoc="0" locked="0" layoutInCell="1" allowOverlap="1" wp14:anchorId="4CFDD5F4" wp14:editId="4105BE11">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marker from the captured MRI image. The manual button implements the cropping method and automatic one applies the neural network explained in section 4.</w:t>
      </w:r>
    </w:p>
    <w:p w:rsidR="00374617" w:rsidRPr="006B0A72" w:rsidRDefault="00374617" w:rsidP="00D31B09"/>
    <w:p w:rsidR="00374617" w:rsidRDefault="00374617" w:rsidP="00D31B09">
      <w:pPr>
        <w:pStyle w:val="ListParagraph"/>
        <w:numPr>
          <w:ilvl w:val="0"/>
          <w:numId w:val="3"/>
        </w:numPr>
      </w:pPr>
      <w:r w:rsidRPr="002163F0">
        <w:rPr>
          <w:i/>
        </w:rPr>
        <w:t xml:space="preserve">Image pre-processing </w:t>
      </w:r>
      <w:r w:rsidRPr="002163F0">
        <w:t xml:space="preserve">panel: In the automatic part of the image pre-processing stage, the Gaussian filter, contrast enhancement and binarization and masking methods with an </w:t>
      </w:r>
      <w:r w:rsidRPr="002163F0">
        <w:lastRenderedPageBreak/>
        <w:t xml:space="preserve">average threshold are implemented. The manual part of this stage compromises several noise removal techniques (Gaussian filter, Wavelet filter, Anisotropic filter), contrast enhancement, binarization and thresholding methods, which threshold of each of these steps can be controlled using a slider. Moreover, there are two buttons for black and white pen in the manual section which </w:t>
      </w:r>
      <w:r>
        <w:t xml:space="preserve">the thickness of the tip of the pen can be controlled using a slider. The black pen can be used for removing the object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 pixels in each fiducial. </w:t>
      </w:r>
      <w:r w:rsidRPr="00C76D5C">
        <w:t>However, if the processed image using automatic button is not good enough for the next step, user can use the manual section sliders to process the image.</w:t>
      </w:r>
    </w:p>
    <w:p w:rsidR="00374617" w:rsidRDefault="00374617" w:rsidP="00D31B09">
      <w:pPr>
        <w:rPr>
          <w:rFonts w:cstheme="minorHAnsi"/>
        </w:rPr>
      </w:pPr>
      <w:r>
        <w:rPr>
          <w:noProof/>
        </w:rPr>
        <w:drawing>
          <wp:anchor distT="0" distB="0" distL="114300" distR="114300" simplePos="0" relativeHeight="251750912" behindDoc="0" locked="0" layoutInCell="1" allowOverlap="1" wp14:anchorId="14597682" wp14:editId="47241505">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Default="00374617" w:rsidP="00D31B09">
      <w:pPr>
        <w:rPr>
          <w:rFonts w:cstheme="minorHAnsi"/>
        </w:rPr>
      </w:pPr>
      <w:r>
        <w:rPr>
          <w:noProof/>
        </w:rPr>
        <w:drawing>
          <wp:anchor distT="0" distB="0" distL="114300" distR="114300" simplePos="0" relativeHeight="251751936" behindDoc="0" locked="0" layoutInCell="1" allowOverlap="1" wp14:anchorId="4E4738B5" wp14:editId="1D575411">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 w:rsidR="00374617" w:rsidRPr="00C266BD" w:rsidRDefault="00374617" w:rsidP="00D31B09"/>
    <w:p w:rsidR="00374617" w:rsidRPr="005A0EBE" w:rsidRDefault="00374617" w:rsidP="00D31B09">
      <w:pPr>
        <w:pStyle w:val="ListParagraph"/>
      </w:pPr>
    </w:p>
    <w:p w:rsidR="00374617" w:rsidRDefault="00374617" w:rsidP="00D31B09">
      <w:pPr>
        <w:pStyle w:val="ListParagraph"/>
        <w:numPr>
          <w:ilvl w:val="0"/>
          <w:numId w:val="3"/>
        </w:numPr>
      </w:pPr>
      <w:r>
        <w:rPr>
          <w:i/>
          <w:iCs/>
        </w:rPr>
        <w:t xml:space="preserve">Center detection </w:t>
      </w:r>
      <w:r>
        <w:t>panel: In this step, the center detection algorithm which is discussed in section 4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 centroid to make sure the centroid is detected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3984" behindDoc="0" locked="0" layoutInCell="1" allowOverlap="1" wp14:anchorId="3A40E1A0" wp14:editId="661C7B9C">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374617" w:rsidP="00D31B09">
      <w:pPr>
        <w:pStyle w:val="ListParagraph"/>
        <w:numPr>
          <w:ilvl w:val="0"/>
          <w:numId w:val="3"/>
        </w:numPr>
      </w:pPr>
      <w:r>
        <w:rPr>
          <w:noProof/>
        </w:rPr>
        <w:drawing>
          <wp:anchor distT="0" distB="0" distL="114300" distR="114300" simplePos="0" relativeHeight="251755008" behindDoc="0" locked="0" layoutInCell="1" allowOverlap="1" wp14:anchorId="6DBEEA42" wp14:editId="502DD6F8">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010D">
        <w:rPr>
          <w:i/>
          <w:iCs/>
        </w:rPr>
        <w:t xml:space="preserve">Calibration </w:t>
      </w:r>
      <w:r w:rsidRPr="0037010D">
        <w:t>panel: It implements the procedure explained in the distance calculation and calibration in section 4. In addition, in this step,</w:t>
      </w:r>
      <w:r>
        <w:t xml:space="preserve"> the rotation of the Z-marker in the image using the coordinate system of the centroids is calculated based on the method develop in the section 4. </w:t>
      </w:r>
    </w:p>
    <w:p w:rsidR="00374617" w:rsidRDefault="00374617" w:rsidP="00D31B09"/>
    <w:p w:rsidR="00374617" w:rsidRPr="0037010D" w:rsidRDefault="00374617" w:rsidP="00D31B09"/>
    <w:p w:rsidR="00374617" w:rsidRDefault="00374617" w:rsidP="00D31B09">
      <w:pPr>
        <w:pStyle w:val="ListParagraph"/>
        <w:numPr>
          <w:ilvl w:val="0"/>
          <w:numId w:val="3"/>
        </w:numPr>
      </w:pPr>
      <w:r>
        <w:rPr>
          <w:i/>
          <w:iCs/>
        </w:rPr>
        <w:lastRenderedPageBreak/>
        <w:t xml:space="preserve">Alignment detection </w:t>
      </w:r>
      <w:r>
        <w:t xml:space="preserve">panel: in this step, alignment of the Z-marker is calculated based on the mathematical formulation discussed in section 4. Moreover, the angles of the Z-marker and image plane is calculated as developed in section 4, and the required rotation around x and y axis are displayed.  </w:t>
      </w:r>
    </w:p>
    <w:p w:rsidR="00374617" w:rsidRDefault="00374617" w:rsidP="00D31B09">
      <w:pPr>
        <w:pStyle w:val="ListParagraph"/>
        <w:rPr>
          <w:rFonts w:cstheme="minorHAnsi"/>
        </w:rPr>
      </w:pPr>
      <w:r>
        <w:rPr>
          <w:noProof/>
        </w:rPr>
        <w:drawing>
          <wp:anchor distT="0" distB="0" distL="114300" distR="114300" simplePos="0" relativeHeight="251756032" behindDoc="0" locked="0" layoutInCell="1" allowOverlap="1" wp14:anchorId="099CBEA4" wp14:editId="5D4A452F">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noProof/>
        </w:rPr>
        <w:drawing>
          <wp:anchor distT="0" distB="0" distL="114300" distR="114300" simplePos="0" relativeHeight="251757056" behindDoc="0" locked="0" layoutInCell="1" allowOverlap="1" wp14:anchorId="054D1157" wp14:editId="789EF458">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Robotic rotation adjustment </w:t>
      </w:r>
      <w:r>
        <w:t>panel: In this stage, the rotation angle calculated in the last step is transformed to the required rotation of the robotic or mechanical device to make the Z-marker parallel to the image plane. s</w:t>
      </w:r>
    </w:p>
    <w:p w:rsidR="0037671A" w:rsidRPr="00BA3995" w:rsidRDefault="0037671A" w:rsidP="00D31B09"/>
    <w:p w:rsidR="0037671A" w:rsidRPr="00754DCA" w:rsidRDefault="0037671A" w:rsidP="00D31B09">
      <w:pPr>
        <w:pStyle w:val="Heading2"/>
      </w:pPr>
      <w:bookmarkStart w:id="56" w:name="_Toc523244314"/>
      <w:r>
        <w:t>Z-</w:t>
      </w:r>
      <w:r w:rsidRPr="00610B96">
        <w:t>frame</w:t>
      </w:r>
      <w:r w:rsidRPr="004C21C6">
        <w:t xml:space="preserve"> marker characterization</w:t>
      </w:r>
      <w:bookmarkEnd w:id="56"/>
    </w:p>
    <w:p w:rsidR="0037671A" w:rsidRPr="00B916FD" w:rsidRDefault="0037671A" w:rsidP="00D31B09">
      <w:pPr>
        <w:pStyle w:val="Heading3"/>
      </w:pPr>
      <w:bookmarkStart w:id="57" w:name="_Toc523244315"/>
      <w:r w:rsidRPr="00B916FD">
        <w:t>Z-frame physical structures</w:t>
      </w:r>
      <w:bookmarkEnd w:id="57"/>
    </w:p>
    <w:p w:rsidR="0037671A" w:rsidRPr="001B42C0" w:rsidRDefault="0037671A" w:rsidP="00D31B09">
      <w:r>
        <w:t>In this project, the new physical feature structures of the Z-frame have been developed which improve the accuracy and speed of the registration procedure in the interventional MRI. Figure 3.4 illustrates the two new features: center pointing triangles (8 small purple triangles) and the z-axis indication triangle (the green triangle).</w:t>
      </w:r>
    </w:p>
    <w:p w:rsidR="0037671A" w:rsidRPr="00833CF2" w:rsidRDefault="0037671A" w:rsidP="00D31B09">
      <w:r w:rsidRPr="00DD6BB9">
        <w:rPr>
          <w:noProof/>
        </w:rPr>
        <w:drawing>
          <wp:anchor distT="0" distB="0" distL="114300" distR="114300" simplePos="0" relativeHeight="251760128" behindDoc="0" locked="0" layoutInCell="1" allowOverlap="1" wp14:anchorId="0510C796" wp14:editId="6FC58375">
            <wp:simplePos x="0" y="0"/>
            <wp:positionH relativeFrom="margin">
              <wp:posOffset>1421691</wp:posOffset>
            </wp:positionH>
            <wp:positionV relativeFrom="paragraph">
              <wp:posOffset>411603</wp:posOffset>
            </wp:positionV>
            <wp:extent cx="2579370" cy="2146853"/>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85" cstate="print">
                      <a:extLst>
                        <a:ext uri="{BEBA8EAE-BF5A-486C-A8C5-ECC9F3942E4B}">
                          <a14:imgProps xmlns:a14="http://schemas.microsoft.com/office/drawing/2010/main">
                            <a14:imgLayer r:embed="rId86">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79370" cy="2146853"/>
                    </a:xfrm>
                    <a:prstGeom prst="rect">
                      <a:avLst/>
                    </a:prstGeom>
                  </pic:spPr>
                </pic:pic>
              </a:graphicData>
            </a:graphic>
            <wp14:sizeRelH relativeFrom="page">
              <wp14:pctWidth>0</wp14:pctWidth>
            </wp14:sizeRelH>
            <wp14:sizeRelV relativeFrom="page">
              <wp14:pctHeight>0</wp14:pctHeight>
            </wp14:sizeRelV>
          </wp:anchor>
        </w:drawing>
      </w:r>
    </w:p>
    <w:p w:rsidR="0037671A" w:rsidRDefault="0037671A" w:rsidP="00D31B09">
      <w:r>
        <w:rPr>
          <w:noProof/>
        </w:rPr>
        <mc:AlternateContent>
          <mc:Choice Requires="wps">
            <w:drawing>
              <wp:anchor distT="0" distB="0" distL="114300" distR="114300" simplePos="0" relativeHeight="251761152" behindDoc="0" locked="0" layoutInCell="1" allowOverlap="1" wp14:anchorId="075101AA" wp14:editId="49B9886F">
                <wp:simplePos x="0" y="0"/>
                <wp:positionH relativeFrom="margin">
                  <wp:align>center</wp:align>
                </wp:positionH>
                <wp:positionV relativeFrom="paragraph">
                  <wp:posOffset>2464509</wp:posOffset>
                </wp:positionV>
                <wp:extent cx="383540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rsidR="000744AB" w:rsidRPr="00D61FFC" w:rsidRDefault="000744AB" w:rsidP="0037671A">
                            <w:pPr>
                              <w:pStyle w:val="Caption"/>
                              <w:rPr>
                                <w:rFonts w:eastAsiaTheme="minorHAnsi"/>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A 3D view of the Z-marker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5101AA" id="Text Box 56" o:spid="_x0000_s1119" type="#_x0000_t202" style="position:absolute;left:0;text-align:left;margin-left:0;margin-top:194.05pt;width:302pt;height:.05pt;z-index:251761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U9wMAIAAGc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" stroked="f">
                <v:textbox style="mso-fit-shape-to-text:t" inset="0,0,0,0">
                  <w:txbxContent>
                    <w:p w:rsidR="000744AB" w:rsidRPr="00D61FFC" w:rsidRDefault="000744AB" w:rsidP="0037671A">
                      <w:pPr>
                        <w:pStyle w:val="Caption"/>
                        <w:rPr>
                          <w:rFonts w:eastAsiaTheme="minorHAnsi"/>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A 3D view of the Z-marker structures.</w:t>
                      </w:r>
                    </w:p>
                  </w:txbxContent>
                </v:textbox>
                <w10:wrap type="topAndBottom" anchorx="margin"/>
              </v:shape>
            </w:pict>
          </mc:Fallback>
        </mc:AlternateContent>
      </w:r>
    </w:p>
    <w:p w:rsidR="0037671A" w:rsidRDefault="0037671A" w:rsidP="0037671A">
      <w:pPr>
        <w:pStyle w:val="Caption"/>
      </w:pPr>
    </w:p>
    <w:p w:rsidR="0037671A" w:rsidRPr="00DD6BB9" w:rsidRDefault="0037671A" w:rsidP="00D31B09"/>
    <w:p w:rsidR="0037671A" w:rsidRPr="006C2F14" w:rsidRDefault="0037671A" w:rsidP="0007793C">
      <w:pPr>
        <w:pStyle w:val="Heading4"/>
      </w:pPr>
      <w:bookmarkStart w:id="58" w:name="_Toc523244316"/>
      <w:r w:rsidRPr="006C2F14">
        <w:t>Center pointing triangles</w:t>
      </w:r>
      <w:bookmarkEnd w:id="58"/>
    </w:p>
    <w:p w:rsidR="0037671A" w:rsidRDefault="0037671A" w:rsidP="00D31B09">
      <w:r>
        <w:t xml:space="preserve">A successful intervention under MRI depends mostly on the accurate determination of the position of the needle insertion point based on the target pose. Generally, the needle entry point is indicated by producing an artefact by surgeon finger in real-time image acquisition. However, the alignment of the image plane based on the artefacts leads to an uncertain localization and tracking. </w:t>
      </w:r>
    </w:p>
    <w:p w:rsidR="0037671A" w:rsidRDefault="0037671A" w:rsidP="00D31B09">
      <w:r>
        <w:lastRenderedPageBreak/>
        <w:t>In our approach, the center pointing triangles allows an accurate alignment of the image planes according to the center of the marker. Figure 1 shows a coronal view of the Z-marker in which the green line is the transversal plane and red line indicates the sagittal plane of the MRI. In order to align the two planes in the center of the Z-marker accurately, the cross-section point of the two planes should be aligned with the four inner triangle shapes.</w:t>
      </w:r>
    </w:p>
    <w:p w:rsidR="0037671A" w:rsidRDefault="0037671A" w:rsidP="00D31B09"/>
    <w:p w:rsidR="0037671A" w:rsidRDefault="0037671A" w:rsidP="00D31B09"/>
    <w:p w:rsidR="0037671A" w:rsidRDefault="0037671A" w:rsidP="00D31B09">
      <w:r>
        <w:rPr>
          <w:noProof/>
        </w:rPr>
        <w:lastRenderedPageBreak/>
        <mc:AlternateContent>
          <mc:Choice Requires="wps">
            <w:drawing>
              <wp:anchor distT="0" distB="0" distL="114300" distR="114300" simplePos="0" relativeHeight="251759104" behindDoc="0" locked="0" layoutInCell="1" allowOverlap="1" wp14:anchorId="6DB3F492" wp14:editId="2BBA749C">
                <wp:simplePos x="0" y="0"/>
                <wp:positionH relativeFrom="margin">
                  <wp:align>left</wp:align>
                </wp:positionH>
                <wp:positionV relativeFrom="paragraph">
                  <wp:posOffset>5984826</wp:posOffset>
                </wp:positionV>
                <wp:extent cx="6081395" cy="635"/>
                <wp:effectExtent l="0" t="0" r="0" b="5715"/>
                <wp:wrapTopAndBottom/>
                <wp:docPr id="54" name="Text Box 54"/>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0744AB" w:rsidRPr="00421D50" w:rsidRDefault="000744AB" w:rsidP="0037671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 a coronal view of the Z-marker shows the two planes</w:t>
                            </w:r>
                            <w:r>
                              <w:rPr>
                                <w:b/>
                                <w:bCs w:val="0"/>
                              </w:rPr>
                              <w:t xml:space="preserve"> </w:t>
                            </w:r>
                            <w:r>
                              <w:t>nearly close to the center of the Z-marker. b: sagittal view of the Z-marker and a liver phantom. c: transversal view of the Z-marker and the liver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3F492" id="Text Box 54" o:spid="_x0000_s1120" type="#_x0000_t202" style="position:absolute;left:0;text-align:left;margin-left:0;margin-top:471.25pt;width:478.85pt;height:.05pt;z-index:251759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" stroked="f">
                <v:textbox style="mso-fit-shape-to-text:t" inset="0,0,0,0">
                  <w:txbxContent>
                    <w:p w:rsidR="000744AB" w:rsidRPr="00421D50" w:rsidRDefault="000744AB" w:rsidP="0037671A">
                      <w:pPr>
                        <w:pStyle w:val="Caption"/>
                        <w:rPr>
                          <w:rFonts w:eastAsiaTheme="minorHAnsi"/>
                          <w:noProof/>
                        </w:rPr>
                      </w:pPr>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 a coronal view of the Z-marker shows the two planes</w:t>
                      </w:r>
                      <w:r>
                        <w:rPr>
                          <w:b/>
                          <w:bCs w:val="0"/>
                        </w:rPr>
                        <w:t xml:space="preserve"> </w:t>
                      </w:r>
                      <w:r>
                        <w:t>nearly close to the center of the Z-marker. b: sagittal view of the Z-marker and a liver phantom. c: transversal view of the Z-marker and the liver phantom.</w:t>
                      </w:r>
                    </w:p>
                  </w:txbxContent>
                </v:textbox>
                <w10:wrap type="topAndBottom" anchorx="margin"/>
              </v:shape>
            </w:pict>
          </mc:Fallback>
        </mc:AlternateContent>
      </w:r>
      <w:r>
        <w:rPr>
          <w:noProof/>
        </w:rPr>
        <mc:AlternateContent>
          <mc:Choice Requires="wpg">
            <w:drawing>
              <wp:anchor distT="0" distB="0" distL="114300" distR="114300" simplePos="0" relativeHeight="251758080" behindDoc="0" locked="0" layoutInCell="1" allowOverlap="1" wp14:anchorId="2B1849FB" wp14:editId="5DDAFCB2">
                <wp:simplePos x="0" y="0"/>
                <wp:positionH relativeFrom="column">
                  <wp:posOffset>0</wp:posOffset>
                </wp:positionH>
                <wp:positionV relativeFrom="paragraph">
                  <wp:posOffset>0</wp:posOffset>
                </wp:positionV>
                <wp:extent cx="6081634" cy="5725886"/>
                <wp:effectExtent l="0" t="0" r="0" b="8255"/>
                <wp:wrapTopAndBottom/>
                <wp:docPr id="53" name="Group 53"/>
                <wp:cNvGraphicFramePr/>
                <a:graphic xmlns:a="http://schemas.openxmlformats.org/drawingml/2006/main">
                  <a:graphicData uri="http://schemas.microsoft.com/office/word/2010/wordprocessingGroup">
                    <wpg:wgp>
                      <wpg:cNvGrpSpPr/>
                      <wpg:grpSpPr>
                        <a:xfrm>
                          <a:off x="0" y="0"/>
                          <a:ext cx="6081634" cy="5725886"/>
                          <a:chOff x="0" y="0"/>
                          <a:chExt cx="6081634" cy="5725886"/>
                        </a:xfrm>
                      </wpg:grpSpPr>
                      <pic:pic xmlns:pic="http://schemas.openxmlformats.org/drawingml/2006/picture">
                        <pic:nvPicPr>
                          <pic:cNvPr id="1073741838" name="Picture 1073741838"/>
                          <pic:cNvPicPr>
                            <a:picLocks noChangeAspect="1"/>
                          </pic:cNvPicPr>
                        </pic:nvPicPr>
                        <pic:blipFill rotWithShape="1">
                          <a:blip r:embed="rId87" cstate="print">
                            <a:extLst>
                              <a:ext uri="{28A0092B-C50C-407E-A947-70E740481C1C}">
                                <a14:useLocalDpi xmlns:a14="http://schemas.microsoft.com/office/drawing/2010/main" val="0"/>
                              </a:ext>
                            </a:extLst>
                          </a:blip>
                          <a:srcRect l="37699" r="21792" b="51474"/>
                          <a:stretch/>
                        </pic:blipFill>
                        <pic:spPr bwMode="auto">
                          <a:xfrm>
                            <a:off x="0" y="11875"/>
                            <a:ext cx="2714625" cy="2562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87" cstate="print">
                            <a:extLst>
                              <a:ext uri="{28A0092B-C50C-407E-A947-70E740481C1C}">
                                <a14:useLocalDpi xmlns:a14="http://schemas.microsoft.com/office/drawing/2010/main" val="0"/>
                              </a:ext>
                            </a:extLst>
                          </a:blip>
                          <a:srcRect r="61475" b="51927"/>
                          <a:stretch/>
                        </pic:blipFill>
                        <pic:spPr bwMode="auto">
                          <a:xfrm>
                            <a:off x="3443844" y="0"/>
                            <a:ext cx="2637790" cy="2581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87" cstate="print">
                            <a:extLst>
                              <a:ext uri="{28A0092B-C50C-407E-A947-70E740481C1C}">
                                <a14:useLocalDpi xmlns:a14="http://schemas.microsoft.com/office/drawing/2010/main" val="0"/>
                              </a:ext>
                            </a:extLst>
                          </a:blip>
                          <a:srcRect t="47619" r="61475" b="2494"/>
                          <a:stretch/>
                        </pic:blipFill>
                        <pic:spPr bwMode="auto">
                          <a:xfrm>
                            <a:off x="1769423" y="3135086"/>
                            <a:ext cx="2624455" cy="2590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DA2194" id="Group 53" o:spid="_x0000_s1026" style="position:absolute;margin-left:0;margin-top:0;width:478.85pt;height:450.85pt;z-index:252112896" coordsize="60816,572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">
                <v:shape id="Picture 1073741838" o:spid="_x0000_s1027" type="#_x0000_t75" style="position:absolute;top:118;width:27146;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91" o:title="" cropbottom="33734f" cropleft="24706f" cropright="14282f"/>
                  <v:path arrowok="t"/>
                </v:shape>
                <v:shape id="Picture 1073741839" o:spid="_x0000_s1028" type="#_x0000_t75" style="position:absolute;left:34438;width:2637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91" o:title="" cropbottom="34031f" cropright="40288f"/>
                  <v:path arrowok="t"/>
                </v:shape>
                <v:shape id="Picture 1073741840" o:spid="_x0000_s1029" type="#_x0000_t75" style="position:absolute;left:17694;top:31350;width:262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91" o:title="" croptop="31208f" cropbottom="1634f" cropright="40288f"/>
                  <v:path arrowok="t"/>
                </v:shape>
                <w10:wrap type="topAndBottom"/>
              </v:group>
            </w:pict>
          </mc:Fallback>
        </mc:AlternateContent>
      </w:r>
    </w:p>
    <w:p w:rsidR="0037671A" w:rsidRPr="009B3358" w:rsidRDefault="0037671A" w:rsidP="00D31B09"/>
    <w:p w:rsidR="0037671A" w:rsidRPr="006C2F14" w:rsidRDefault="0037671A" w:rsidP="0007793C">
      <w:pPr>
        <w:pStyle w:val="Heading4"/>
      </w:pPr>
      <w:bookmarkStart w:id="59" w:name="_Toc523244317"/>
      <w:r w:rsidRPr="006C2F14">
        <w:t>Z-axis indication triangle</w:t>
      </w:r>
      <w:bookmarkEnd w:id="59"/>
    </w:p>
    <w:p w:rsidR="0037671A" w:rsidRPr="00ED6BB1" w:rsidRDefault="0037671A" w:rsidP="00D31B09">
      <w:r w:rsidRPr="008B75D6">
        <w:t>After localization and</w:t>
      </w:r>
      <w:r>
        <w:t xml:space="preserve"> registration of the instrument, an accurate guidance of the instruments required to reach the target. Consequently, the coordinate system of the Z-marker should be determined in the MRI and image coordinate system. The correct coordinate of the marker can be detected based on the Z-axis indication triangle position in the image. For example, if </w:t>
      </w:r>
      <w:r>
        <w:lastRenderedPageBreak/>
        <w:t xml:space="preserve">the triangle structure is in the right side of the marker, the top view of the marker is visualized and the coordinate system is defined as shown in Fig.1. On the other hand, if the triangle is in the left side of the marker, the coordinate system is inverted since it has bottom view as it is shown in Fig.2. The significant role of this feature is the determination of the correct rotation direction of the Z-marker which discussed in the section 4.2. </w:t>
      </w:r>
    </w:p>
    <w:p w:rsidR="0037671A" w:rsidRDefault="0037671A" w:rsidP="00D31B09"/>
    <w:p w:rsidR="0037671A" w:rsidRDefault="0037671A" w:rsidP="00D31B09"/>
    <w:p w:rsidR="0037671A" w:rsidRDefault="0037671A" w:rsidP="00D31B09">
      <w:r>
        <w:rPr>
          <w:noProof/>
        </w:rPr>
        <w:drawing>
          <wp:inline distT="0" distB="0" distL="0" distR="0" wp14:anchorId="351D22B0" wp14:editId="39C8949A">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92" cstate="print"/>
                    <a:srcRect l="1085" b="16943"/>
                    <a:stretch>
                      <a:fillRect/>
                    </a:stretch>
                  </pic:blipFill>
                  <pic:spPr>
                    <a:xfrm rot="10800000">
                      <a:off x="0" y="0"/>
                      <a:ext cx="5620196" cy="2645885"/>
                    </a:xfrm>
                    <a:prstGeom prst="rect">
                      <a:avLst/>
                    </a:prstGeom>
                  </pic:spPr>
                </pic:pic>
              </a:graphicData>
            </a:graphic>
          </wp:inline>
        </w:drawing>
      </w:r>
    </w:p>
    <w:p w:rsidR="0037671A" w:rsidRDefault="0037671A" w:rsidP="00D31B09"/>
    <w:p w:rsidR="0037671A" w:rsidRDefault="0037671A" w:rsidP="0037671A">
      <w:pPr>
        <w:pStyle w:val="Caption"/>
        <w:rPr>
          <w:rFonts w:asciiTheme="majorHAnsi" w:hAnsiTheme="majorHAnsi"/>
          <w:b/>
          <w:sz w:val="28"/>
          <w:szCs w:val="28"/>
        </w:rPr>
      </w:pPr>
      <w:r>
        <w:t xml:space="preserve">Figure </w:t>
      </w:r>
      <w:r w:rsidR="00656CEE">
        <w:fldChar w:fldCharType="begin"/>
      </w:r>
      <w:r w:rsidR="00656CEE">
        <w:instrText xml:space="preserve"> STYLEREF 1 \s </w:instrText>
      </w:r>
      <w:r w:rsidR="00656CEE">
        <w:fldChar w:fldCharType="separate"/>
      </w:r>
      <w:r>
        <w:rPr>
          <w:noProof/>
          <w:cs/>
        </w:rPr>
        <w:t>‎</w:t>
      </w:r>
      <w:r>
        <w:rPr>
          <w:noProof/>
        </w:rPr>
        <w:t>3</w:t>
      </w:r>
      <w:r w:rsidR="00656CEE">
        <w:rPr>
          <w:noProof/>
        </w:rPr>
        <w:fldChar w:fldCharType="end"/>
      </w:r>
      <w:r>
        <w:t>.</w:t>
      </w:r>
      <w:r w:rsidR="00656CEE">
        <w:fldChar w:fldCharType="begin"/>
      </w:r>
      <w:r w:rsidR="00656CEE">
        <w:instrText xml:space="preserve"> SEQ Figure \* ARABIC \s 1 </w:instrText>
      </w:r>
      <w:r w:rsidR="00656CEE">
        <w:fldChar w:fldCharType="separate"/>
      </w:r>
      <w:r>
        <w:rPr>
          <w:noProof/>
        </w:rPr>
        <w:t>6</w:t>
      </w:r>
      <w:r w:rsidR="00656CEE">
        <w:rPr>
          <w:noProof/>
        </w:rPr>
        <w:fldChar w:fldCharType="end"/>
      </w:r>
      <w:r>
        <w:t>:</w:t>
      </w:r>
    </w:p>
    <w:p w:rsidR="0037671A" w:rsidRDefault="0037671A" w:rsidP="00D31B09"/>
    <w:p w:rsidR="0037671A" w:rsidRDefault="0037671A" w:rsidP="0007793C">
      <w:pPr>
        <w:pStyle w:val="Heading4"/>
      </w:pPr>
      <w:bookmarkStart w:id="60" w:name="_Toc523244318"/>
      <w:r>
        <w:t>Squared-shaped internal tunnel structure</w:t>
      </w:r>
      <w:bookmarkEnd w:id="60"/>
    </w:p>
    <w:p w:rsidR="0037671A" w:rsidRDefault="0037671A" w:rsidP="00D31B09">
      <w:r>
        <w:t>The automated alignment detection algorithm depends on the accuracy of the detected centroids of the fiducial markers. However, the coordinates of the fiducial markers may not be accurately estimated due to suboptimal imaging techniques. The squared shape tunnels provide the ability to estimate the pixel distortion at the edges which is easier for the retrieval of the related signals and accurate identification of the centroids coordinate system.</w:t>
      </w:r>
    </w:p>
    <w:p w:rsidR="0037671A" w:rsidRDefault="0037671A" w:rsidP="00D31B09"/>
    <w:p w:rsidR="0037671A" w:rsidRDefault="0037671A" w:rsidP="00D31B09"/>
    <w:p w:rsidR="0037671A" w:rsidRPr="00014CA9" w:rsidRDefault="0037671A" w:rsidP="00D31B09">
      <w:pPr>
        <w:pStyle w:val="Heading3"/>
      </w:pPr>
      <w:bookmarkStart w:id="61" w:name="_Toc523244319"/>
      <w:r>
        <w:lastRenderedPageBreak/>
        <w:t>Z-frame marker s</w:t>
      </w:r>
      <w:r w:rsidRPr="00014CA9">
        <w:t>pectroscopy</w:t>
      </w:r>
      <w:bookmarkEnd w:id="61"/>
    </w:p>
    <w:p w:rsidR="0037671A" w:rsidRPr="004329F7" w:rsidRDefault="0037671A" w:rsidP="00D31B09">
      <w:pPr>
        <w:rPr>
          <w:rFonts w:eastAsia="Arial" w:cs="Arial"/>
        </w:rPr>
      </w:pPr>
      <w:r w:rsidRPr="004329F7">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37671A" w:rsidRPr="004329F7" w:rsidRDefault="0037671A" w:rsidP="00D31B09">
      <w:pPr>
        <w:rPr>
          <w:rFonts w:eastAsia="Arial" w:cs="Arial"/>
        </w:rPr>
      </w:pPr>
      <w:r w:rsidRPr="004329F7">
        <w:t xml:space="preserve">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ven by these relaxation times [3]. Therefore, the visibility of the liquid resin within the marker depends on the used imaging protocol and relaxation properties of the resin. </w:t>
      </w:r>
    </w:p>
    <w:p w:rsidR="0037671A" w:rsidRDefault="0037671A" w:rsidP="00D31B09">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37671A" w:rsidRPr="004329F7" w:rsidRDefault="0037671A" w:rsidP="00D31B09"/>
    <w:p w:rsidR="0037671A" w:rsidRDefault="0037671A" w:rsidP="0007793C">
      <w:pPr>
        <w:pStyle w:val="Heading4"/>
      </w:pPr>
      <w:bookmarkStart w:id="62" w:name="_Toc523244320"/>
      <w:r>
        <w:t>Determination of the resin relaxation times</w:t>
      </w:r>
      <w:bookmarkEnd w:id="62"/>
    </w:p>
    <w:p w:rsidR="0037671A" w:rsidRPr="0056081D" w:rsidRDefault="0037671A" w:rsidP="00D31B09"/>
    <w:p w:rsidR="0037671A" w:rsidRPr="004329F7" w:rsidRDefault="0037671A" w:rsidP="00D31B09">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37671A" w:rsidRPr="004329F7" w:rsidRDefault="0037671A" w:rsidP="00D31B09">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w:t>
      </w:r>
      <w:r w:rsidRPr="004329F7">
        <w:lastRenderedPageBreak/>
        <w:t xml:space="preserve">2,000 ms). For the T2 estimation the echo time (TE) of the SE </w:t>
      </w:r>
      <w:r>
        <w:t>is</w:t>
      </w:r>
      <w:r w:rsidRPr="004329F7">
        <w:t xml:space="preserve"> varied accordingly (five different TEs between 5.5 ms and 200 ms), see </w:t>
      </w:r>
      <w:r w:rsidRPr="004329F7">
        <w:fldChar w:fldCharType="begin"/>
      </w:r>
      <w:r w:rsidRPr="004329F7">
        <w:instrText xml:space="preserve"> REF _Ref508133777 \h  \* MERGEFORMAT </w:instrText>
      </w:r>
      <w:r w:rsidRPr="004329F7">
        <w:fldChar w:fldCharType="separate"/>
      </w:r>
      <w:r w:rsidRPr="004329F7">
        <w:t>Figure 1</w:t>
      </w:r>
      <w:r w:rsidRPr="004329F7">
        <w:fldChar w:fldCharType="end"/>
      </w:r>
      <w:r w:rsidRPr="004329F7">
        <w:t>.</w:t>
      </w:r>
    </w:p>
    <w:p w:rsidR="0037671A" w:rsidRPr="004329F7" w:rsidRDefault="0037671A" w:rsidP="00D31B09">
      <w:pPr>
        <w:rPr>
          <w:rFonts w:eastAsia="Arial" w:cs="Arial"/>
        </w:rPr>
      </w:pPr>
      <w:r w:rsidRPr="004329F7">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Pr="004329F7">
        <w:t xml:space="preserve"> used [4]:</w:t>
      </w:r>
    </w:p>
    <w:p w:rsidR="0037671A" w:rsidRPr="00AA7790"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Pr="004329F7">
        <w:t xml:space="preserve"> used [4]:</w:t>
      </w:r>
    </w:p>
    <w:p w:rsidR="0037671A" w:rsidRPr="004329F7"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37671A" w:rsidRPr="004329F7" w:rsidRDefault="0037671A" w:rsidP="00D31B09">
      <w:r>
        <w:t>All processing is</w:t>
      </w:r>
      <w:r w:rsidRPr="004329F7">
        <w:t xml:space="preserve"> done in MATLAB 2015b (MathWorks, USA).</w:t>
      </w:r>
    </w:p>
    <w:p w:rsidR="0037671A" w:rsidRPr="004329F7" w:rsidRDefault="0037671A" w:rsidP="00D31B09"/>
    <w:p w:rsidR="0037671A" w:rsidRDefault="0037671A" w:rsidP="00D31B09">
      <w:r w:rsidRPr="00AA7790">
        <w:rPr>
          <w:noProof/>
        </w:rPr>
        <w:drawing>
          <wp:inline distT="0" distB="0" distL="0" distR="0" wp14:anchorId="5EF9A98A" wp14:editId="2AEA0BEB">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stretch>
                      <a:fillRect/>
                    </a:stretch>
                  </pic:blipFill>
                  <pic:spPr>
                    <a:xfrm>
                      <a:off x="0" y="0"/>
                      <a:ext cx="5756910" cy="2590165"/>
                    </a:xfrm>
                    <a:prstGeom prst="rect">
                      <a:avLst/>
                    </a:prstGeom>
                  </pic:spPr>
                </pic:pic>
              </a:graphicData>
            </a:graphic>
          </wp:inline>
        </w:drawing>
      </w:r>
    </w:p>
    <w:p w:rsidR="0037671A" w:rsidRDefault="0037671A" w:rsidP="0037671A">
      <w:pPr>
        <w:pStyle w:val="Caption"/>
        <w:jc w:val="both"/>
      </w:pPr>
      <w:r>
        <w:t xml:space="preserve">Figure </w:t>
      </w:r>
      <w:r w:rsidR="00656CEE">
        <w:fldChar w:fldCharType="begin"/>
      </w:r>
      <w:r w:rsidR="00656CEE">
        <w:instrText xml:space="preserve"> STYLEREF 1 \s </w:instrText>
      </w:r>
      <w:r w:rsidR="00656CEE">
        <w:fldChar w:fldCharType="separate"/>
      </w:r>
      <w:r>
        <w:rPr>
          <w:noProof/>
          <w:cs/>
        </w:rPr>
        <w:t>‎</w:t>
      </w:r>
      <w:r>
        <w:rPr>
          <w:noProof/>
        </w:rPr>
        <w:t>3</w:t>
      </w:r>
      <w:r w:rsidR="00656CEE">
        <w:rPr>
          <w:noProof/>
        </w:rPr>
        <w:fldChar w:fldCharType="end"/>
      </w:r>
      <w:r>
        <w:t>.</w:t>
      </w:r>
      <w:r w:rsidR="00656CEE">
        <w:fldChar w:fldCharType="begin"/>
      </w:r>
      <w:r w:rsidR="00656CEE">
        <w:instrText xml:space="preserve"> SEQ Figure \* ARABIC \s 1 </w:instrText>
      </w:r>
      <w:r w:rsidR="00656CEE">
        <w:fldChar w:fldCharType="separate"/>
      </w:r>
      <w:r>
        <w:rPr>
          <w:noProof/>
        </w:rPr>
        <w:t>7</w:t>
      </w:r>
      <w:r w:rsidR="00656CEE">
        <w:rPr>
          <w:noProof/>
        </w:rPr>
        <w:fldChar w:fldCharType="end"/>
      </w:r>
      <w:r>
        <w:t xml:space="preserve">: </w:t>
      </w:r>
      <w:r w:rsidRPr="00AA7790">
        <w:t>Measured image slice of the three cylindrical resin containers (left: VisiJet SL Tough, middle: VisiJet SL Clear, right: Formlabs FLGPWH03)</w:t>
      </w:r>
    </w:p>
    <w:p w:rsidR="0037671A" w:rsidRPr="00D16CD3" w:rsidRDefault="0037671A" w:rsidP="0037671A">
      <w:pPr>
        <w:pStyle w:val="Caption"/>
      </w:pPr>
    </w:p>
    <w:p w:rsidR="0037671A" w:rsidRDefault="0037671A" w:rsidP="0007793C">
      <w:pPr>
        <w:pStyle w:val="Heading4"/>
      </w:pPr>
      <w:bookmarkStart w:id="63" w:name="_Toc522897940"/>
      <w:bookmarkStart w:id="64" w:name="_Toc523244321"/>
      <w:r>
        <w:t>Experimental r</w:t>
      </w:r>
      <w:r w:rsidRPr="00032B83">
        <w:t>esults</w:t>
      </w:r>
      <w:bookmarkEnd w:id="63"/>
      <w:bookmarkEnd w:id="64"/>
    </w:p>
    <w:p w:rsidR="0037671A" w:rsidRPr="00032B83" w:rsidRDefault="0037671A" w:rsidP="00D31B09"/>
    <w:p w:rsidR="0037671A" w:rsidRPr="004329F7" w:rsidRDefault="0037671A" w:rsidP="00D31B09">
      <w:pPr>
        <w:rPr>
          <w:rFonts w:eastAsia="Arial" w:cs="Arial"/>
        </w:rPr>
      </w:pPr>
      <w:r w:rsidRPr="004329F7">
        <w:t xml:space="preserve">The T1 and T2 relaxation times (see </w:t>
      </w:r>
      <w:r>
        <w:t>Tab.1) of the tested resins are</w:t>
      </w:r>
      <w:r w:rsidRPr="004329F7">
        <w:t xml:space="preserve"> calculated based on the experimental results. Fig. 2 shows the mean fitted relaxation time compared to the measured signal. The overall goodn</w:t>
      </w:r>
      <w:r>
        <w:t>ess of fit for all estimates is</w:t>
      </w:r>
      <w:r w:rsidRPr="004329F7">
        <w:t xml:space="preserve"> high (R²&gt;0.99). </w:t>
      </w:r>
    </w:p>
    <w:p w:rsidR="0037671A" w:rsidRPr="004329F7" w:rsidRDefault="0037671A" w:rsidP="00D31B09">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ulla of the kidney (1,545 ms) [5]. </w:t>
      </w:r>
    </w:p>
    <w:p w:rsidR="0037671A" w:rsidRPr="006649DC" w:rsidRDefault="0037671A" w:rsidP="00D31B09">
      <w:pPr>
        <w:rPr>
          <w:rFonts w:eastAsia="Arial" w:cs="Arial"/>
        </w:rPr>
      </w:pPr>
      <w:r w:rsidRPr="004329F7">
        <w:t xml:space="preserve">T2 estimates for all resins differed among each other by up to 10.74 % and had an average T2 relaxation time of 22.3 ms, which is shorter than human tissue such as subcutaneous fat (68 ms), liver (34 ms), or the medulla of the kidney (81 ms) [5]. </w:t>
      </w: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37671A" w:rsidRPr="00AA7790" w:rsidTr="003845CF">
        <w:trPr>
          <w:trHeight w:val="231"/>
        </w:trPr>
        <w:tc>
          <w:tcPr>
            <w:tcW w:w="232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1 Relaxation Time [ms]</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2 Relaxation Time [ms]</w:t>
            </w:r>
          </w:p>
        </w:tc>
      </w:tr>
      <w:tr w:rsidR="0037671A" w:rsidRPr="00AA7790" w:rsidTr="003845CF">
        <w:trPr>
          <w:trHeight w:val="233"/>
        </w:trPr>
        <w:tc>
          <w:tcPr>
            <w:tcW w:w="232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23.2 </w:t>
            </w:r>
            <w:r w:rsidRPr="00AA7790">
              <w:rPr>
                <w:rFonts w:cs="Arial"/>
              </w:rPr>
              <w:t>± 0.8</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r w:rsidRPr="00AA7790">
              <w:t>VisiJet SL Clear</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0.7 </w:t>
            </w:r>
            <w:r w:rsidRPr="00AA7790">
              <w:rPr>
                <w:rFonts w:cs="Arial"/>
              </w:rPr>
              <w:t>± 1.0</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r w:rsidRPr="00AA7790">
              <w:t>Formlabs FLGPWH03</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2.9 </w:t>
            </w:r>
            <w:r w:rsidRPr="00AA7790">
              <w:rPr>
                <w:rFonts w:cs="Arial"/>
              </w:rPr>
              <w:t>± 1.2</w:t>
            </w:r>
          </w:p>
        </w:tc>
      </w:tr>
    </w:tbl>
    <w:p w:rsidR="0037671A" w:rsidRDefault="0037671A" w:rsidP="0037671A">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37671A" w:rsidRPr="00AA7790" w:rsidRDefault="0037671A" w:rsidP="00D31B09"/>
    <w:p w:rsidR="0037671A" w:rsidRDefault="0037671A" w:rsidP="00D31B09">
      <w:r w:rsidRPr="00AA7790">
        <w:rPr>
          <w:noProof/>
        </w:rPr>
        <w:lastRenderedPageBreak/>
        <w:drawing>
          <wp:inline distT="0" distB="0" distL="0" distR="0" wp14:anchorId="6FD808B7" wp14:editId="4DD34639">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stretch>
                      <a:fillRect/>
                    </a:stretch>
                  </pic:blipFill>
                  <pic:spPr>
                    <a:xfrm>
                      <a:off x="0" y="0"/>
                      <a:ext cx="5756910" cy="5095875"/>
                    </a:xfrm>
                    <a:prstGeom prst="rect">
                      <a:avLst/>
                    </a:prstGeom>
                  </pic:spPr>
                </pic:pic>
              </a:graphicData>
            </a:graphic>
          </wp:inline>
        </w:drawing>
      </w:r>
    </w:p>
    <w:p w:rsidR="0037671A" w:rsidRPr="00AA7790" w:rsidRDefault="0037671A" w:rsidP="0037671A">
      <w:pPr>
        <w:pStyle w:val="Caption"/>
      </w:pPr>
      <w:r>
        <w:t xml:space="preserve">Figure </w:t>
      </w:r>
      <w:r w:rsidR="00656CEE">
        <w:fldChar w:fldCharType="begin"/>
      </w:r>
      <w:r w:rsidR="00656CEE">
        <w:instrText xml:space="preserve"> STYLEREF 1 \s </w:instrText>
      </w:r>
      <w:r w:rsidR="00656CEE">
        <w:fldChar w:fldCharType="separate"/>
      </w:r>
      <w:r>
        <w:rPr>
          <w:noProof/>
          <w:cs/>
        </w:rPr>
        <w:t>‎</w:t>
      </w:r>
      <w:r>
        <w:rPr>
          <w:noProof/>
        </w:rPr>
        <w:t>3</w:t>
      </w:r>
      <w:r w:rsidR="00656CEE">
        <w:rPr>
          <w:noProof/>
        </w:rPr>
        <w:fldChar w:fldCharType="end"/>
      </w:r>
      <w:r>
        <w:t>.</w:t>
      </w:r>
      <w:r w:rsidR="00656CEE">
        <w:fldChar w:fldCharType="begin"/>
      </w:r>
      <w:r w:rsidR="00656CEE">
        <w:instrText xml:space="preserve"> SEQ Figure \* ARABIC \s 1 </w:instrText>
      </w:r>
      <w:r w:rsidR="00656CEE">
        <w:fldChar w:fldCharType="separate"/>
      </w:r>
      <w:r>
        <w:rPr>
          <w:noProof/>
        </w:rPr>
        <w:t>8</w:t>
      </w:r>
      <w:r w:rsidR="00656CEE">
        <w:rPr>
          <w:noProof/>
        </w:rPr>
        <w:fldChar w:fldCharType="end"/>
      </w:r>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37671A" w:rsidRPr="00AA7790" w:rsidRDefault="0037671A" w:rsidP="00D31B09"/>
    <w:p w:rsidR="0037671A" w:rsidRDefault="0037671A" w:rsidP="00D31B09"/>
    <w:p w:rsidR="0037671A" w:rsidRPr="0088075A" w:rsidRDefault="0037671A" w:rsidP="00D31B09"/>
    <w:p w:rsidR="0037671A" w:rsidRDefault="0037671A" w:rsidP="0007793C">
      <w:pPr>
        <w:pStyle w:val="Heading4"/>
      </w:pPr>
      <w:bookmarkStart w:id="65" w:name="_Toc523244322"/>
      <w:r>
        <w:t>Outlook</w:t>
      </w:r>
      <w:bookmarkEnd w:id="65"/>
    </w:p>
    <w:p w:rsidR="0037671A" w:rsidRPr="0056081D" w:rsidRDefault="0037671A" w:rsidP="00D31B09"/>
    <w:p w:rsidR="0037671A" w:rsidRPr="004329F7" w:rsidRDefault="0037671A" w:rsidP="00D31B09">
      <w:r>
        <w:t>This study determines</w:t>
      </w:r>
      <w:r w:rsidRPr="004329F7">
        <w:t xml:space="preserve"> the MRI T1 and T2 relaxation times for resins used to serve as MRI marker material for the first time. In the future, these results will enable to predict the marker </w:t>
      </w:r>
      <w:r w:rsidRPr="004329F7">
        <w:lastRenderedPageBreak/>
        <w:t>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DF06C2" w:rsidRDefault="0037671A" w:rsidP="00D31B09">
      <w:pPr>
        <w:rPr>
          <w:rFonts w:cstheme="minorHAnsi"/>
        </w:rPr>
      </w:pPr>
      <w:r>
        <w:br w:type="page"/>
      </w:r>
    </w:p>
    <w:p w:rsidR="005F6528" w:rsidRDefault="004C21C6" w:rsidP="00D31B09">
      <w:pPr>
        <w:pStyle w:val="Heading2"/>
      </w:pPr>
      <w:bookmarkStart w:id="66" w:name="_Toc523244323"/>
      <w:r>
        <w:lastRenderedPageBreak/>
        <w:t>MR</w:t>
      </w:r>
      <w:r w:rsidR="005E5C5E">
        <w:t>-com</w:t>
      </w:r>
      <w:r w:rsidR="0021594E">
        <w:t>patible</w:t>
      </w:r>
      <w:r w:rsidR="005E5C5E">
        <w:t xml:space="preserve"> rotatory frame</w:t>
      </w:r>
      <w:bookmarkEnd w:id="66"/>
    </w:p>
    <w:p w:rsidR="0021594E" w:rsidRDefault="0021594E" w:rsidP="00D31B09"/>
    <w:p w:rsidR="00383F36" w:rsidRDefault="00383F36" w:rsidP="00D31B09">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Pr="00B527AF">
        <w:t>. As the ground through, relative positions and orientations were tested in the experiment. Several groups of images were taken at each position and orientation</w:t>
      </w:r>
    </w:p>
    <w:p w:rsidR="00383F36" w:rsidRDefault="00383F36" w:rsidP="00D31B09"/>
    <w:p w:rsidR="00383F36" w:rsidRDefault="00383F36" w:rsidP="00D31B09"/>
    <w:p w:rsidR="00383F36" w:rsidRDefault="00383F36" w:rsidP="00D31B09">
      <w:r>
        <w:rPr>
          <w:noProof/>
        </w:rPr>
        <w:drawing>
          <wp:inline distT="0" distB="0" distL="0" distR="0" wp14:anchorId="3D39C85B" wp14:editId="6CC8281E">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5"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383F36" w:rsidRPr="00412C22" w:rsidRDefault="00383F36" w:rsidP="00D31B09"/>
    <w:p w:rsidR="00383F36" w:rsidRDefault="00383F36" w:rsidP="00D31B09"/>
    <w:p w:rsidR="00383F36" w:rsidRDefault="00383F36" w:rsidP="00D31B09">
      <w:r>
        <w:tab/>
      </w:r>
    </w:p>
    <w:p w:rsidR="00383F36" w:rsidRDefault="00383F36" w:rsidP="00D31B09"/>
    <w:p w:rsidR="00383F36" w:rsidRDefault="00383F36" w:rsidP="00D31B09"/>
    <w:p w:rsidR="00383F36" w:rsidRDefault="00383F36" w:rsidP="00D31B09"/>
    <w:p w:rsidR="00383F36" w:rsidRPr="00412C22" w:rsidRDefault="00383F36" w:rsidP="00D31B09">
      <w:r>
        <w:rPr>
          <w:noProof/>
        </w:rPr>
        <w:drawing>
          <wp:anchor distT="0" distB="0" distL="114300" distR="114300" simplePos="0" relativeHeight="251743744" behindDoc="0" locked="0" layoutInCell="1" allowOverlap="1" wp14:anchorId="55B7F7AA" wp14:editId="0DA51CD6">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6"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2720" behindDoc="0" locked="0" layoutInCell="1" allowOverlap="1" wp14:anchorId="124FFCAF" wp14:editId="219D8F3B">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7"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3F36" w:rsidRDefault="00383F36" w:rsidP="00D31B09">
      <w:r>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12BCA">
          <w:pgSz w:w="11906" w:h="16838" w:code="9"/>
          <w:pgMar w:top="1440" w:right="1440" w:bottom="1440" w:left="1440" w:header="720" w:footer="720" w:gutter="0"/>
          <w:cols w:space="720"/>
          <w:titlePg/>
          <w:docGrid w:linePitch="360"/>
        </w:sectPr>
      </w:pPr>
    </w:p>
    <w:p w:rsidR="00FC3773" w:rsidRDefault="006E261C" w:rsidP="00D31B09">
      <w:pPr>
        <w:pStyle w:val="Heading1"/>
      </w:pPr>
      <w:bookmarkStart w:id="67" w:name="_Toc523244324"/>
      <w:r>
        <w:lastRenderedPageBreak/>
        <w:t>T</w:t>
      </w:r>
      <w:r w:rsidR="005F6528">
        <w:t>est</w:t>
      </w:r>
      <w:r>
        <w:t>ing</w:t>
      </w:r>
      <w:bookmarkEnd w:id="67"/>
    </w:p>
    <w:p w:rsidR="00FC3773" w:rsidRDefault="00FC3773" w:rsidP="00D31B09"/>
    <w:p w:rsidR="00FC3773" w:rsidRDefault="00FC3773" w:rsidP="00D31B09"/>
    <w:p w:rsidR="00FC3773" w:rsidRDefault="00FC3773" w:rsidP="00D31B09"/>
    <w:p w:rsidR="007D2A7F" w:rsidRDefault="007D2A7F" w:rsidP="00D31B09"/>
    <w:p w:rsidR="005105D6" w:rsidRPr="007D2734" w:rsidRDefault="005105D6" w:rsidP="00D31B09">
      <w:pPr>
        <w:pStyle w:val="Heading1"/>
        <w:sectPr w:rsidR="005105D6" w:rsidRPr="007D2734" w:rsidSect="00E12BCA">
          <w:pgSz w:w="11906" w:h="16838" w:code="9"/>
          <w:pgMar w:top="1440" w:right="1440" w:bottom="1440" w:left="1440" w:header="720" w:footer="720" w:gutter="0"/>
          <w:cols w:space="720"/>
          <w:titlePg/>
          <w:docGrid w:linePitch="360"/>
        </w:sectPr>
      </w:pPr>
    </w:p>
    <w:p w:rsidR="00E74CB9" w:rsidRPr="00FC3773" w:rsidRDefault="00E74CB9" w:rsidP="00D31B09">
      <w:pPr>
        <w:pStyle w:val="Heading1"/>
      </w:pPr>
      <w:bookmarkStart w:id="68" w:name="_Toc523244325"/>
      <w:r w:rsidRPr="00FC3773">
        <w:lastRenderedPageBreak/>
        <w:t>Results</w:t>
      </w:r>
      <w:bookmarkEnd w:id="68"/>
    </w:p>
    <w:p w:rsidR="00BF7CBA" w:rsidRPr="00BF7CBA" w:rsidRDefault="002431CB" w:rsidP="00D31B09">
      <w:pPr>
        <w:pStyle w:val="Heading2"/>
      </w:pPr>
      <w:bookmarkStart w:id="69" w:name="_Toc523244326"/>
      <w:r>
        <w:t>Accuracy study</w:t>
      </w:r>
      <w:bookmarkEnd w:id="69"/>
    </w:p>
    <w:p w:rsidR="00BF7CBA" w:rsidRDefault="00C55C75" w:rsidP="00D31B09">
      <w:r>
        <w:t xml:space="preserve">In this section, </w:t>
      </w:r>
      <w:r w:rsidR="00237660">
        <w:t xml:space="preserve">the </w:t>
      </w:r>
      <w:r>
        <w:t>accuracy of the software algorithm</w:t>
      </w:r>
      <w:r w:rsidR="00237660">
        <w:t xml:space="preserve"> is investigated.</w:t>
      </w:r>
    </w:p>
    <w:p w:rsidR="00237660" w:rsidRPr="00B527AF" w:rsidRDefault="00237660" w:rsidP="00D31B09">
      <w:pPr>
        <w:pStyle w:val="Heading3"/>
      </w:pPr>
      <w:bookmarkStart w:id="70" w:name="_Toc523244327"/>
      <w:r w:rsidRPr="00B527AF">
        <w:t>CAD model</w:t>
      </w:r>
      <w:bookmarkEnd w:id="70"/>
      <w:r w:rsidRPr="00B527AF">
        <w:t xml:space="preserve">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D31B09"/>
        </w:tc>
        <w:tc>
          <w:tcPr>
            <w:tcW w:w="2431" w:type="dxa"/>
          </w:tcPr>
          <w:p w:rsidR="00AB1715" w:rsidRDefault="00AB1715" w:rsidP="00D31B09"/>
          <w:p w:rsidR="00435549" w:rsidRDefault="00435549" w:rsidP="00D31B09">
            <w:r>
              <w:t>Rotation around x axis</w:t>
            </w:r>
          </w:p>
        </w:tc>
        <w:tc>
          <w:tcPr>
            <w:tcW w:w="2431" w:type="dxa"/>
          </w:tcPr>
          <w:p w:rsidR="00AB1715" w:rsidRDefault="00AB1715" w:rsidP="00D31B09"/>
          <w:p w:rsidR="00435549" w:rsidRDefault="00435549" w:rsidP="00D31B09">
            <w: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D31B09">
            <w:r>
              <w:t>CAD model</w:t>
            </w:r>
            <w:r w:rsidR="009E373D">
              <w:t xml:space="preserve"> </w:t>
            </w:r>
          </w:p>
        </w:tc>
        <w:tc>
          <w:tcPr>
            <w:tcW w:w="2431" w:type="dxa"/>
            <w:shd w:val="clear" w:color="auto" w:fill="FFF2CC" w:themeFill="accent4" w:themeFillTint="33"/>
          </w:tcPr>
          <w:p w:rsidR="00435549" w:rsidRDefault="009C3A84" w:rsidP="00D31B09">
            <w:r>
              <w:t>-8.04</w:t>
            </w:r>
          </w:p>
        </w:tc>
        <w:tc>
          <w:tcPr>
            <w:tcW w:w="2431" w:type="dxa"/>
            <w:shd w:val="clear" w:color="auto" w:fill="FFF2CC" w:themeFill="accent4" w:themeFillTint="33"/>
          </w:tcPr>
          <w:p w:rsidR="00435549" w:rsidRDefault="009C3A84" w:rsidP="00D31B09">
            <w:r>
              <w:t>-5.19</w:t>
            </w:r>
          </w:p>
        </w:tc>
      </w:tr>
      <w:tr w:rsidR="00435549" w:rsidTr="00435549">
        <w:trPr>
          <w:trHeight w:val="334"/>
        </w:trPr>
        <w:tc>
          <w:tcPr>
            <w:tcW w:w="3943" w:type="dxa"/>
          </w:tcPr>
          <w:p w:rsidR="00435549" w:rsidRDefault="00435549" w:rsidP="00D31B09">
            <w:r>
              <w:t>Algorithm calculation</w:t>
            </w:r>
          </w:p>
        </w:tc>
        <w:tc>
          <w:tcPr>
            <w:tcW w:w="2431" w:type="dxa"/>
          </w:tcPr>
          <w:p w:rsidR="00435549" w:rsidRDefault="009C3A84" w:rsidP="00D31B09">
            <w:r>
              <w:t>-7.67</w:t>
            </w:r>
            <w:r w:rsidR="00A62FE7">
              <w:t xml:space="preserve">,  </w:t>
            </w:r>
            <w:r>
              <w:t xml:space="preserve">  -7.35</w:t>
            </w:r>
            <w:r w:rsidR="00A62FE7">
              <w:t xml:space="preserve">,  </w:t>
            </w:r>
          </w:p>
        </w:tc>
        <w:tc>
          <w:tcPr>
            <w:tcW w:w="2431" w:type="dxa"/>
          </w:tcPr>
          <w:p w:rsidR="00435549" w:rsidRDefault="009C3A84"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r w:rsidR="00575FF1">
              <w:tab/>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lastRenderedPageBreak/>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bl>
    <w:p w:rsidR="00556995" w:rsidRDefault="00556995" w:rsidP="00D31B09"/>
    <w:p w:rsidR="00237660" w:rsidRPr="00B527AF" w:rsidRDefault="00237660" w:rsidP="00D31B09">
      <w:r w:rsidRPr="00B527AF">
        <w:t>5.2.2 Experimental setup</w:t>
      </w:r>
    </w:p>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71" w:name="_Toc523244328"/>
      <w:r w:rsidRPr="0052474B">
        <w:lastRenderedPageBreak/>
        <w:t>Conclusion</w:t>
      </w:r>
      <w:r w:rsidR="001F452D">
        <w:t xml:space="preserve"> and outlook</w:t>
      </w:r>
      <w:bookmarkEnd w:id="71"/>
    </w:p>
    <w:p w:rsidR="000C2266" w:rsidRDefault="00FB4650" w:rsidP="00D31B09">
      <w:r>
        <w:t>T</w:t>
      </w:r>
      <w:r w:rsidR="0097020A">
        <w:t>his chapter discu</w:t>
      </w:r>
      <w:r w:rsidR="00931F33">
        <w:t>sses about the</w:t>
      </w:r>
      <w:r w:rsidR="000C2266">
        <w:t xml:space="preserve"> achievement</w:t>
      </w:r>
      <w:r w:rsidR="00747F86">
        <w:t>s of this work which</w:t>
      </w:r>
      <w:r w:rsidR="00262864">
        <w:t xml:space="preserve"> the results </w:t>
      </w:r>
      <w:r w:rsidR="00747F86">
        <w:t xml:space="preserve">are </w:t>
      </w:r>
      <w:r w:rsidR="00262864">
        <w:t>evaluated and concluded.  The</w:t>
      </w:r>
      <w:r w:rsidR="000C2266">
        <w:t xml:space="preserve"> suggestions for further work </w:t>
      </w:r>
      <w:r w:rsidR="00747F86">
        <w:t xml:space="preserve">are </w:t>
      </w:r>
      <w:r w:rsidR="00121E6B">
        <w:t>introduced.</w:t>
      </w:r>
    </w:p>
    <w:p w:rsidR="00436B55" w:rsidRDefault="00A5320E" w:rsidP="00D31B09">
      <w:r w:rsidRPr="00647533">
        <w:rPr>
          <w:highlight w:val="green"/>
        </w:rPr>
        <w:t xml:space="preserve">This work is a part of for development of a </w:t>
      </w:r>
      <w:r w:rsidR="00BC53DA" w:rsidRPr="00647533">
        <w:rPr>
          <w:highlight w:val="green"/>
        </w:rPr>
        <w:t xml:space="preserve">system </w:t>
      </w:r>
      <w:r w:rsidR="008E2B19" w:rsidRPr="00647533">
        <w:rPr>
          <w:highlight w:val="green"/>
        </w:rPr>
        <w:t>for faster handling of interventiona</w:t>
      </w:r>
      <w:r w:rsidR="008E2B19">
        <w:t>l procedures using MRI.</w:t>
      </w:r>
      <w:r w:rsidR="00B3048A">
        <w:t xml:space="preserve"> A</w:t>
      </w:r>
      <w:r w:rsidR="00436B55">
        <w:t>n</w:t>
      </w:r>
      <w:r w:rsidR="0045102C">
        <w:t xml:space="preserve"> automated</w:t>
      </w:r>
      <w:r w:rsidR="00436B55">
        <w:t xml:space="preserve"> a</w:t>
      </w:r>
      <w:r w:rsidR="00433A32">
        <w:t>pproach</w:t>
      </w:r>
      <w:r w:rsidR="00436B55">
        <w:t xml:space="preserve"> is developed to </w:t>
      </w:r>
      <w:r w:rsidR="0043043A">
        <w:t>align</w:t>
      </w:r>
      <w:r w:rsidR="00436B55">
        <w:t xml:space="preserve"> the</w:t>
      </w:r>
      <w:r w:rsidR="0043043A">
        <w:t xml:space="preserve"> interventional</w:t>
      </w:r>
      <w:r w:rsidR="00436B55">
        <w:t xml:space="preserve"> tool</w:t>
      </w:r>
      <w:r w:rsidR="00D2324F">
        <w:t>s</w:t>
      </w:r>
      <w:r w:rsidR="00436B55">
        <w:t xml:space="preserve"> </w:t>
      </w:r>
      <w:r w:rsidR="00D2324F">
        <w:t>along a defined</w:t>
      </w:r>
      <w:r w:rsidR="0043043A">
        <w:t xml:space="preserve"> </w:t>
      </w:r>
      <w:r w:rsidR="005852DA">
        <w:t>trajectory</w:t>
      </w:r>
      <w:r w:rsidR="009251AD">
        <w:t xml:space="preserve"> in iMRI</w:t>
      </w:r>
      <w:r w:rsidR="00436B55">
        <w:t xml:space="preserve">. </w:t>
      </w:r>
      <w:r w:rsidR="008661DA">
        <w:t>An</w:t>
      </w:r>
      <w:r w:rsidR="00FA6621">
        <w:t xml:space="preserve"> </w:t>
      </w:r>
      <w:r w:rsidR="00436B55">
        <w:t>application, which interacts with the user for an accurate</w:t>
      </w:r>
      <w:r w:rsidR="00E03123">
        <w:t xml:space="preserve"> detection, tracking and</w:t>
      </w:r>
      <w:r w:rsidR="00436B55">
        <w:t xml:space="preserve"> registration, has been accomplished</w:t>
      </w:r>
      <w:r w:rsidR="00FB4650">
        <w:t>.</w:t>
      </w:r>
    </w:p>
    <w:p w:rsidR="008519F4" w:rsidRDefault="00930B9B" w:rsidP="00D31B09">
      <w:r>
        <w:t>In addition</w:t>
      </w:r>
      <w:r w:rsidR="001A4D0F">
        <w:t>,</w:t>
      </w:r>
      <w:r w:rsidR="008519F4">
        <w:t xml:space="preserve"> the designed algorithm has to tak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p>
    <w:p w:rsidR="000D2A17" w:rsidRDefault="008F5081" w:rsidP="00D31B09">
      <w:r>
        <w:t xml:space="preserve">Gasussian filter has been compared with </w:t>
      </w:r>
      <w:r w:rsidR="00355DD2">
        <w:t>Wavelet-ba</w:t>
      </w:r>
      <w:r>
        <w:t>sed denoisng and</w:t>
      </w:r>
      <w:r w:rsidR="00355DD2">
        <w:t xml:space="preserve"> anisotropic filtering, and the last one has been </w:t>
      </w:r>
      <w:r>
        <w:t>selected for denoising of captured MRI images due to its efficiency</w:t>
      </w:r>
      <w:r w:rsidR="00355DD2">
        <w:t xml:space="preserve"> in </w:t>
      </w:r>
      <w:r w:rsidR="008F6EE8">
        <w:t>suppressing</w:t>
      </w:r>
      <w:r w:rsidR="00355DD2">
        <w:t xml:space="preserve"> the noise and preserving the features of interest.</w:t>
      </w:r>
      <w:r w:rsidR="008F6EE8">
        <w:t xml:space="preserve"> A contrast enhancement method </w:t>
      </w:r>
      <w:r w:rsidR="000D2A17">
        <w:t>has been used for</w:t>
      </w:r>
      <w:r w:rsidR="00E01AE0">
        <w:t xml:space="preserve"> improving the contrast of</w:t>
      </w:r>
      <w:r w:rsidR="000D2A17">
        <w:t xml:space="preserve"> the</w:t>
      </w:r>
      <w:r w:rsidR="00E01AE0">
        <w:t xml:space="preserve"> images.</w:t>
      </w:r>
      <w:r w:rsidR="00810181">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F14F6E">
        <w:t>using SIFT and SURF feature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 is used, as it is the most accurate in</w:t>
      </w:r>
      <w:r w:rsidR="00255E3A">
        <w:t xml:space="preserve"> </w:t>
      </w:r>
      <w:r w:rsidR="008D7187">
        <w:t>determination of the rotation in th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3C02B4" w:rsidP="00D31B09">
      <w:r>
        <w:lastRenderedPageBreak/>
        <w:t xml:space="preserve">The </w:t>
      </w:r>
      <w:r w:rsidR="00B86CEF">
        <w:t>detection alignment</w:t>
      </w:r>
      <w:r>
        <w:t xml:space="preserve"> algorithm is tested on 50 </w:t>
      </w:r>
      <w:r w:rsidR="00E45DB9">
        <w:t>images</w:t>
      </w:r>
      <w:r>
        <w:t xml:space="preserve"> of the </w:t>
      </w:r>
      <w:r w:rsidR="00E45DB9">
        <w:t>Z-marker</w:t>
      </w:r>
      <w:r>
        <w:t xml:space="preserve">, on 3 different </w:t>
      </w:r>
      <w:r w:rsidR="00E45DB9">
        <w:t>angles</w:t>
      </w:r>
      <w:r>
        <w:t>.</w:t>
      </w:r>
      <w:r w:rsidR="00ED086C">
        <w:t xml:space="preserve"> It proved to have high performance in </w:t>
      </w:r>
      <w:r w:rsidR="00E45DB9">
        <w:t xml:space="preserve">… </w:t>
      </w:r>
      <w:r w:rsidR="00ED086C">
        <w:t>and the results have been compared with manual generated grouth truth.</w:t>
      </w:r>
    </w:p>
    <w:p w:rsidR="003616D4" w:rsidRDefault="003616D4" w:rsidP="00D31B09"/>
    <w:p w:rsidR="000C2266" w:rsidRDefault="00931F33" w:rsidP="00D31B09">
      <w:r>
        <w:t>Outlook</w:t>
      </w:r>
    </w:p>
    <w:p w:rsidR="000F0E45" w:rsidRDefault="00A011A0" w:rsidP="00D31B09">
      <w:r>
        <w:t>This thesis</w:t>
      </w:r>
      <w:r w:rsidR="00B67466">
        <w:t xml:space="preserve"> includes a comprehensive analysis of </w:t>
      </w:r>
      <w:r w:rsidR="00341919">
        <w:t>an automated</w:t>
      </w:r>
      <w:r w:rsidR="005A598D">
        <w:t xml:space="preserve"> alignment</w:t>
      </w:r>
      <w:r w:rsidR="00341919">
        <w:t xml:space="preserve"> detection</w:t>
      </w:r>
      <w:r w:rsidR="005A598D">
        <w:t xml:space="preserve"> of an additively manufactured </w:t>
      </w:r>
      <w:r w:rsidR="008844A1">
        <w:t xml:space="preserve">Z_marker </w:t>
      </w:r>
      <w:r w:rsidR="00341919">
        <w:t>during iMRI</w:t>
      </w:r>
      <w:r w:rsidR="00B67466">
        <w:t xml:space="preserve">. Further work can be undertaken to eider improving the </w:t>
      </w:r>
      <w:r w:rsidR="00462CA7">
        <w:t>detection</w:t>
      </w:r>
      <w:r w:rsidR="00B67466">
        <w:t xml:space="preserve"> algorithm which </w:t>
      </w:r>
      <w:r w:rsidR="00462CA7">
        <w:t>can detect the centroids very accurate from capture MRI images. It can compensate the artefacts and noises which destroy some pixels</w:t>
      </w:r>
      <w:r w:rsidR="006762AD">
        <w:t>.</w:t>
      </w:r>
      <w:r w:rsidR="00110ABA">
        <w:t xml:space="preserve"> </w:t>
      </w:r>
      <w:r w:rsidR="00462CA7">
        <w:t xml:space="preserve"> </w:t>
      </w:r>
    </w:p>
    <w:p w:rsidR="00110ABA" w:rsidRDefault="00110ABA" w:rsidP="00D31B09">
      <w:r>
        <w:t xml:space="preserve">Related to the </w:t>
      </w:r>
      <w:r w:rsidR="00FE5A52">
        <w:t>…, several aspects can be improved</w:t>
      </w:r>
    </w:p>
    <w:p w:rsidR="00FE5A52" w:rsidRPr="001D68D4" w:rsidRDefault="00FE5A52" w:rsidP="00D31B09">
      <w:pPr>
        <w:pStyle w:val="ListParagraph"/>
        <w:numPr>
          <w:ilvl w:val="0"/>
          <w:numId w:val="3"/>
        </w:numPr>
        <w:rPr>
          <w:rFonts w:cstheme="minorHAnsi"/>
          <w:bCs/>
          <w:highlight w:val="yellow"/>
        </w:rPr>
      </w:pPr>
      <w:r w:rsidRPr="001D68D4">
        <w:rPr>
          <w:rFonts w:cstheme="minorHAnsi"/>
          <w:bCs/>
          <w:highlight w:val="yellow"/>
        </w:rPr>
        <w:t>Extension of the proposed algorithm</w:t>
      </w:r>
      <w:r w:rsidR="00796C07" w:rsidRPr="001D68D4">
        <w:rPr>
          <w:highlight w:val="yellow"/>
        </w:rPr>
        <w:t xml:space="preserve"> to</w:t>
      </w:r>
      <w:r w:rsidR="00796C07" w:rsidRPr="001D68D4">
        <w:t xml:space="preserve"> calculate the translation of the Z-marker if it is far away from the target. </w:t>
      </w:r>
      <w:r w:rsidR="00796C07" w:rsidRPr="001D68D4">
        <w:rPr>
          <w:highlight w:val="yellow"/>
        </w:rPr>
        <w:t>The main concern in this case is</w:t>
      </w:r>
      <w:r w:rsidR="00931F33">
        <w:rPr>
          <w:highlight w:val="yellow"/>
        </w:rPr>
        <w:t xml:space="preserve"> </w:t>
      </w:r>
    </w:p>
    <w:p w:rsidR="00D263E8" w:rsidRPr="00D263E8" w:rsidRDefault="00796C07" w:rsidP="00D31B09">
      <w:pPr>
        <w:pStyle w:val="ListParagraph"/>
        <w:numPr>
          <w:ilvl w:val="0"/>
          <w:numId w:val="3"/>
        </w:numPr>
        <w:rPr>
          <w:rFonts w:cstheme="minorHAnsi"/>
          <w:bCs/>
        </w:rPr>
      </w:pPr>
      <w:r w:rsidRPr="001D68D4">
        <w:rPr>
          <w:highlight w:val="yellow"/>
        </w:rPr>
        <w:t>Another enhancement of the applicati</w:t>
      </w:r>
      <w:r w:rsidR="00E30C1D" w:rsidRPr="001D68D4">
        <w:rPr>
          <w:highlight w:val="yellow"/>
        </w:rPr>
        <w:t>on would refer to automatically</w:t>
      </w:r>
      <w:r w:rsidRPr="001D68D4">
        <w:t xml:space="preserve"> segmentation of the Z-marker form the full screen images.</w:t>
      </w:r>
      <w:r w:rsidR="00E30C1D" w:rsidRPr="001D68D4">
        <w:t xml:space="preserve"> As the algorithm</w:t>
      </w:r>
      <w:r w:rsidR="00D54592" w:rsidRPr="001D68D4">
        <w:t xml:space="preserve"> …. , </w:t>
      </w:r>
      <w:r w:rsidR="00D54592" w:rsidRPr="001D68D4">
        <w:rPr>
          <w:highlight w:val="yellow"/>
        </w:rPr>
        <w:t>this can be a very difficult task to achieve.</w:t>
      </w:r>
      <w:r w:rsidR="00D54592" w:rsidRPr="001D68D4">
        <w:t xml:space="preserve"> </w:t>
      </w:r>
      <w:r w:rsidR="001D68D4" w:rsidRPr="001D68D4">
        <w:t>In some cases the Z-marker structures can be easily identifies, based on their shape</w:t>
      </w:r>
      <w:r w:rsidR="0052313C">
        <w:t>, but in other cases</w:t>
      </w:r>
      <w:r w:rsidR="00B14B2D">
        <w:t xml:space="preserve"> ( depending on the position and configuration of the Z-marker and also on the MRI signal, Z-marker has different appearances, shape and gray level distribution.</w:t>
      </w:r>
      <w:r w:rsidR="00260D1E">
        <w:t xml:space="preserve"> ….. so the shape information cannot be used for the decision.</w:t>
      </w:r>
    </w:p>
    <w:p w:rsidR="001D68D4" w:rsidRPr="0052313C" w:rsidRDefault="00D263E8" w:rsidP="00D31B09">
      <w:pPr>
        <w:pStyle w:val="ListParagraph"/>
        <w:numPr>
          <w:ilvl w:val="0"/>
          <w:numId w:val="3"/>
        </w:numPr>
        <w:rPr>
          <w:rFonts w:cstheme="minorHAnsi"/>
          <w:bCs/>
        </w:rPr>
      </w:pPr>
      <w:r>
        <w:t xml:space="preserve">An additional suggestion refers to computation time improvement. As it is known that  </w:t>
      </w:r>
      <w:r w:rsidR="0052313C">
        <w:t xml:space="preserve"> </w:t>
      </w:r>
    </w:p>
    <w:p w:rsidR="00E2613D" w:rsidRPr="00E2613D" w:rsidRDefault="00A011A0" w:rsidP="00D31B09">
      <w:pPr>
        <w:pStyle w:val="ListParagraph"/>
        <w:numPr>
          <w:ilvl w:val="0"/>
          <w:numId w:val="10"/>
        </w:numPr>
      </w:pPr>
      <w:r>
        <w:t>micropositioning</w:t>
      </w:r>
    </w:p>
    <w:p w:rsidR="00D57769" w:rsidRDefault="00D57769" w:rsidP="00D31B09"/>
    <w:p w:rsidR="00D57769" w:rsidRDefault="00D57769" w:rsidP="00D31B09"/>
    <w:p w:rsidR="00D57769" w:rsidRDefault="00D57769" w:rsidP="00D31B09">
      <w:r>
        <w:t>For this part look at the article “automated fiducial marker detection for patient registration …”.</w:t>
      </w:r>
    </w:p>
    <w:p w:rsidR="00D57769" w:rsidRDefault="00D57769" w:rsidP="00D31B09">
      <w:r w:rsidRPr="00614B06">
        <w:rPr>
          <w:highlight w:val="yellow"/>
        </w:rPr>
        <w:t>.</w:t>
      </w:r>
      <w:r>
        <w:t xml:space="preserve"> (</w:t>
      </w:r>
      <w:r w:rsidRPr="00300F1F">
        <w:t>2012SPIE_Zframe</w:t>
      </w:r>
      <w:r>
        <w:t>)</w:t>
      </w:r>
    </w:p>
    <w:p w:rsidR="000550CF" w:rsidRDefault="000550CF" w:rsidP="00D31B09">
      <w:r>
        <w:t xml:space="preserve">. Conventional registration methods usually …. </w:t>
      </w:r>
      <w:r w:rsidRPr="00636A90">
        <w:rPr>
          <w:highlight w:val="yellow"/>
        </w:rPr>
        <w:t>In robotically assisted surgery, the end-effector of a robot can be registered to the scanner using a rigid body fiducial frame attached to the end-effector.</w:t>
      </w:r>
      <w:r>
        <w:t xml:space="preserve"> However, this technique has a common problem that robot </w:t>
      </w:r>
      <w:r w:rsidRPr="00C768F5">
        <w:rPr>
          <w:highlight w:val="yellow"/>
        </w:rPr>
        <w:t xml:space="preserve">moves the </w:t>
      </w:r>
      <w:r w:rsidRPr="00C768F5">
        <w:rPr>
          <w:highlight w:val="yellow"/>
        </w:rPr>
        <w:lastRenderedPageBreak/>
        <w:t>fiducial frame out of the field of view, causing the image slice to become incomplete for registration. Figure 3? Illustrates an image of Masamun’s device with an incomplete number of fiducial rods. Traditional methods cannot handle this problem without acquiring extra images, which costs time.</w:t>
      </w:r>
      <w:r>
        <w:t xml:space="preserve"> (numerical algorithm for spatial ...). </w:t>
      </w:r>
    </w:p>
    <w:p w:rsidR="000550CF" w:rsidRDefault="000550CF" w:rsidP="00D31B09">
      <w:r>
        <w:t>The algorithm has following advantageous:</w:t>
      </w:r>
    </w:p>
    <w:p w:rsidR="000550CF" w:rsidRDefault="000550CF" w:rsidP="00D31B09">
      <w:r w:rsidRPr="004C2A76">
        <w:rPr>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t xml:space="preserve"> </w:t>
      </w:r>
    </w:p>
    <w:p w:rsidR="000550CF" w:rsidRPr="00522F5D" w:rsidRDefault="000550CF" w:rsidP="00D31B09">
      <w:r>
        <w:t>The algorithms must also run reasonably fast, in order to be useful in intraoperative applications. Computation time longer than one second? Would be prohibitive.</w:t>
      </w:r>
    </w:p>
    <w:p w:rsidR="000550CF" w:rsidRPr="00BA49E9" w:rsidRDefault="000550CF" w:rsidP="00D31B09"/>
    <w:p w:rsidR="000550CF" w:rsidRDefault="000550CF" w:rsidP="00D31B09"/>
    <w:p w:rsidR="000550CF" w:rsidRDefault="000550CF" w:rsidP="00D31B09"/>
    <w:p w:rsidR="00227772" w:rsidRDefault="00227772" w:rsidP="00D31B09">
      <w:pPr>
        <w:sectPr w:rsidR="00227772" w:rsidSect="00E12BCA">
          <w:pgSz w:w="11906" w:h="16838" w:code="9"/>
          <w:pgMar w:top="1440" w:right="1440" w:bottom="1440" w:left="1440" w:header="720" w:footer="720" w:gutter="0"/>
          <w:cols w:space="720"/>
          <w:titlePg/>
          <w:docGrid w:linePitch="360"/>
        </w:sectPr>
      </w:pPr>
    </w:p>
    <w:p w:rsidR="000550CF" w:rsidRDefault="000550CF" w:rsidP="00D31B09"/>
    <w:p w:rsidR="00C95580" w:rsidRPr="00361D0C" w:rsidRDefault="00227772" w:rsidP="00C95580">
      <w:pPr>
        <w:pStyle w:val="CitaviBibliographyHeading"/>
        <w:rPr>
          <w:lang w:val="en-US"/>
        </w:rPr>
      </w:pPr>
      <w:r>
        <w:fldChar w:fldCharType="begin"/>
      </w:r>
      <w:r w:rsidR="00C95580">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w:instrText>
      </w:r>
      <w:r w:rsidR="00C95580" w:rsidRPr="00361D0C">
        <w:rPr>
          <w:lang w:val="en-US"/>
        </w:rPr>
        <w:instrText>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2RlbmJhY2gsIOKAnDIwMTcwODA4X0NVUkFDX0Fic3RyYWN0X1otUlAtTVItTWFya2VyX1JPX1lDX1NTX1JXX0VCX01GLOKAnTwvVGV4dD48L1RleHRVbml0PjwvVGV4dFVuaXRzPjwvQ2l0YXRpb24+PC9DaXRhdGlvbnM+PC9CaWJsaW9ncmFwaHlDaXRhdGlvbj48L0JpYmxpb2dyYXBoeT4=</w:instrText>
      </w:r>
      <w:r>
        <w:fldChar w:fldCharType="separate"/>
      </w:r>
      <w:bookmarkStart w:id="72" w:name="_CTVBIBLIOGRAPHY1"/>
      <w:bookmarkStart w:id="73" w:name="_Toc523244329"/>
      <w:bookmarkEnd w:id="72"/>
      <w:r w:rsidR="00C95580" w:rsidRPr="00361D0C">
        <w:rPr>
          <w:lang w:val="en-US"/>
        </w:rPr>
        <w:t>Literaturverzeichnis</w:t>
      </w:r>
      <w:bookmarkEnd w:id="73"/>
    </w:p>
    <w:p w:rsidR="00C95580" w:rsidRDefault="00C95580" w:rsidP="00C95580">
      <w:pPr>
        <w:pStyle w:val="CitaviBibliographyEntry"/>
      </w:pPr>
      <w:r>
        <w:t>[1]</w:t>
      </w:r>
      <w:r>
        <w:tab/>
      </w:r>
      <w:bookmarkStart w:id="74" w:name="_CTVL001cf9f8d8f9875448f9ce032a2b0cbc1d5"/>
      <w:r>
        <w:t xml:space="preserve">T. Schulz, S. Puccini, J.-P. Schneider und T. Kahn, “Interventional and intraoperative MR: Review and update of techniques and clinical experience,” (eng), </w:t>
      </w:r>
      <w:bookmarkEnd w:id="74"/>
      <w:r w:rsidRPr="00C95580">
        <w:rPr>
          <w:i/>
        </w:rPr>
        <w:t>European radiology</w:t>
      </w:r>
      <w:r w:rsidRPr="00C95580">
        <w:t>, 14. Jg., Nr. 12, S. 2212–2227, 2004.</w:t>
      </w:r>
    </w:p>
    <w:p w:rsidR="00C95580" w:rsidRDefault="00C95580" w:rsidP="00C95580">
      <w:pPr>
        <w:pStyle w:val="CitaviBibliographyEntry"/>
      </w:pPr>
      <w:r>
        <w:t>[2]</w:t>
      </w:r>
      <w:r>
        <w:tab/>
      </w:r>
      <w:bookmarkStart w:id="75" w:name="_CTVL001a2381419b67348e0837ce80fe59e4283"/>
      <w:r>
        <w:t>someAuthor, “someTitle,”</w:t>
      </w:r>
    </w:p>
    <w:bookmarkEnd w:id="75"/>
    <w:p w:rsidR="00C95580" w:rsidRDefault="00C95580" w:rsidP="00C95580">
      <w:pPr>
        <w:pStyle w:val="CitaviBibliographyEntry"/>
      </w:pPr>
      <w:r>
        <w:t>[3]</w:t>
      </w:r>
      <w:r>
        <w:tab/>
      </w:r>
      <w:bookmarkStart w:id="76" w:name="_CTVL001749b459a082a4d3c93a14f35367f475b"/>
      <w:r>
        <w:t xml:space="preserve">S. Aja-Fernández, A. Tristán-Vega und C. Alberola-López, “Noise estimation in single- and multiple-coil magnetic resonance data based on statistical models,” (eng), </w:t>
      </w:r>
      <w:bookmarkEnd w:id="76"/>
      <w:r w:rsidRPr="00C95580">
        <w:rPr>
          <w:i/>
        </w:rPr>
        <w:t>Magnetic resonance imaging</w:t>
      </w:r>
      <w:r w:rsidRPr="00C95580">
        <w:t>, 27. Jg., Nr. 10, S. 1397–1409, 2009.</w:t>
      </w:r>
    </w:p>
    <w:p w:rsidR="00C95580" w:rsidRDefault="00C95580" w:rsidP="00C95580">
      <w:pPr>
        <w:pStyle w:val="CitaviBibliographyEntry"/>
      </w:pPr>
      <w:r>
        <w:t>[4]</w:t>
      </w:r>
      <w:r>
        <w:tab/>
      </w:r>
      <w:bookmarkStart w:id="77" w:name="_CTVL0011c609b0725bb4110898d17d00997af9c"/>
      <w:r>
        <w:t xml:space="preserve">S. Aja-Fernandez, C. Alberola-Lopez und C.-F. Westin, “Noise and signal estimation in magnitude MRI and Rician distributed images: A LMMSE approach,” (eng), </w:t>
      </w:r>
      <w:bookmarkEnd w:id="77"/>
      <w:r w:rsidRPr="00C95580">
        <w:rPr>
          <w:i/>
        </w:rPr>
        <w:t>IEEE transactions on image processing : a publication of the IEEE Signal Processing Society</w:t>
      </w:r>
      <w:r w:rsidRPr="00C95580">
        <w:t>, 17. Jg., Nr. 8, S. 1383–1398, 2008.</w:t>
      </w:r>
    </w:p>
    <w:p w:rsidR="00C95580" w:rsidRDefault="00C95580" w:rsidP="00C95580">
      <w:pPr>
        <w:pStyle w:val="CitaviBibliographyEntry"/>
      </w:pPr>
      <w:r>
        <w:t>[5]</w:t>
      </w:r>
      <w:r>
        <w:tab/>
      </w:r>
      <w:bookmarkStart w:id="78" w:name="_CTVL001a47ee0533204472ca11ce1d165dcad14"/>
      <w:r>
        <w:t xml:space="preserve">J. Tokuda, K. Tuncali, I. Iordachita, S.-E. Song, A. Fedorov, S. Oguro, A. Lasso, F. M. Fennessy, C. M. Tempany und N. Hata, “In-bore setup and software for 3T MRI-guided transperineal prostate biopsy,” (eng), </w:t>
      </w:r>
      <w:bookmarkEnd w:id="78"/>
      <w:r w:rsidRPr="00C95580">
        <w:rPr>
          <w:i/>
        </w:rPr>
        <w:t>Physics in medicine and biology</w:t>
      </w:r>
      <w:r w:rsidRPr="00C95580">
        <w:t>, 57. Jg., Nr. 18, S. 5823–5840, 2012.</w:t>
      </w:r>
    </w:p>
    <w:p w:rsidR="00C95580" w:rsidRDefault="00C95580" w:rsidP="00C95580">
      <w:pPr>
        <w:pStyle w:val="CitaviBibliographyEntry"/>
      </w:pPr>
      <w:r>
        <w:t>[6]</w:t>
      </w:r>
      <w:r>
        <w:tab/>
      </w:r>
      <w:bookmarkStart w:id="79" w:name="_CTVL0017e53b79a1d8a4fc39418cacdd06fab1f"/>
      <w:r>
        <w:t>S.P. DiMaio, E. Samset, G. Fischer, I. Iordachita, G. Fichtinger, F. Jolesz, and C.M. Tempany, “LNCS 4792 - Dynamic MRI Scan Plane Control for Passive Tracking of Instruments and Devices,”</w:t>
      </w:r>
    </w:p>
    <w:bookmarkEnd w:id="79"/>
    <w:p w:rsidR="00C95580" w:rsidRDefault="00C95580" w:rsidP="00C95580">
      <w:pPr>
        <w:pStyle w:val="CitaviBibliographyEntry"/>
      </w:pPr>
      <w:r>
        <w:t>[7]</w:t>
      </w:r>
      <w:r>
        <w:tab/>
      </w:r>
      <w:bookmarkStart w:id="80" w:name="_CTVL001aedcbc3d7784492e9e02f798895f8f74"/>
      <w:r>
        <w:t>Samuel Patz, Samuel Zhong und Ronald Sahatjian, “A Novel Approach to MRI Visibility of Catheters in Real-Time Studies,”</w:t>
      </w:r>
    </w:p>
    <w:bookmarkEnd w:id="80"/>
    <w:p w:rsidR="00C95580" w:rsidRDefault="00C95580" w:rsidP="00C95580">
      <w:pPr>
        <w:pStyle w:val="CitaviBibliographyEntry"/>
      </w:pPr>
      <w:r>
        <w:t>[8]</w:t>
      </w:r>
      <w:r>
        <w:tab/>
      </w:r>
      <w:bookmarkStart w:id="81"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81"/>
      <w:r w:rsidRPr="00C95580">
        <w:rPr>
          <w:i/>
        </w:rPr>
        <w:t>Radiology</w:t>
      </w:r>
      <w:r w:rsidRPr="00C95580">
        <w:t>, 265. Jg., Nr. 2, S. 359–370, 2012.</w:t>
      </w:r>
    </w:p>
    <w:p w:rsidR="00C95580" w:rsidRDefault="00C95580" w:rsidP="00C95580">
      <w:pPr>
        <w:pStyle w:val="CitaviBibliographyEntry"/>
      </w:pPr>
      <w:r>
        <w:lastRenderedPageBreak/>
        <w:t>[9]</w:t>
      </w:r>
      <w:r>
        <w:tab/>
      </w:r>
      <w:bookmarkStart w:id="82" w:name="_CTVL001d80159a5708d432dbb09b18f544e00bf"/>
      <w:r>
        <w:t xml:space="preserve">M. Fatahi, L. R. Demenescu und O. Speck, “Subjective perception of safety in healthy individuals working with 7 T MRI scanners: A retrospective multicenter survey,” (eng), </w:t>
      </w:r>
      <w:bookmarkEnd w:id="82"/>
      <w:r w:rsidRPr="00C95580">
        <w:rPr>
          <w:i/>
        </w:rPr>
        <w:t>Magma (New York, N.Y.)</w:t>
      </w:r>
      <w:r w:rsidRPr="00C95580">
        <w:t>, 29. Jg., Nr. 3, S. 379–387, 2016.</w:t>
      </w:r>
    </w:p>
    <w:p w:rsidR="00C95580" w:rsidRDefault="00C95580" w:rsidP="00C95580">
      <w:pPr>
        <w:pStyle w:val="CitaviBibliographyEntry"/>
      </w:pPr>
      <w:r>
        <w:t>[10]</w:t>
      </w:r>
      <w:r>
        <w:tab/>
      </w:r>
      <w:bookmarkStart w:id="83"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83"/>
      <w:r w:rsidRPr="00C95580">
        <w:rPr>
          <w:i/>
        </w:rPr>
        <w:t>Cardiovascular and interventional radiology</w:t>
      </w:r>
      <w:r w:rsidRPr="00C95580">
        <w:t>, 34. Jg., Nr. 1, S. 188–192, 2011.</w:t>
      </w:r>
    </w:p>
    <w:p w:rsidR="00C95580" w:rsidRDefault="00C95580" w:rsidP="00C95580">
      <w:pPr>
        <w:pStyle w:val="CitaviBibliographyEntry"/>
      </w:pPr>
      <w:r>
        <w:t>[11]</w:t>
      </w:r>
      <w:r>
        <w:tab/>
      </w:r>
      <w:bookmarkStart w:id="84" w:name="_CTVL0013d6de2d960884ca5bbcefd53c20f46df"/>
      <w:r>
        <w:t xml:space="preserve">A. Krieger, I. I. Iordachita, P. Guion, A. K. Singh, A. Kaushal, C. Ménard, P. A. Pinto, K. Camphausen, G. Fichtinger und L. L. Whitcomb, “An MRI-compatible robotic system with hybrid tracking for MRI-guided prostate intervention,” (eng), </w:t>
      </w:r>
      <w:bookmarkEnd w:id="84"/>
      <w:r w:rsidRPr="00C95580">
        <w:rPr>
          <w:i/>
        </w:rPr>
        <w:t>IEEE transactions on bio-medical engineering</w:t>
      </w:r>
      <w:r w:rsidRPr="00C95580">
        <w:t>, 58. Jg., Nr. 11, S. 3049–3060, 2011.</w:t>
      </w:r>
    </w:p>
    <w:p w:rsidR="00C95580" w:rsidRDefault="00C95580" w:rsidP="00C95580">
      <w:pPr>
        <w:pStyle w:val="CitaviBibliographyEntry"/>
      </w:pPr>
      <w:r>
        <w:t>[12]</w:t>
      </w:r>
      <w:r>
        <w:tab/>
      </w:r>
      <w:bookmarkStart w:id="85" w:name="_CTVL0017c0c5fc200174f549efcac74111c3529"/>
      <w:r w:rsidRPr="00C95580">
        <w:rPr>
          <w:i/>
        </w:rPr>
        <w:t>Robotics: Science and Systems X</w:t>
      </w:r>
      <w:bookmarkEnd w:id="85"/>
      <w:r w:rsidRPr="00C95580">
        <w:t>: Robotics: Science and Systems Foundation, 2014.</w:t>
      </w:r>
    </w:p>
    <w:p w:rsidR="00C95580" w:rsidRDefault="00C95580" w:rsidP="00C95580">
      <w:pPr>
        <w:pStyle w:val="CitaviBibliographyEntry"/>
      </w:pPr>
      <w:r>
        <w:t>[13]</w:t>
      </w:r>
      <w:r>
        <w:tab/>
      </w:r>
      <w:bookmarkStart w:id="86" w:name="_CTVL001654e5f3c28984eef82ff448f40f62b47"/>
      <w:r>
        <w:t xml:space="preserve">J. Cepek, B. A. Chronik und A. Fenster, “The effects of magnetic field distortion on the accuracy of passive device localization frames in MR imaging,” (eng), </w:t>
      </w:r>
      <w:bookmarkEnd w:id="86"/>
      <w:r w:rsidRPr="00C95580">
        <w:rPr>
          <w:i/>
        </w:rPr>
        <w:t>Medical physics</w:t>
      </w:r>
      <w:r w:rsidRPr="00C95580">
        <w:t>, 41. Jg., Nr. 5, S. 52301, 2014.</w:t>
      </w:r>
    </w:p>
    <w:p w:rsidR="00C95580" w:rsidRDefault="00C95580" w:rsidP="00C95580">
      <w:pPr>
        <w:pStyle w:val="CitaviBibliographyEntry"/>
      </w:pPr>
      <w:r>
        <w:t>[14]</w:t>
      </w:r>
      <w:r>
        <w:tab/>
      </w:r>
      <w:bookmarkStart w:id="87"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87"/>
      <w:r w:rsidRPr="00C95580">
        <w:rPr>
          <w:i/>
        </w:rPr>
        <w:t>Computer aided surgery : official journal of the International Society for Computer Aided Surgery</w:t>
      </w:r>
      <w:r w:rsidRPr="00C95580">
        <w:t>, 12. Jg., Nr. 1, S. 15–24, 2007.</w:t>
      </w:r>
    </w:p>
    <w:p w:rsidR="00C95580" w:rsidRDefault="00C95580" w:rsidP="00C95580">
      <w:pPr>
        <w:pStyle w:val="CitaviBibliographyEntry"/>
      </w:pPr>
      <w:r>
        <w:t>[15]</w:t>
      </w:r>
      <w:r>
        <w:tab/>
      </w:r>
      <w:bookmarkStart w:id="88" w:name="_CTVL001555d792eee524b61920620fe6b5e24c0"/>
      <w:r>
        <w:t xml:space="preserve">M. Rea, D. McRobbie, H. Elhawary, Z. T. H. Tse, M. Lamperth und I. Young, “Sub-pixel localisation of passive micro-coil fiducial markers in interventional MRI,” (eng), </w:t>
      </w:r>
      <w:bookmarkEnd w:id="88"/>
      <w:r w:rsidRPr="00C95580">
        <w:rPr>
          <w:i/>
        </w:rPr>
        <w:t>Magma (New York, N.Y.)</w:t>
      </w:r>
      <w:r w:rsidRPr="00C95580">
        <w:t>, 22. Jg., Nr. 2, S. 71–76, 2009.</w:t>
      </w:r>
    </w:p>
    <w:p w:rsidR="00C95580" w:rsidRDefault="00C95580" w:rsidP="00C95580">
      <w:pPr>
        <w:pStyle w:val="CitaviBibliographyEntry"/>
      </w:pPr>
      <w:r>
        <w:t>[16]</w:t>
      </w:r>
      <w:r>
        <w:tab/>
      </w:r>
      <w:bookmarkStart w:id="89" w:name="_CTVL001ba4fab0f65ed490497684a75c40c04ea"/>
      <w:r>
        <w:t>“Real-time position monitoring of invasive devices using magnetic resonance,”</w:t>
      </w:r>
    </w:p>
    <w:bookmarkEnd w:id="89"/>
    <w:p w:rsidR="00C95580" w:rsidRDefault="00C95580" w:rsidP="00C95580">
      <w:pPr>
        <w:pStyle w:val="CitaviBibliographyEntry"/>
      </w:pPr>
      <w:r>
        <w:t>[17]</w:t>
      </w:r>
      <w:r>
        <w:tab/>
      </w:r>
      <w:bookmarkStart w:id="90" w:name="_CTVL0012088161dcbf64d238b9cabd678f5c3e9"/>
      <w:r>
        <w:t xml:space="preserve">J. Cepek, B. A. Chronik und A. Fenster, “Errors in Device Localization in MRI Using Z-Frames,” in </w:t>
      </w:r>
      <w:bookmarkEnd w:id="90"/>
      <w:r w:rsidRPr="00C95580">
        <w:rPr>
          <w:i/>
        </w:rPr>
        <w:t>Lecture Notes in Computer Science, Medical Image Computing and Computer-Assisted Intervention – MICCAI 2013</w:t>
      </w:r>
      <w:r w:rsidRPr="00C95580">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C95580" w:rsidRDefault="00C95580" w:rsidP="00C95580">
      <w:pPr>
        <w:pStyle w:val="CitaviBibliographyEntry"/>
      </w:pPr>
      <w:r>
        <w:lastRenderedPageBreak/>
        <w:t>[18]</w:t>
      </w:r>
      <w:r>
        <w:tab/>
      </w:r>
      <w:bookmarkStart w:id="91" w:name="_CTVL001319bcbf1da0041cb9ae648f5ec238656"/>
      <w:r>
        <w:t xml:space="preserve">H. Su, G. Li, D. C. Rucker, R. J. Webster Iii und G. S. Fischer, “A Concentric Tube Continuum Robot with Piezoelectric Actuation for MRI-Guided Closed-Loop Targeting,” (eng), </w:t>
      </w:r>
      <w:bookmarkEnd w:id="91"/>
      <w:r w:rsidRPr="00C95580">
        <w:rPr>
          <w:i/>
        </w:rPr>
        <w:t>Annals of biomedical engineering</w:t>
      </w:r>
      <w:r w:rsidRPr="00C95580">
        <w:t>, 44. Jg., Nr. 10, S. 2863–2873, 2016.</w:t>
      </w:r>
    </w:p>
    <w:p w:rsidR="00C95580" w:rsidRDefault="00C95580" w:rsidP="00C95580">
      <w:pPr>
        <w:pStyle w:val="CitaviBibliographyEntry"/>
      </w:pPr>
      <w:r>
        <w:t>[19]</w:t>
      </w:r>
      <w:r>
        <w:tab/>
      </w:r>
      <w:bookmarkStart w:id="92" w:name="_CTVL001d8326ad448954cb19ef4181553ccb61c"/>
      <w:r>
        <w:t>Odenbach, “20170808_CURAC_Abstract_Z-RP-MR-Marker_RO_YC_SS_RW_EB_MF,”</w:t>
      </w:r>
      <w:bookmarkEnd w:id="92"/>
    </w:p>
    <w:p w:rsidR="00227772" w:rsidRPr="000C2266" w:rsidRDefault="00227772" w:rsidP="00C95580">
      <w:pPr>
        <w:pStyle w:val="CitaviBibliographyEntry"/>
      </w:pPr>
      <w:r>
        <w:fldChar w:fldCharType="end"/>
      </w:r>
    </w:p>
    <w:sectPr w:rsidR="00227772"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109E" w:rsidRDefault="007C109E" w:rsidP="00D31B09">
      <w:r>
        <w:separator/>
      </w:r>
    </w:p>
    <w:p w:rsidR="007C109E" w:rsidRDefault="007C109E" w:rsidP="00D31B09"/>
  </w:endnote>
  <w:endnote w:type="continuationSeparator" w:id="0">
    <w:p w:rsidR="007C109E" w:rsidRDefault="007C109E" w:rsidP="00D31B09">
      <w:r>
        <w:continuationSeparator/>
      </w:r>
    </w:p>
    <w:p w:rsidR="007C109E" w:rsidRDefault="007C109E"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Default="000744A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Default="000744A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Pr="00E12BCA" w:rsidRDefault="000744AB" w:rsidP="00282582">
    <w:pPr>
      <w:pStyle w:val="Footer"/>
      <w:jc w:val="center"/>
      <w:rPr>
        <w:noProof/>
      </w:rPr>
    </w:pPr>
  </w:p>
  <w:p w:rsidR="000744AB" w:rsidRDefault="000744AB"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Pr="00E12BCA" w:rsidRDefault="000744AB"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1260E8">
      <w:rPr>
        <w:noProof/>
      </w:rPr>
      <w:t>12</w:t>
    </w:r>
    <w:r w:rsidRPr="00E12BCA">
      <w:rPr>
        <w:noProof/>
      </w:rPr>
      <w:fldChar w:fldCharType="end"/>
    </w:r>
  </w:p>
  <w:p w:rsidR="000744AB" w:rsidRDefault="000744AB"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109E" w:rsidRDefault="007C109E" w:rsidP="00D31B09">
      <w:r>
        <w:separator/>
      </w:r>
    </w:p>
    <w:p w:rsidR="007C109E" w:rsidRDefault="007C109E" w:rsidP="00D31B09"/>
  </w:footnote>
  <w:footnote w:type="continuationSeparator" w:id="0">
    <w:p w:rsidR="007C109E" w:rsidRDefault="007C109E" w:rsidP="00D31B09">
      <w:r>
        <w:continuationSeparator/>
      </w:r>
    </w:p>
    <w:p w:rsidR="007C109E" w:rsidRDefault="007C109E"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Default="000744A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Pr="00E12BCA" w:rsidRDefault="000744AB" w:rsidP="00D31B09">
    <w:pPr>
      <w:pStyle w:val="Header"/>
    </w:pPr>
    <w:fldSimple w:instr=" STYLEREF  &quot;Heading 1&quot;  \* MERGEFORMAT ">
      <w:r w:rsidR="001260E8">
        <w:rPr>
          <w:noProof/>
        </w:rPr>
        <w:t>Introduction</w:t>
      </w:r>
    </w:fldSimple>
    <w:r>
      <w:tab/>
    </w:r>
    <w:r>
      <w:tab/>
    </w:r>
    <w:r>
      <w:fldChar w:fldCharType="begin"/>
    </w:r>
    <w:r>
      <w:instrText xml:space="preserve"> PAGE  \* Arabic  \* MERGEFORMAT </w:instrText>
    </w:r>
    <w:r>
      <w:fldChar w:fldCharType="separate"/>
    </w:r>
    <w:r w:rsidR="001260E8">
      <w:rPr>
        <w:noProof/>
      </w:rPr>
      <w:t>1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Default="000744A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Pr="00E12BCA" w:rsidRDefault="000744AB"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Pr="00E12BCA" w:rsidRDefault="000744AB" w:rsidP="00D31B09">
    <w:pPr>
      <w:pStyle w:val="Header"/>
    </w:pPr>
    <w:fldSimple w:instr=" STYLEREF  &quot;Heading 1&quot;  \* MERGEFORMAT ">
      <w:r w:rsidR="001260E8">
        <w:rPr>
          <w:noProof/>
        </w:rPr>
        <w:t>Literature Survey</w:t>
      </w:r>
    </w:fldSimple>
    <w:r>
      <w:tab/>
    </w:r>
    <w:r>
      <w:tab/>
    </w:r>
    <w:r>
      <w:fldChar w:fldCharType="begin"/>
    </w:r>
    <w:r>
      <w:instrText xml:space="preserve"> PAGE  \* Arabic  \* MERGEFORMAT </w:instrText>
    </w:r>
    <w:r>
      <w:fldChar w:fldCharType="separate"/>
    </w:r>
    <w:r w:rsidR="001260E8">
      <w:rPr>
        <w:noProof/>
      </w:rPr>
      <w:t>10</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4AB" w:rsidRDefault="000744AB"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4"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9"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3BE28FA"/>
    <w:multiLevelType w:val="multilevel"/>
    <w:tmpl w:val="648265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25"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7"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4"/>
  </w:num>
  <w:num w:numId="3">
    <w:abstractNumId w:val="14"/>
  </w:num>
  <w:num w:numId="4">
    <w:abstractNumId w:val="1"/>
  </w:num>
  <w:num w:numId="5">
    <w:abstractNumId w:val="0"/>
  </w:num>
  <w:num w:numId="6">
    <w:abstractNumId w:val="13"/>
  </w:num>
  <w:num w:numId="7">
    <w:abstractNumId w:val="13"/>
  </w:num>
  <w:num w:numId="8">
    <w:abstractNumId w:val="2"/>
  </w:num>
  <w:num w:numId="9">
    <w:abstractNumId w:val="8"/>
  </w:num>
  <w:num w:numId="10">
    <w:abstractNumId w:val="12"/>
  </w:num>
  <w:num w:numId="11">
    <w:abstractNumId w:val="10"/>
  </w:num>
  <w:num w:numId="12">
    <w:abstractNumId w:val="25"/>
  </w:num>
  <w:num w:numId="13">
    <w:abstractNumId w:val="17"/>
  </w:num>
  <w:num w:numId="14">
    <w:abstractNumId w:val="15"/>
  </w:num>
  <w:num w:numId="15">
    <w:abstractNumId w:val="9"/>
  </w:num>
  <w:num w:numId="16">
    <w:abstractNumId w:val="11"/>
  </w:num>
  <w:num w:numId="17">
    <w:abstractNumId w:val="6"/>
  </w:num>
  <w:num w:numId="18">
    <w:abstractNumId w:val="24"/>
  </w:num>
  <w:num w:numId="19">
    <w:abstractNumId w:val="3"/>
  </w:num>
  <w:num w:numId="20">
    <w:abstractNumId w:val="26"/>
  </w:num>
  <w:num w:numId="21">
    <w:abstractNumId w:val="20"/>
  </w:num>
  <w:num w:numId="22">
    <w:abstractNumId w:val="27"/>
  </w:num>
  <w:num w:numId="23">
    <w:abstractNumId w:val="21"/>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19"/>
  </w:num>
  <w:num w:numId="27">
    <w:abstractNumId w:val="5"/>
  </w:num>
  <w:num w:numId="28">
    <w:abstractNumId w:val="7"/>
  </w:num>
  <w:num w:numId="29">
    <w:abstractNumId w:val="18"/>
  </w:num>
  <w:num w:numId="30">
    <w:abstractNumId w:val="22"/>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48E"/>
    <w:rsid w:val="00002F0B"/>
    <w:rsid w:val="000040C7"/>
    <w:rsid w:val="0000438D"/>
    <w:rsid w:val="00004972"/>
    <w:rsid w:val="00004B56"/>
    <w:rsid w:val="000051BE"/>
    <w:rsid w:val="0000521C"/>
    <w:rsid w:val="000061DC"/>
    <w:rsid w:val="00007529"/>
    <w:rsid w:val="00007A57"/>
    <w:rsid w:val="00010A0C"/>
    <w:rsid w:val="00010AEA"/>
    <w:rsid w:val="0001115C"/>
    <w:rsid w:val="00011FD7"/>
    <w:rsid w:val="0001297C"/>
    <w:rsid w:val="00012B08"/>
    <w:rsid w:val="00012EFF"/>
    <w:rsid w:val="00014326"/>
    <w:rsid w:val="00014581"/>
    <w:rsid w:val="00014CA3"/>
    <w:rsid w:val="00014CA9"/>
    <w:rsid w:val="00015AA6"/>
    <w:rsid w:val="00015AF7"/>
    <w:rsid w:val="00015DBF"/>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A5A"/>
    <w:rsid w:val="00026C9A"/>
    <w:rsid w:val="00026FB8"/>
    <w:rsid w:val="00027684"/>
    <w:rsid w:val="00027D0F"/>
    <w:rsid w:val="00030299"/>
    <w:rsid w:val="00031DB7"/>
    <w:rsid w:val="00031DC9"/>
    <w:rsid w:val="00032B83"/>
    <w:rsid w:val="000340E7"/>
    <w:rsid w:val="000351EC"/>
    <w:rsid w:val="0003560A"/>
    <w:rsid w:val="00035E25"/>
    <w:rsid w:val="000360BD"/>
    <w:rsid w:val="00036145"/>
    <w:rsid w:val="0003653A"/>
    <w:rsid w:val="000402CF"/>
    <w:rsid w:val="000413F4"/>
    <w:rsid w:val="00041B54"/>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6C7"/>
    <w:rsid w:val="00050EE2"/>
    <w:rsid w:val="00051468"/>
    <w:rsid w:val="00052167"/>
    <w:rsid w:val="00052188"/>
    <w:rsid w:val="00053951"/>
    <w:rsid w:val="00054185"/>
    <w:rsid w:val="00054375"/>
    <w:rsid w:val="00054ABD"/>
    <w:rsid w:val="000550CF"/>
    <w:rsid w:val="0005684D"/>
    <w:rsid w:val="000572E2"/>
    <w:rsid w:val="00057BE6"/>
    <w:rsid w:val="0006018B"/>
    <w:rsid w:val="00060B75"/>
    <w:rsid w:val="00060C05"/>
    <w:rsid w:val="0006163D"/>
    <w:rsid w:val="00061C9C"/>
    <w:rsid w:val="00062086"/>
    <w:rsid w:val="00062A58"/>
    <w:rsid w:val="00062ADB"/>
    <w:rsid w:val="00064BCF"/>
    <w:rsid w:val="00064C64"/>
    <w:rsid w:val="00064CB6"/>
    <w:rsid w:val="00065B26"/>
    <w:rsid w:val="00065FC7"/>
    <w:rsid w:val="0006606A"/>
    <w:rsid w:val="000662BE"/>
    <w:rsid w:val="000664AD"/>
    <w:rsid w:val="00066A0B"/>
    <w:rsid w:val="00067E62"/>
    <w:rsid w:val="000713B3"/>
    <w:rsid w:val="00071BB3"/>
    <w:rsid w:val="000727E9"/>
    <w:rsid w:val="000744AB"/>
    <w:rsid w:val="000758BD"/>
    <w:rsid w:val="000761C5"/>
    <w:rsid w:val="00076D0A"/>
    <w:rsid w:val="000771D4"/>
    <w:rsid w:val="0007793C"/>
    <w:rsid w:val="000806C7"/>
    <w:rsid w:val="000819D9"/>
    <w:rsid w:val="0008224F"/>
    <w:rsid w:val="00083193"/>
    <w:rsid w:val="000835B5"/>
    <w:rsid w:val="00084049"/>
    <w:rsid w:val="0008445D"/>
    <w:rsid w:val="0008516E"/>
    <w:rsid w:val="000856DD"/>
    <w:rsid w:val="00085A86"/>
    <w:rsid w:val="00085AFB"/>
    <w:rsid w:val="00085C81"/>
    <w:rsid w:val="00086B64"/>
    <w:rsid w:val="00087179"/>
    <w:rsid w:val="000918D4"/>
    <w:rsid w:val="00091AE4"/>
    <w:rsid w:val="00092353"/>
    <w:rsid w:val="00092B75"/>
    <w:rsid w:val="00092CF6"/>
    <w:rsid w:val="00094B3A"/>
    <w:rsid w:val="00094E90"/>
    <w:rsid w:val="00095F43"/>
    <w:rsid w:val="00096461"/>
    <w:rsid w:val="000970B9"/>
    <w:rsid w:val="000A12BF"/>
    <w:rsid w:val="000A1518"/>
    <w:rsid w:val="000A162A"/>
    <w:rsid w:val="000A20F5"/>
    <w:rsid w:val="000A2696"/>
    <w:rsid w:val="000A36CB"/>
    <w:rsid w:val="000A3B60"/>
    <w:rsid w:val="000A3EE0"/>
    <w:rsid w:val="000A3F0C"/>
    <w:rsid w:val="000A468B"/>
    <w:rsid w:val="000A46C3"/>
    <w:rsid w:val="000A4F02"/>
    <w:rsid w:val="000A56FB"/>
    <w:rsid w:val="000A5763"/>
    <w:rsid w:val="000A5D00"/>
    <w:rsid w:val="000A60A7"/>
    <w:rsid w:val="000A60EF"/>
    <w:rsid w:val="000A6FEC"/>
    <w:rsid w:val="000A71A9"/>
    <w:rsid w:val="000A7D5D"/>
    <w:rsid w:val="000B0BEF"/>
    <w:rsid w:val="000B19D3"/>
    <w:rsid w:val="000B2195"/>
    <w:rsid w:val="000B2C4E"/>
    <w:rsid w:val="000B2E6E"/>
    <w:rsid w:val="000B3922"/>
    <w:rsid w:val="000B3BDC"/>
    <w:rsid w:val="000B3C24"/>
    <w:rsid w:val="000B48E5"/>
    <w:rsid w:val="000B4FE3"/>
    <w:rsid w:val="000B56FC"/>
    <w:rsid w:val="000B6299"/>
    <w:rsid w:val="000B6387"/>
    <w:rsid w:val="000B66DB"/>
    <w:rsid w:val="000B6AFF"/>
    <w:rsid w:val="000B6F3F"/>
    <w:rsid w:val="000B7264"/>
    <w:rsid w:val="000B7A2C"/>
    <w:rsid w:val="000B7EB2"/>
    <w:rsid w:val="000C0D74"/>
    <w:rsid w:val="000C14ED"/>
    <w:rsid w:val="000C219D"/>
    <w:rsid w:val="000C2266"/>
    <w:rsid w:val="000C292B"/>
    <w:rsid w:val="000C3043"/>
    <w:rsid w:val="000C3B84"/>
    <w:rsid w:val="000C3FB6"/>
    <w:rsid w:val="000C42F6"/>
    <w:rsid w:val="000C5208"/>
    <w:rsid w:val="000C59E4"/>
    <w:rsid w:val="000C5D79"/>
    <w:rsid w:val="000C7262"/>
    <w:rsid w:val="000C7F53"/>
    <w:rsid w:val="000D01B0"/>
    <w:rsid w:val="000D0914"/>
    <w:rsid w:val="000D1971"/>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98E"/>
    <w:rsid w:val="000E1B87"/>
    <w:rsid w:val="000E21C4"/>
    <w:rsid w:val="000E22AF"/>
    <w:rsid w:val="000E2573"/>
    <w:rsid w:val="000E280D"/>
    <w:rsid w:val="000E5C54"/>
    <w:rsid w:val="000E5C71"/>
    <w:rsid w:val="000E6261"/>
    <w:rsid w:val="000E627A"/>
    <w:rsid w:val="000E7538"/>
    <w:rsid w:val="000E7983"/>
    <w:rsid w:val="000E7FED"/>
    <w:rsid w:val="000F07E1"/>
    <w:rsid w:val="000F0C4D"/>
    <w:rsid w:val="000F0E45"/>
    <w:rsid w:val="000F12FC"/>
    <w:rsid w:val="000F132B"/>
    <w:rsid w:val="000F1ADB"/>
    <w:rsid w:val="000F2647"/>
    <w:rsid w:val="000F2E89"/>
    <w:rsid w:val="000F2EB6"/>
    <w:rsid w:val="000F31F9"/>
    <w:rsid w:val="000F366F"/>
    <w:rsid w:val="000F39EA"/>
    <w:rsid w:val="000F476C"/>
    <w:rsid w:val="000F4C1B"/>
    <w:rsid w:val="000F4CCF"/>
    <w:rsid w:val="000F4DF8"/>
    <w:rsid w:val="000F5B6C"/>
    <w:rsid w:val="000F63A3"/>
    <w:rsid w:val="000F6877"/>
    <w:rsid w:val="000F688C"/>
    <w:rsid w:val="000F7531"/>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FD6"/>
    <w:rsid w:val="001157B3"/>
    <w:rsid w:val="00115F2E"/>
    <w:rsid w:val="00116243"/>
    <w:rsid w:val="00116875"/>
    <w:rsid w:val="00116DF9"/>
    <w:rsid w:val="001173C2"/>
    <w:rsid w:val="001179BC"/>
    <w:rsid w:val="00117DDF"/>
    <w:rsid w:val="0012007A"/>
    <w:rsid w:val="001206AE"/>
    <w:rsid w:val="001208D6"/>
    <w:rsid w:val="00120C48"/>
    <w:rsid w:val="00120E46"/>
    <w:rsid w:val="00121E6B"/>
    <w:rsid w:val="00122B71"/>
    <w:rsid w:val="00122CBC"/>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864"/>
    <w:rsid w:val="00134DC8"/>
    <w:rsid w:val="00134F8A"/>
    <w:rsid w:val="001353B8"/>
    <w:rsid w:val="0013567F"/>
    <w:rsid w:val="00135719"/>
    <w:rsid w:val="0013572D"/>
    <w:rsid w:val="00136116"/>
    <w:rsid w:val="00136778"/>
    <w:rsid w:val="00136A5F"/>
    <w:rsid w:val="00136AC1"/>
    <w:rsid w:val="00136EB1"/>
    <w:rsid w:val="00136F18"/>
    <w:rsid w:val="00137B0F"/>
    <w:rsid w:val="00137F9E"/>
    <w:rsid w:val="001406B3"/>
    <w:rsid w:val="00142149"/>
    <w:rsid w:val="00142853"/>
    <w:rsid w:val="00142CA6"/>
    <w:rsid w:val="001438A7"/>
    <w:rsid w:val="00143982"/>
    <w:rsid w:val="00144B48"/>
    <w:rsid w:val="001500A6"/>
    <w:rsid w:val="0015037A"/>
    <w:rsid w:val="001505D6"/>
    <w:rsid w:val="00150D8C"/>
    <w:rsid w:val="00150FBC"/>
    <w:rsid w:val="00151000"/>
    <w:rsid w:val="0015298D"/>
    <w:rsid w:val="00152B1E"/>
    <w:rsid w:val="00152E77"/>
    <w:rsid w:val="00152F50"/>
    <w:rsid w:val="00155115"/>
    <w:rsid w:val="00156938"/>
    <w:rsid w:val="0016099F"/>
    <w:rsid w:val="00160A98"/>
    <w:rsid w:val="00161B3B"/>
    <w:rsid w:val="00161B56"/>
    <w:rsid w:val="001632AF"/>
    <w:rsid w:val="00163B13"/>
    <w:rsid w:val="00163D73"/>
    <w:rsid w:val="0016432D"/>
    <w:rsid w:val="00164585"/>
    <w:rsid w:val="00165D48"/>
    <w:rsid w:val="00166391"/>
    <w:rsid w:val="00166F66"/>
    <w:rsid w:val="00170DF8"/>
    <w:rsid w:val="00170EB3"/>
    <w:rsid w:val="0017175C"/>
    <w:rsid w:val="00171A66"/>
    <w:rsid w:val="00172052"/>
    <w:rsid w:val="00172AAB"/>
    <w:rsid w:val="00173FD3"/>
    <w:rsid w:val="0017520F"/>
    <w:rsid w:val="001753BC"/>
    <w:rsid w:val="00175C77"/>
    <w:rsid w:val="00175D81"/>
    <w:rsid w:val="00176671"/>
    <w:rsid w:val="001767C9"/>
    <w:rsid w:val="00176F9A"/>
    <w:rsid w:val="0017725B"/>
    <w:rsid w:val="0018060A"/>
    <w:rsid w:val="001809A5"/>
    <w:rsid w:val="00180A3D"/>
    <w:rsid w:val="00181C12"/>
    <w:rsid w:val="00182B41"/>
    <w:rsid w:val="00182F88"/>
    <w:rsid w:val="001835A9"/>
    <w:rsid w:val="001835C4"/>
    <w:rsid w:val="00183643"/>
    <w:rsid w:val="00183A14"/>
    <w:rsid w:val="001844BF"/>
    <w:rsid w:val="001859A3"/>
    <w:rsid w:val="001863BD"/>
    <w:rsid w:val="001863F8"/>
    <w:rsid w:val="00190063"/>
    <w:rsid w:val="00190866"/>
    <w:rsid w:val="00190BD6"/>
    <w:rsid w:val="00191122"/>
    <w:rsid w:val="001914C5"/>
    <w:rsid w:val="00191AEB"/>
    <w:rsid w:val="00192556"/>
    <w:rsid w:val="00192618"/>
    <w:rsid w:val="00192B47"/>
    <w:rsid w:val="00193265"/>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573"/>
    <w:rsid w:val="001A47CB"/>
    <w:rsid w:val="001A4A24"/>
    <w:rsid w:val="001A4D0F"/>
    <w:rsid w:val="001A5569"/>
    <w:rsid w:val="001A5D64"/>
    <w:rsid w:val="001A62ED"/>
    <w:rsid w:val="001B02F4"/>
    <w:rsid w:val="001B0DF5"/>
    <w:rsid w:val="001B121A"/>
    <w:rsid w:val="001B2D9F"/>
    <w:rsid w:val="001B3507"/>
    <w:rsid w:val="001B5099"/>
    <w:rsid w:val="001B57EF"/>
    <w:rsid w:val="001B5CD9"/>
    <w:rsid w:val="001B5CFB"/>
    <w:rsid w:val="001B5D17"/>
    <w:rsid w:val="001B60DA"/>
    <w:rsid w:val="001B6187"/>
    <w:rsid w:val="001B6E31"/>
    <w:rsid w:val="001B7939"/>
    <w:rsid w:val="001B7B2C"/>
    <w:rsid w:val="001C04BF"/>
    <w:rsid w:val="001C077F"/>
    <w:rsid w:val="001C1977"/>
    <w:rsid w:val="001C19FD"/>
    <w:rsid w:val="001C2F66"/>
    <w:rsid w:val="001C328D"/>
    <w:rsid w:val="001C4050"/>
    <w:rsid w:val="001C48CB"/>
    <w:rsid w:val="001C50EB"/>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652"/>
    <w:rsid w:val="001E1CF4"/>
    <w:rsid w:val="001E27C7"/>
    <w:rsid w:val="001E2B25"/>
    <w:rsid w:val="001E2FDE"/>
    <w:rsid w:val="001E3502"/>
    <w:rsid w:val="001E3BF6"/>
    <w:rsid w:val="001E3DB1"/>
    <w:rsid w:val="001E4256"/>
    <w:rsid w:val="001E46BB"/>
    <w:rsid w:val="001E4A4B"/>
    <w:rsid w:val="001E5CB2"/>
    <w:rsid w:val="001E6535"/>
    <w:rsid w:val="001E6FF6"/>
    <w:rsid w:val="001F02D9"/>
    <w:rsid w:val="001F0B8B"/>
    <w:rsid w:val="001F126B"/>
    <w:rsid w:val="001F19E1"/>
    <w:rsid w:val="001F3137"/>
    <w:rsid w:val="001F3598"/>
    <w:rsid w:val="001F3F67"/>
    <w:rsid w:val="001F452D"/>
    <w:rsid w:val="001F45AE"/>
    <w:rsid w:val="001F465B"/>
    <w:rsid w:val="001F5009"/>
    <w:rsid w:val="001F5887"/>
    <w:rsid w:val="001F594D"/>
    <w:rsid w:val="001F5A62"/>
    <w:rsid w:val="001F5BF6"/>
    <w:rsid w:val="001F63DB"/>
    <w:rsid w:val="001F6F74"/>
    <w:rsid w:val="001F73B0"/>
    <w:rsid w:val="001F74BB"/>
    <w:rsid w:val="001F7EA8"/>
    <w:rsid w:val="001F7EE5"/>
    <w:rsid w:val="001F7EF1"/>
    <w:rsid w:val="00200AAE"/>
    <w:rsid w:val="00200B9C"/>
    <w:rsid w:val="00201755"/>
    <w:rsid w:val="0020239F"/>
    <w:rsid w:val="0020248B"/>
    <w:rsid w:val="00202DCC"/>
    <w:rsid w:val="002044BB"/>
    <w:rsid w:val="002044E6"/>
    <w:rsid w:val="00204A80"/>
    <w:rsid w:val="00207631"/>
    <w:rsid w:val="002102B7"/>
    <w:rsid w:val="00210601"/>
    <w:rsid w:val="00210FF9"/>
    <w:rsid w:val="0021135A"/>
    <w:rsid w:val="00211AD0"/>
    <w:rsid w:val="00211D78"/>
    <w:rsid w:val="00212893"/>
    <w:rsid w:val="00212A1A"/>
    <w:rsid w:val="00212C7F"/>
    <w:rsid w:val="00212EED"/>
    <w:rsid w:val="002137EF"/>
    <w:rsid w:val="00213C0D"/>
    <w:rsid w:val="002146C3"/>
    <w:rsid w:val="00214A4B"/>
    <w:rsid w:val="00214BBA"/>
    <w:rsid w:val="00214D06"/>
    <w:rsid w:val="0021594E"/>
    <w:rsid w:val="002163F0"/>
    <w:rsid w:val="002165BF"/>
    <w:rsid w:val="00216C4C"/>
    <w:rsid w:val="00216C98"/>
    <w:rsid w:val="002200E6"/>
    <w:rsid w:val="00220740"/>
    <w:rsid w:val="00220FDF"/>
    <w:rsid w:val="002216A3"/>
    <w:rsid w:val="00221805"/>
    <w:rsid w:val="002218F1"/>
    <w:rsid w:val="00221F8F"/>
    <w:rsid w:val="002228EF"/>
    <w:rsid w:val="00222A05"/>
    <w:rsid w:val="00223338"/>
    <w:rsid w:val="00223BAB"/>
    <w:rsid w:val="002240A0"/>
    <w:rsid w:val="002242DC"/>
    <w:rsid w:val="00224436"/>
    <w:rsid w:val="002244E0"/>
    <w:rsid w:val="00224C4F"/>
    <w:rsid w:val="00224F98"/>
    <w:rsid w:val="0022534D"/>
    <w:rsid w:val="00225E15"/>
    <w:rsid w:val="002266DF"/>
    <w:rsid w:val="00226B93"/>
    <w:rsid w:val="00226E50"/>
    <w:rsid w:val="00227772"/>
    <w:rsid w:val="00227EDC"/>
    <w:rsid w:val="002306D1"/>
    <w:rsid w:val="0023089B"/>
    <w:rsid w:val="002308AE"/>
    <w:rsid w:val="00231F6E"/>
    <w:rsid w:val="002327BC"/>
    <w:rsid w:val="00232878"/>
    <w:rsid w:val="00232B4C"/>
    <w:rsid w:val="00232D9C"/>
    <w:rsid w:val="002349E1"/>
    <w:rsid w:val="00234E67"/>
    <w:rsid w:val="002351E5"/>
    <w:rsid w:val="0023568F"/>
    <w:rsid w:val="00235CDE"/>
    <w:rsid w:val="002360F6"/>
    <w:rsid w:val="00236707"/>
    <w:rsid w:val="00237660"/>
    <w:rsid w:val="0023792E"/>
    <w:rsid w:val="0024101E"/>
    <w:rsid w:val="00242314"/>
    <w:rsid w:val="00242567"/>
    <w:rsid w:val="00242A70"/>
    <w:rsid w:val="00242C5E"/>
    <w:rsid w:val="002431CB"/>
    <w:rsid w:val="0024389E"/>
    <w:rsid w:val="00243C57"/>
    <w:rsid w:val="00243D19"/>
    <w:rsid w:val="002442E4"/>
    <w:rsid w:val="002447FD"/>
    <w:rsid w:val="00245611"/>
    <w:rsid w:val="00245984"/>
    <w:rsid w:val="00246FAA"/>
    <w:rsid w:val="0025027D"/>
    <w:rsid w:val="00250731"/>
    <w:rsid w:val="002509D7"/>
    <w:rsid w:val="00250ADD"/>
    <w:rsid w:val="00251076"/>
    <w:rsid w:val="002528CE"/>
    <w:rsid w:val="002534AA"/>
    <w:rsid w:val="002536FD"/>
    <w:rsid w:val="00253A42"/>
    <w:rsid w:val="0025468A"/>
    <w:rsid w:val="0025476A"/>
    <w:rsid w:val="0025488B"/>
    <w:rsid w:val="002548AD"/>
    <w:rsid w:val="00254C06"/>
    <w:rsid w:val="00254D07"/>
    <w:rsid w:val="00254DB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FD8"/>
    <w:rsid w:val="00266677"/>
    <w:rsid w:val="00266699"/>
    <w:rsid w:val="00266C3E"/>
    <w:rsid w:val="00266FCA"/>
    <w:rsid w:val="002673C0"/>
    <w:rsid w:val="00267A7C"/>
    <w:rsid w:val="00267CAC"/>
    <w:rsid w:val="0027007F"/>
    <w:rsid w:val="002718B3"/>
    <w:rsid w:val="00271ED4"/>
    <w:rsid w:val="0027236E"/>
    <w:rsid w:val="00272949"/>
    <w:rsid w:val="00272B17"/>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6F4"/>
    <w:rsid w:val="00281AEA"/>
    <w:rsid w:val="00282582"/>
    <w:rsid w:val="0028375E"/>
    <w:rsid w:val="00283EF2"/>
    <w:rsid w:val="00284086"/>
    <w:rsid w:val="002847D7"/>
    <w:rsid w:val="00285B1A"/>
    <w:rsid w:val="00285B85"/>
    <w:rsid w:val="00286157"/>
    <w:rsid w:val="00286368"/>
    <w:rsid w:val="0028643A"/>
    <w:rsid w:val="00287B4B"/>
    <w:rsid w:val="00287E10"/>
    <w:rsid w:val="0029007E"/>
    <w:rsid w:val="00290439"/>
    <w:rsid w:val="002909E4"/>
    <w:rsid w:val="00290A7B"/>
    <w:rsid w:val="0029170C"/>
    <w:rsid w:val="00291B4A"/>
    <w:rsid w:val="002921E8"/>
    <w:rsid w:val="002927B8"/>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12AF"/>
    <w:rsid w:val="002A1427"/>
    <w:rsid w:val="002A1545"/>
    <w:rsid w:val="002A17F1"/>
    <w:rsid w:val="002A1BB2"/>
    <w:rsid w:val="002A2214"/>
    <w:rsid w:val="002A24E3"/>
    <w:rsid w:val="002A26C9"/>
    <w:rsid w:val="002A3165"/>
    <w:rsid w:val="002A3EB9"/>
    <w:rsid w:val="002A49B8"/>
    <w:rsid w:val="002A4B0A"/>
    <w:rsid w:val="002A6151"/>
    <w:rsid w:val="002A6BDC"/>
    <w:rsid w:val="002A6DC7"/>
    <w:rsid w:val="002A7917"/>
    <w:rsid w:val="002A7BAA"/>
    <w:rsid w:val="002B0821"/>
    <w:rsid w:val="002B1A0A"/>
    <w:rsid w:val="002B252C"/>
    <w:rsid w:val="002B26B2"/>
    <w:rsid w:val="002B2BDA"/>
    <w:rsid w:val="002B360F"/>
    <w:rsid w:val="002B3AAB"/>
    <w:rsid w:val="002B3CAE"/>
    <w:rsid w:val="002B3D3C"/>
    <w:rsid w:val="002B4BD6"/>
    <w:rsid w:val="002B6300"/>
    <w:rsid w:val="002B640C"/>
    <w:rsid w:val="002B64DA"/>
    <w:rsid w:val="002B66C0"/>
    <w:rsid w:val="002B6C79"/>
    <w:rsid w:val="002B6CEC"/>
    <w:rsid w:val="002B7326"/>
    <w:rsid w:val="002B7576"/>
    <w:rsid w:val="002B7C46"/>
    <w:rsid w:val="002C0691"/>
    <w:rsid w:val="002C0A54"/>
    <w:rsid w:val="002C0A77"/>
    <w:rsid w:val="002C10A0"/>
    <w:rsid w:val="002C125B"/>
    <w:rsid w:val="002C1C0F"/>
    <w:rsid w:val="002C202E"/>
    <w:rsid w:val="002C257F"/>
    <w:rsid w:val="002C2844"/>
    <w:rsid w:val="002C29C8"/>
    <w:rsid w:val="002C2AD7"/>
    <w:rsid w:val="002C38E6"/>
    <w:rsid w:val="002C3ECF"/>
    <w:rsid w:val="002C421A"/>
    <w:rsid w:val="002C4408"/>
    <w:rsid w:val="002C45D4"/>
    <w:rsid w:val="002C4E23"/>
    <w:rsid w:val="002C57D1"/>
    <w:rsid w:val="002C5D71"/>
    <w:rsid w:val="002C5E79"/>
    <w:rsid w:val="002C60C0"/>
    <w:rsid w:val="002C6955"/>
    <w:rsid w:val="002C73A6"/>
    <w:rsid w:val="002C7F9E"/>
    <w:rsid w:val="002D041C"/>
    <w:rsid w:val="002D18EB"/>
    <w:rsid w:val="002D1FF2"/>
    <w:rsid w:val="002D2949"/>
    <w:rsid w:val="002D36A3"/>
    <w:rsid w:val="002D389A"/>
    <w:rsid w:val="002D4E04"/>
    <w:rsid w:val="002D4EFB"/>
    <w:rsid w:val="002D5798"/>
    <w:rsid w:val="002D58F6"/>
    <w:rsid w:val="002D58FE"/>
    <w:rsid w:val="002D5EAC"/>
    <w:rsid w:val="002D6201"/>
    <w:rsid w:val="002D698B"/>
    <w:rsid w:val="002D6C1C"/>
    <w:rsid w:val="002D73A3"/>
    <w:rsid w:val="002D785B"/>
    <w:rsid w:val="002D7CDE"/>
    <w:rsid w:val="002E028E"/>
    <w:rsid w:val="002E05CE"/>
    <w:rsid w:val="002E0B44"/>
    <w:rsid w:val="002E1531"/>
    <w:rsid w:val="002E19E3"/>
    <w:rsid w:val="002E1EDF"/>
    <w:rsid w:val="002E2A5A"/>
    <w:rsid w:val="002E3531"/>
    <w:rsid w:val="002E3D01"/>
    <w:rsid w:val="002E67F7"/>
    <w:rsid w:val="002E689D"/>
    <w:rsid w:val="002E69CA"/>
    <w:rsid w:val="002E69FA"/>
    <w:rsid w:val="002E6AAB"/>
    <w:rsid w:val="002E6B47"/>
    <w:rsid w:val="002E7FD1"/>
    <w:rsid w:val="002F1052"/>
    <w:rsid w:val="002F210A"/>
    <w:rsid w:val="002F26F8"/>
    <w:rsid w:val="002F281C"/>
    <w:rsid w:val="002F28AC"/>
    <w:rsid w:val="002F2A66"/>
    <w:rsid w:val="002F2B27"/>
    <w:rsid w:val="002F2EE0"/>
    <w:rsid w:val="002F32DC"/>
    <w:rsid w:val="002F39EC"/>
    <w:rsid w:val="002F3EA5"/>
    <w:rsid w:val="002F4401"/>
    <w:rsid w:val="002F472C"/>
    <w:rsid w:val="002F51E4"/>
    <w:rsid w:val="002F5BDC"/>
    <w:rsid w:val="002F6608"/>
    <w:rsid w:val="002F6FFD"/>
    <w:rsid w:val="002F70ED"/>
    <w:rsid w:val="002F74AE"/>
    <w:rsid w:val="00300F1F"/>
    <w:rsid w:val="00301B56"/>
    <w:rsid w:val="003047C1"/>
    <w:rsid w:val="003047DA"/>
    <w:rsid w:val="00304F90"/>
    <w:rsid w:val="00305202"/>
    <w:rsid w:val="00305384"/>
    <w:rsid w:val="00307897"/>
    <w:rsid w:val="003078F5"/>
    <w:rsid w:val="00311E13"/>
    <w:rsid w:val="0031277E"/>
    <w:rsid w:val="003128B9"/>
    <w:rsid w:val="00312983"/>
    <w:rsid w:val="00312BB4"/>
    <w:rsid w:val="0031601F"/>
    <w:rsid w:val="00316192"/>
    <w:rsid w:val="00316D68"/>
    <w:rsid w:val="00317369"/>
    <w:rsid w:val="00317FE7"/>
    <w:rsid w:val="003208F4"/>
    <w:rsid w:val="00320F0B"/>
    <w:rsid w:val="00321A82"/>
    <w:rsid w:val="00321F31"/>
    <w:rsid w:val="00322B0A"/>
    <w:rsid w:val="003231E2"/>
    <w:rsid w:val="0032346B"/>
    <w:rsid w:val="003239A9"/>
    <w:rsid w:val="00323C37"/>
    <w:rsid w:val="00323F4B"/>
    <w:rsid w:val="003244C0"/>
    <w:rsid w:val="00324521"/>
    <w:rsid w:val="00324B5F"/>
    <w:rsid w:val="0032555B"/>
    <w:rsid w:val="00325B57"/>
    <w:rsid w:val="003265BF"/>
    <w:rsid w:val="00326F30"/>
    <w:rsid w:val="00330292"/>
    <w:rsid w:val="003306B9"/>
    <w:rsid w:val="003307B0"/>
    <w:rsid w:val="003312BB"/>
    <w:rsid w:val="003318D7"/>
    <w:rsid w:val="00331B66"/>
    <w:rsid w:val="00332BDE"/>
    <w:rsid w:val="00332D08"/>
    <w:rsid w:val="00334C35"/>
    <w:rsid w:val="003359E6"/>
    <w:rsid w:val="003370AB"/>
    <w:rsid w:val="0034007C"/>
    <w:rsid w:val="00340422"/>
    <w:rsid w:val="00340B12"/>
    <w:rsid w:val="003412C2"/>
    <w:rsid w:val="00341919"/>
    <w:rsid w:val="00341C68"/>
    <w:rsid w:val="00341E62"/>
    <w:rsid w:val="00342F83"/>
    <w:rsid w:val="00343150"/>
    <w:rsid w:val="003432C8"/>
    <w:rsid w:val="00344501"/>
    <w:rsid w:val="003447A2"/>
    <w:rsid w:val="00344A93"/>
    <w:rsid w:val="00344E0B"/>
    <w:rsid w:val="00345A7B"/>
    <w:rsid w:val="00346526"/>
    <w:rsid w:val="00346645"/>
    <w:rsid w:val="00347F08"/>
    <w:rsid w:val="0035027E"/>
    <w:rsid w:val="003504A2"/>
    <w:rsid w:val="003506C0"/>
    <w:rsid w:val="003508A9"/>
    <w:rsid w:val="003510CA"/>
    <w:rsid w:val="0035149F"/>
    <w:rsid w:val="00351988"/>
    <w:rsid w:val="00352C25"/>
    <w:rsid w:val="003534ED"/>
    <w:rsid w:val="003537F2"/>
    <w:rsid w:val="00353B0C"/>
    <w:rsid w:val="00353BC8"/>
    <w:rsid w:val="00353C53"/>
    <w:rsid w:val="00354AA7"/>
    <w:rsid w:val="00354B94"/>
    <w:rsid w:val="00354F59"/>
    <w:rsid w:val="0035531B"/>
    <w:rsid w:val="00355A85"/>
    <w:rsid w:val="00355DD2"/>
    <w:rsid w:val="00356CA8"/>
    <w:rsid w:val="003570D7"/>
    <w:rsid w:val="00357E63"/>
    <w:rsid w:val="00360B83"/>
    <w:rsid w:val="00360E0E"/>
    <w:rsid w:val="00360E9D"/>
    <w:rsid w:val="00361088"/>
    <w:rsid w:val="003616D4"/>
    <w:rsid w:val="003617BE"/>
    <w:rsid w:val="00361866"/>
    <w:rsid w:val="00361D0C"/>
    <w:rsid w:val="003629CC"/>
    <w:rsid w:val="00363120"/>
    <w:rsid w:val="00363A7F"/>
    <w:rsid w:val="00363CC3"/>
    <w:rsid w:val="00363E71"/>
    <w:rsid w:val="0036411B"/>
    <w:rsid w:val="00364C72"/>
    <w:rsid w:val="00365068"/>
    <w:rsid w:val="0036591D"/>
    <w:rsid w:val="00365DB1"/>
    <w:rsid w:val="003662BD"/>
    <w:rsid w:val="00366434"/>
    <w:rsid w:val="00366DDA"/>
    <w:rsid w:val="00367FE5"/>
    <w:rsid w:val="0037010D"/>
    <w:rsid w:val="00370C3F"/>
    <w:rsid w:val="00370EC6"/>
    <w:rsid w:val="00371D5D"/>
    <w:rsid w:val="00372067"/>
    <w:rsid w:val="00372505"/>
    <w:rsid w:val="00373FF3"/>
    <w:rsid w:val="00374500"/>
    <w:rsid w:val="00374617"/>
    <w:rsid w:val="00375601"/>
    <w:rsid w:val="0037671A"/>
    <w:rsid w:val="00376B47"/>
    <w:rsid w:val="003776AE"/>
    <w:rsid w:val="00377E30"/>
    <w:rsid w:val="0038096F"/>
    <w:rsid w:val="00381E02"/>
    <w:rsid w:val="003823C7"/>
    <w:rsid w:val="003828AA"/>
    <w:rsid w:val="00383803"/>
    <w:rsid w:val="00383AE5"/>
    <w:rsid w:val="00383D82"/>
    <w:rsid w:val="00383F36"/>
    <w:rsid w:val="00384072"/>
    <w:rsid w:val="003841F0"/>
    <w:rsid w:val="00384410"/>
    <w:rsid w:val="003845CF"/>
    <w:rsid w:val="00384864"/>
    <w:rsid w:val="00384C18"/>
    <w:rsid w:val="003854EA"/>
    <w:rsid w:val="003854EE"/>
    <w:rsid w:val="0038597D"/>
    <w:rsid w:val="00386AB5"/>
    <w:rsid w:val="00387B7E"/>
    <w:rsid w:val="00390EA1"/>
    <w:rsid w:val="00391B3B"/>
    <w:rsid w:val="00391BBB"/>
    <w:rsid w:val="003924A2"/>
    <w:rsid w:val="00392A0E"/>
    <w:rsid w:val="00392CAB"/>
    <w:rsid w:val="003930B9"/>
    <w:rsid w:val="00393A51"/>
    <w:rsid w:val="00393F05"/>
    <w:rsid w:val="00393F8A"/>
    <w:rsid w:val="0039406B"/>
    <w:rsid w:val="003941C3"/>
    <w:rsid w:val="00394971"/>
    <w:rsid w:val="00394BC3"/>
    <w:rsid w:val="00395AEF"/>
    <w:rsid w:val="003A014F"/>
    <w:rsid w:val="003A054C"/>
    <w:rsid w:val="003A06D9"/>
    <w:rsid w:val="003A0825"/>
    <w:rsid w:val="003A0C8C"/>
    <w:rsid w:val="003A138F"/>
    <w:rsid w:val="003A15F3"/>
    <w:rsid w:val="003A1F1C"/>
    <w:rsid w:val="003A407B"/>
    <w:rsid w:val="003A4440"/>
    <w:rsid w:val="003A4C01"/>
    <w:rsid w:val="003A4E37"/>
    <w:rsid w:val="003A4FEB"/>
    <w:rsid w:val="003A56AC"/>
    <w:rsid w:val="003A59A1"/>
    <w:rsid w:val="003A5C0D"/>
    <w:rsid w:val="003A6F49"/>
    <w:rsid w:val="003B06CF"/>
    <w:rsid w:val="003B1E7D"/>
    <w:rsid w:val="003B2745"/>
    <w:rsid w:val="003B31D4"/>
    <w:rsid w:val="003B3EC2"/>
    <w:rsid w:val="003B404E"/>
    <w:rsid w:val="003B4199"/>
    <w:rsid w:val="003B476D"/>
    <w:rsid w:val="003B4B3D"/>
    <w:rsid w:val="003B4DC9"/>
    <w:rsid w:val="003B5119"/>
    <w:rsid w:val="003B5447"/>
    <w:rsid w:val="003B5B37"/>
    <w:rsid w:val="003B648E"/>
    <w:rsid w:val="003B6C2E"/>
    <w:rsid w:val="003B6E5F"/>
    <w:rsid w:val="003B70EC"/>
    <w:rsid w:val="003B74C2"/>
    <w:rsid w:val="003C02B4"/>
    <w:rsid w:val="003C2103"/>
    <w:rsid w:val="003C21D8"/>
    <w:rsid w:val="003C3AB9"/>
    <w:rsid w:val="003C3D19"/>
    <w:rsid w:val="003C5F16"/>
    <w:rsid w:val="003C6A01"/>
    <w:rsid w:val="003C765E"/>
    <w:rsid w:val="003C7733"/>
    <w:rsid w:val="003C7FE9"/>
    <w:rsid w:val="003D0B86"/>
    <w:rsid w:val="003D0D6B"/>
    <w:rsid w:val="003D10C6"/>
    <w:rsid w:val="003D11AD"/>
    <w:rsid w:val="003D1B4C"/>
    <w:rsid w:val="003D273F"/>
    <w:rsid w:val="003D2DC4"/>
    <w:rsid w:val="003D2FE3"/>
    <w:rsid w:val="003D3490"/>
    <w:rsid w:val="003D5C85"/>
    <w:rsid w:val="003D5CA8"/>
    <w:rsid w:val="003D6CC0"/>
    <w:rsid w:val="003D6E1F"/>
    <w:rsid w:val="003E00AD"/>
    <w:rsid w:val="003E0FA3"/>
    <w:rsid w:val="003E126F"/>
    <w:rsid w:val="003E196C"/>
    <w:rsid w:val="003E2243"/>
    <w:rsid w:val="003E36B3"/>
    <w:rsid w:val="003E4FCA"/>
    <w:rsid w:val="003E50B1"/>
    <w:rsid w:val="003E50D2"/>
    <w:rsid w:val="003E5521"/>
    <w:rsid w:val="003E6602"/>
    <w:rsid w:val="003E6686"/>
    <w:rsid w:val="003E7BD2"/>
    <w:rsid w:val="003E7DC3"/>
    <w:rsid w:val="003F072D"/>
    <w:rsid w:val="003F0EF6"/>
    <w:rsid w:val="003F1122"/>
    <w:rsid w:val="003F1622"/>
    <w:rsid w:val="003F164A"/>
    <w:rsid w:val="003F2B67"/>
    <w:rsid w:val="003F4D82"/>
    <w:rsid w:val="003F5222"/>
    <w:rsid w:val="003F5526"/>
    <w:rsid w:val="003F57BF"/>
    <w:rsid w:val="003F596B"/>
    <w:rsid w:val="003F5BC7"/>
    <w:rsid w:val="0040006F"/>
    <w:rsid w:val="00400E7D"/>
    <w:rsid w:val="00401A74"/>
    <w:rsid w:val="00401C1D"/>
    <w:rsid w:val="00401C4F"/>
    <w:rsid w:val="0040236D"/>
    <w:rsid w:val="004023D2"/>
    <w:rsid w:val="00402623"/>
    <w:rsid w:val="00402652"/>
    <w:rsid w:val="0040274C"/>
    <w:rsid w:val="00403A05"/>
    <w:rsid w:val="004049C2"/>
    <w:rsid w:val="00404EFB"/>
    <w:rsid w:val="0040597C"/>
    <w:rsid w:val="00405BB3"/>
    <w:rsid w:val="0040633A"/>
    <w:rsid w:val="0040722F"/>
    <w:rsid w:val="00407E92"/>
    <w:rsid w:val="004106EB"/>
    <w:rsid w:val="00410D50"/>
    <w:rsid w:val="00411340"/>
    <w:rsid w:val="004114FC"/>
    <w:rsid w:val="00411DFF"/>
    <w:rsid w:val="0041279A"/>
    <w:rsid w:val="00412C22"/>
    <w:rsid w:val="00413169"/>
    <w:rsid w:val="00414424"/>
    <w:rsid w:val="00414A03"/>
    <w:rsid w:val="00414C57"/>
    <w:rsid w:val="00415209"/>
    <w:rsid w:val="0041564D"/>
    <w:rsid w:val="00415A3A"/>
    <w:rsid w:val="004162D7"/>
    <w:rsid w:val="00416680"/>
    <w:rsid w:val="00416850"/>
    <w:rsid w:val="00416B8C"/>
    <w:rsid w:val="004202C9"/>
    <w:rsid w:val="00421205"/>
    <w:rsid w:val="004213A5"/>
    <w:rsid w:val="00421BC7"/>
    <w:rsid w:val="004230C0"/>
    <w:rsid w:val="00423A3B"/>
    <w:rsid w:val="004243DB"/>
    <w:rsid w:val="0042444B"/>
    <w:rsid w:val="00424BAA"/>
    <w:rsid w:val="0042645E"/>
    <w:rsid w:val="0042658E"/>
    <w:rsid w:val="00426F28"/>
    <w:rsid w:val="00427333"/>
    <w:rsid w:val="004273F4"/>
    <w:rsid w:val="0043043A"/>
    <w:rsid w:val="004306D3"/>
    <w:rsid w:val="00431CFF"/>
    <w:rsid w:val="004329F7"/>
    <w:rsid w:val="00432F33"/>
    <w:rsid w:val="00433A32"/>
    <w:rsid w:val="004350D3"/>
    <w:rsid w:val="00435549"/>
    <w:rsid w:val="00435561"/>
    <w:rsid w:val="004363E1"/>
    <w:rsid w:val="00436588"/>
    <w:rsid w:val="00436A93"/>
    <w:rsid w:val="00436B55"/>
    <w:rsid w:val="00436BD4"/>
    <w:rsid w:val="00436F7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4139"/>
    <w:rsid w:val="004441E0"/>
    <w:rsid w:val="00444598"/>
    <w:rsid w:val="00444F89"/>
    <w:rsid w:val="004453A3"/>
    <w:rsid w:val="004454EE"/>
    <w:rsid w:val="00445CB5"/>
    <w:rsid w:val="00445D71"/>
    <w:rsid w:val="0044670A"/>
    <w:rsid w:val="004468C1"/>
    <w:rsid w:val="00446AAD"/>
    <w:rsid w:val="004500C1"/>
    <w:rsid w:val="00450816"/>
    <w:rsid w:val="0045102C"/>
    <w:rsid w:val="004511E3"/>
    <w:rsid w:val="00451E3F"/>
    <w:rsid w:val="0045200B"/>
    <w:rsid w:val="00452161"/>
    <w:rsid w:val="00452E73"/>
    <w:rsid w:val="00452FD5"/>
    <w:rsid w:val="00455178"/>
    <w:rsid w:val="00456373"/>
    <w:rsid w:val="004563D4"/>
    <w:rsid w:val="00456474"/>
    <w:rsid w:val="004579BB"/>
    <w:rsid w:val="00460CCA"/>
    <w:rsid w:val="004617FD"/>
    <w:rsid w:val="004618C3"/>
    <w:rsid w:val="00462CA7"/>
    <w:rsid w:val="00464A38"/>
    <w:rsid w:val="004650FF"/>
    <w:rsid w:val="0046530E"/>
    <w:rsid w:val="00465B18"/>
    <w:rsid w:val="00465E52"/>
    <w:rsid w:val="0046613E"/>
    <w:rsid w:val="00467A07"/>
    <w:rsid w:val="00467A35"/>
    <w:rsid w:val="00467B26"/>
    <w:rsid w:val="00470547"/>
    <w:rsid w:val="00470928"/>
    <w:rsid w:val="0047192B"/>
    <w:rsid w:val="0047290C"/>
    <w:rsid w:val="00472BB2"/>
    <w:rsid w:val="004738D5"/>
    <w:rsid w:val="00473A24"/>
    <w:rsid w:val="00473C0A"/>
    <w:rsid w:val="00473C7B"/>
    <w:rsid w:val="00474496"/>
    <w:rsid w:val="004744D0"/>
    <w:rsid w:val="00474C37"/>
    <w:rsid w:val="00475605"/>
    <w:rsid w:val="00475FD9"/>
    <w:rsid w:val="004765EE"/>
    <w:rsid w:val="00477CD7"/>
    <w:rsid w:val="00477F9D"/>
    <w:rsid w:val="00480727"/>
    <w:rsid w:val="00480FAB"/>
    <w:rsid w:val="0048119B"/>
    <w:rsid w:val="00481463"/>
    <w:rsid w:val="00481AFA"/>
    <w:rsid w:val="00481E1B"/>
    <w:rsid w:val="004825FC"/>
    <w:rsid w:val="0048297E"/>
    <w:rsid w:val="004830C6"/>
    <w:rsid w:val="00483F5C"/>
    <w:rsid w:val="004844AB"/>
    <w:rsid w:val="00484F99"/>
    <w:rsid w:val="004850A4"/>
    <w:rsid w:val="00486832"/>
    <w:rsid w:val="00486A86"/>
    <w:rsid w:val="004871FD"/>
    <w:rsid w:val="00487EE6"/>
    <w:rsid w:val="0049041A"/>
    <w:rsid w:val="004907AE"/>
    <w:rsid w:val="00490D5A"/>
    <w:rsid w:val="00491319"/>
    <w:rsid w:val="004916C9"/>
    <w:rsid w:val="00493ACA"/>
    <w:rsid w:val="004947DC"/>
    <w:rsid w:val="00494DCE"/>
    <w:rsid w:val="00494F50"/>
    <w:rsid w:val="00495A61"/>
    <w:rsid w:val="00495B72"/>
    <w:rsid w:val="00495C75"/>
    <w:rsid w:val="00495CAE"/>
    <w:rsid w:val="004962ED"/>
    <w:rsid w:val="00496575"/>
    <w:rsid w:val="004965FA"/>
    <w:rsid w:val="004A0B9D"/>
    <w:rsid w:val="004A24FA"/>
    <w:rsid w:val="004A2689"/>
    <w:rsid w:val="004A2BB1"/>
    <w:rsid w:val="004A3AF0"/>
    <w:rsid w:val="004A3BA3"/>
    <w:rsid w:val="004A3D7F"/>
    <w:rsid w:val="004A3E84"/>
    <w:rsid w:val="004A48DE"/>
    <w:rsid w:val="004A490B"/>
    <w:rsid w:val="004A577A"/>
    <w:rsid w:val="004A5DC8"/>
    <w:rsid w:val="004A5F98"/>
    <w:rsid w:val="004A61D9"/>
    <w:rsid w:val="004A6843"/>
    <w:rsid w:val="004A6CF5"/>
    <w:rsid w:val="004A7590"/>
    <w:rsid w:val="004A7999"/>
    <w:rsid w:val="004A7C26"/>
    <w:rsid w:val="004A7D30"/>
    <w:rsid w:val="004B073D"/>
    <w:rsid w:val="004B0A5C"/>
    <w:rsid w:val="004B2857"/>
    <w:rsid w:val="004B287B"/>
    <w:rsid w:val="004B295B"/>
    <w:rsid w:val="004B3238"/>
    <w:rsid w:val="004B3396"/>
    <w:rsid w:val="004B3457"/>
    <w:rsid w:val="004B4106"/>
    <w:rsid w:val="004B53BF"/>
    <w:rsid w:val="004B59DD"/>
    <w:rsid w:val="004B5BB8"/>
    <w:rsid w:val="004B6015"/>
    <w:rsid w:val="004B71EC"/>
    <w:rsid w:val="004B75A0"/>
    <w:rsid w:val="004C0875"/>
    <w:rsid w:val="004C0CB4"/>
    <w:rsid w:val="004C18E3"/>
    <w:rsid w:val="004C1CAF"/>
    <w:rsid w:val="004C21C6"/>
    <w:rsid w:val="004C2A76"/>
    <w:rsid w:val="004C32CB"/>
    <w:rsid w:val="004C333B"/>
    <w:rsid w:val="004C33D1"/>
    <w:rsid w:val="004C434B"/>
    <w:rsid w:val="004C5231"/>
    <w:rsid w:val="004C5561"/>
    <w:rsid w:val="004C5A03"/>
    <w:rsid w:val="004C5F60"/>
    <w:rsid w:val="004C6750"/>
    <w:rsid w:val="004C773B"/>
    <w:rsid w:val="004D042A"/>
    <w:rsid w:val="004D0B1E"/>
    <w:rsid w:val="004D0E7F"/>
    <w:rsid w:val="004D0F85"/>
    <w:rsid w:val="004D136B"/>
    <w:rsid w:val="004D1F3C"/>
    <w:rsid w:val="004D24AE"/>
    <w:rsid w:val="004D255B"/>
    <w:rsid w:val="004D3D95"/>
    <w:rsid w:val="004D3F22"/>
    <w:rsid w:val="004D46A9"/>
    <w:rsid w:val="004D587C"/>
    <w:rsid w:val="004D5E28"/>
    <w:rsid w:val="004D625A"/>
    <w:rsid w:val="004D6CEB"/>
    <w:rsid w:val="004D6F43"/>
    <w:rsid w:val="004D71E3"/>
    <w:rsid w:val="004E0143"/>
    <w:rsid w:val="004E1885"/>
    <w:rsid w:val="004E1FC2"/>
    <w:rsid w:val="004E297E"/>
    <w:rsid w:val="004E29C1"/>
    <w:rsid w:val="004E2B3A"/>
    <w:rsid w:val="004E3B91"/>
    <w:rsid w:val="004E4885"/>
    <w:rsid w:val="004E4AE2"/>
    <w:rsid w:val="004E540F"/>
    <w:rsid w:val="004E5639"/>
    <w:rsid w:val="004E5970"/>
    <w:rsid w:val="004E5B44"/>
    <w:rsid w:val="004E7010"/>
    <w:rsid w:val="004E712E"/>
    <w:rsid w:val="004E75D2"/>
    <w:rsid w:val="004E7A77"/>
    <w:rsid w:val="004F00CD"/>
    <w:rsid w:val="004F15A6"/>
    <w:rsid w:val="004F176D"/>
    <w:rsid w:val="004F192C"/>
    <w:rsid w:val="004F231F"/>
    <w:rsid w:val="004F23E2"/>
    <w:rsid w:val="004F2B43"/>
    <w:rsid w:val="004F2F1D"/>
    <w:rsid w:val="004F3A0A"/>
    <w:rsid w:val="004F3E95"/>
    <w:rsid w:val="004F479A"/>
    <w:rsid w:val="004F4AFC"/>
    <w:rsid w:val="004F504B"/>
    <w:rsid w:val="004F62D9"/>
    <w:rsid w:val="004F73F0"/>
    <w:rsid w:val="004F77AE"/>
    <w:rsid w:val="004F7DC3"/>
    <w:rsid w:val="004F7E7B"/>
    <w:rsid w:val="004F7F09"/>
    <w:rsid w:val="00500B61"/>
    <w:rsid w:val="0050175C"/>
    <w:rsid w:val="00501C3E"/>
    <w:rsid w:val="0050239C"/>
    <w:rsid w:val="005028E8"/>
    <w:rsid w:val="00502A30"/>
    <w:rsid w:val="0050363F"/>
    <w:rsid w:val="00503780"/>
    <w:rsid w:val="00504A85"/>
    <w:rsid w:val="005053CA"/>
    <w:rsid w:val="005054B1"/>
    <w:rsid w:val="00505944"/>
    <w:rsid w:val="00506CBE"/>
    <w:rsid w:val="005071A0"/>
    <w:rsid w:val="0050765F"/>
    <w:rsid w:val="005076C0"/>
    <w:rsid w:val="00507700"/>
    <w:rsid w:val="005077D6"/>
    <w:rsid w:val="00507CDB"/>
    <w:rsid w:val="005105D6"/>
    <w:rsid w:val="00510926"/>
    <w:rsid w:val="00510E25"/>
    <w:rsid w:val="00512E96"/>
    <w:rsid w:val="00513114"/>
    <w:rsid w:val="0051349B"/>
    <w:rsid w:val="00513B1C"/>
    <w:rsid w:val="0051436D"/>
    <w:rsid w:val="00514D41"/>
    <w:rsid w:val="0051586A"/>
    <w:rsid w:val="00515C6E"/>
    <w:rsid w:val="00515DF6"/>
    <w:rsid w:val="00515E19"/>
    <w:rsid w:val="005167DD"/>
    <w:rsid w:val="005169A5"/>
    <w:rsid w:val="005201AF"/>
    <w:rsid w:val="00520936"/>
    <w:rsid w:val="00520D95"/>
    <w:rsid w:val="005212E7"/>
    <w:rsid w:val="00521340"/>
    <w:rsid w:val="00521557"/>
    <w:rsid w:val="005222F4"/>
    <w:rsid w:val="00522F5D"/>
    <w:rsid w:val="00522FC4"/>
    <w:rsid w:val="0052313C"/>
    <w:rsid w:val="00523921"/>
    <w:rsid w:val="0052474B"/>
    <w:rsid w:val="005255B6"/>
    <w:rsid w:val="00525998"/>
    <w:rsid w:val="005265FA"/>
    <w:rsid w:val="00526DD5"/>
    <w:rsid w:val="00526DE8"/>
    <w:rsid w:val="00527192"/>
    <w:rsid w:val="00527889"/>
    <w:rsid w:val="00527F06"/>
    <w:rsid w:val="005303A9"/>
    <w:rsid w:val="005311B7"/>
    <w:rsid w:val="005320F1"/>
    <w:rsid w:val="00532A6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7C5"/>
    <w:rsid w:val="00544A4B"/>
    <w:rsid w:val="00544EC4"/>
    <w:rsid w:val="0054567A"/>
    <w:rsid w:val="00545965"/>
    <w:rsid w:val="005462D9"/>
    <w:rsid w:val="0054775D"/>
    <w:rsid w:val="0055070B"/>
    <w:rsid w:val="00550D1D"/>
    <w:rsid w:val="00551351"/>
    <w:rsid w:val="00551A26"/>
    <w:rsid w:val="00551DD4"/>
    <w:rsid w:val="00552304"/>
    <w:rsid w:val="005526FA"/>
    <w:rsid w:val="0055290E"/>
    <w:rsid w:val="00552E00"/>
    <w:rsid w:val="00552E09"/>
    <w:rsid w:val="00552EDE"/>
    <w:rsid w:val="00552F8E"/>
    <w:rsid w:val="005532A8"/>
    <w:rsid w:val="00554061"/>
    <w:rsid w:val="00554F28"/>
    <w:rsid w:val="00555345"/>
    <w:rsid w:val="00555E2D"/>
    <w:rsid w:val="00555F5C"/>
    <w:rsid w:val="00556103"/>
    <w:rsid w:val="00556995"/>
    <w:rsid w:val="00557639"/>
    <w:rsid w:val="0055776C"/>
    <w:rsid w:val="00557802"/>
    <w:rsid w:val="005579DE"/>
    <w:rsid w:val="005606CC"/>
    <w:rsid w:val="0056081D"/>
    <w:rsid w:val="00560B1B"/>
    <w:rsid w:val="00560D87"/>
    <w:rsid w:val="00560ED4"/>
    <w:rsid w:val="00560F98"/>
    <w:rsid w:val="005610EE"/>
    <w:rsid w:val="00561AB9"/>
    <w:rsid w:val="00561D8A"/>
    <w:rsid w:val="005659A9"/>
    <w:rsid w:val="00565F71"/>
    <w:rsid w:val="005662AE"/>
    <w:rsid w:val="00566E56"/>
    <w:rsid w:val="00567B50"/>
    <w:rsid w:val="00567E75"/>
    <w:rsid w:val="00570936"/>
    <w:rsid w:val="00571604"/>
    <w:rsid w:val="00571EE9"/>
    <w:rsid w:val="00572EC0"/>
    <w:rsid w:val="00572FDE"/>
    <w:rsid w:val="0057383B"/>
    <w:rsid w:val="0057514E"/>
    <w:rsid w:val="00575604"/>
    <w:rsid w:val="005759B4"/>
    <w:rsid w:val="00575F39"/>
    <w:rsid w:val="00575FF1"/>
    <w:rsid w:val="00577C59"/>
    <w:rsid w:val="005805DF"/>
    <w:rsid w:val="0058119B"/>
    <w:rsid w:val="00581571"/>
    <w:rsid w:val="005819C8"/>
    <w:rsid w:val="005827CA"/>
    <w:rsid w:val="00583529"/>
    <w:rsid w:val="005836DD"/>
    <w:rsid w:val="00583A7A"/>
    <w:rsid w:val="00583E63"/>
    <w:rsid w:val="00584131"/>
    <w:rsid w:val="0058445C"/>
    <w:rsid w:val="00584474"/>
    <w:rsid w:val="005849F0"/>
    <w:rsid w:val="005852DA"/>
    <w:rsid w:val="00585E08"/>
    <w:rsid w:val="005865F6"/>
    <w:rsid w:val="00586957"/>
    <w:rsid w:val="00586D37"/>
    <w:rsid w:val="00587078"/>
    <w:rsid w:val="005904D7"/>
    <w:rsid w:val="00590E8E"/>
    <w:rsid w:val="005912F6"/>
    <w:rsid w:val="00591307"/>
    <w:rsid w:val="005926BC"/>
    <w:rsid w:val="005926F8"/>
    <w:rsid w:val="00592DA5"/>
    <w:rsid w:val="00592E9F"/>
    <w:rsid w:val="005935F7"/>
    <w:rsid w:val="00593F02"/>
    <w:rsid w:val="00594351"/>
    <w:rsid w:val="00594F6B"/>
    <w:rsid w:val="00595659"/>
    <w:rsid w:val="00595C3B"/>
    <w:rsid w:val="0059633F"/>
    <w:rsid w:val="005966EF"/>
    <w:rsid w:val="00596E54"/>
    <w:rsid w:val="00597D93"/>
    <w:rsid w:val="005A0A81"/>
    <w:rsid w:val="005A0EBE"/>
    <w:rsid w:val="005A1051"/>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A3B"/>
    <w:rsid w:val="005B2601"/>
    <w:rsid w:val="005B28C8"/>
    <w:rsid w:val="005B2C42"/>
    <w:rsid w:val="005B3126"/>
    <w:rsid w:val="005B3CF4"/>
    <w:rsid w:val="005B4F58"/>
    <w:rsid w:val="005B50BE"/>
    <w:rsid w:val="005B5EB3"/>
    <w:rsid w:val="005B719C"/>
    <w:rsid w:val="005B7316"/>
    <w:rsid w:val="005C0207"/>
    <w:rsid w:val="005C0E75"/>
    <w:rsid w:val="005C13EF"/>
    <w:rsid w:val="005C184F"/>
    <w:rsid w:val="005C217B"/>
    <w:rsid w:val="005C22CA"/>
    <w:rsid w:val="005C290D"/>
    <w:rsid w:val="005C4DD7"/>
    <w:rsid w:val="005C4E7D"/>
    <w:rsid w:val="005C507D"/>
    <w:rsid w:val="005C5745"/>
    <w:rsid w:val="005C57E8"/>
    <w:rsid w:val="005C587E"/>
    <w:rsid w:val="005C603A"/>
    <w:rsid w:val="005C6097"/>
    <w:rsid w:val="005C6ABA"/>
    <w:rsid w:val="005C6BD5"/>
    <w:rsid w:val="005C711E"/>
    <w:rsid w:val="005C7511"/>
    <w:rsid w:val="005C7C8E"/>
    <w:rsid w:val="005C7E99"/>
    <w:rsid w:val="005D0A16"/>
    <w:rsid w:val="005D1A6E"/>
    <w:rsid w:val="005D2153"/>
    <w:rsid w:val="005D2625"/>
    <w:rsid w:val="005D2C41"/>
    <w:rsid w:val="005D3248"/>
    <w:rsid w:val="005D3E66"/>
    <w:rsid w:val="005D4F9B"/>
    <w:rsid w:val="005D5A6B"/>
    <w:rsid w:val="005D5AB7"/>
    <w:rsid w:val="005D5AD1"/>
    <w:rsid w:val="005D5FD4"/>
    <w:rsid w:val="005D6B81"/>
    <w:rsid w:val="005D6E01"/>
    <w:rsid w:val="005D75FE"/>
    <w:rsid w:val="005E01A0"/>
    <w:rsid w:val="005E0B4E"/>
    <w:rsid w:val="005E0D6C"/>
    <w:rsid w:val="005E2314"/>
    <w:rsid w:val="005E32D9"/>
    <w:rsid w:val="005E39CF"/>
    <w:rsid w:val="005E4098"/>
    <w:rsid w:val="005E454A"/>
    <w:rsid w:val="005E4BA0"/>
    <w:rsid w:val="005E4ED0"/>
    <w:rsid w:val="005E5124"/>
    <w:rsid w:val="005E5188"/>
    <w:rsid w:val="005E52B6"/>
    <w:rsid w:val="005E53C6"/>
    <w:rsid w:val="005E5C5E"/>
    <w:rsid w:val="005E670E"/>
    <w:rsid w:val="005E7FC0"/>
    <w:rsid w:val="005F0170"/>
    <w:rsid w:val="005F05C7"/>
    <w:rsid w:val="005F06AE"/>
    <w:rsid w:val="005F0A3C"/>
    <w:rsid w:val="005F0B8E"/>
    <w:rsid w:val="005F0DC2"/>
    <w:rsid w:val="005F17B1"/>
    <w:rsid w:val="005F18FD"/>
    <w:rsid w:val="005F1CDF"/>
    <w:rsid w:val="005F1D24"/>
    <w:rsid w:val="005F1E55"/>
    <w:rsid w:val="005F3728"/>
    <w:rsid w:val="005F37BB"/>
    <w:rsid w:val="005F388E"/>
    <w:rsid w:val="005F4978"/>
    <w:rsid w:val="005F6528"/>
    <w:rsid w:val="005F6728"/>
    <w:rsid w:val="005F67D9"/>
    <w:rsid w:val="005F6F97"/>
    <w:rsid w:val="005F7AFA"/>
    <w:rsid w:val="005F7EF9"/>
    <w:rsid w:val="00600248"/>
    <w:rsid w:val="00601DC7"/>
    <w:rsid w:val="00602566"/>
    <w:rsid w:val="00603D3C"/>
    <w:rsid w:val="0060424B"/>
    <w:rsid w:val="00604473"/>
    <w:rsid w:val="00604979"/>
    <w:rsid w:val="00604AE4"/>
    <w:rsid w:val="00605290"/>
    <w:rsid w:val="006058F0"/>
    <w:rsid w:val="00605C56"/>
    <w:rsid w:val="00605D13"/>
    <w:rsid w:val="00606082"/>
    <w:rsid w:val="00606463"/>
    <w:rsid w:val="0060656C"/>
    <w:rsid w:val="006066D0"/>
    <w:rsid w:val="00606BBE"/>
    <w:rsid w:val="00606F3A"/>
    <w:rsid w:val="00610128"/>
    <w:rsid w:val="00610A57"/>
    <w:rsid w:val="00610B96"/>
    <w:rsid w:val="006119DE"/>
    <w:rsid w:val="00611FCB"/>
    <w:rsid w:val="006123DA"/>
    <w:rsid w:val="00613CC9"/>
    <w:rsid w:val="006140CD"/>
    <w:rsid w:val="00614B06"/>
    <w:rsid w:val="006151E6"/>
    <w:rsid w:val="0061554D"/>
    <w:rsid w:val="006157E7"/>
    <w:rsid w:val="00616070"/>
    <w:rsid w:val="0061627B"/>
    <w:rsid w:val="00616BAD"/>
    <w:rsid w:val="006177A8"/>
    <w:rsid w:val="006177E9"/>
    <w:rsid w:val="00620622"/>
    <w:rsid w:val="0062075D"/>
    <w:rsid w:val="00621B2B"/>
    <w:rsid w:val="00621BF7"/>
    <w:rsid w:val="0062253B"/>
    <w:rsid w:val="006226AF"/>
    <w:rsid w:val="00622A90"/>
    <w:rsid w:val="00622D35"/>
    <w:rsid w:val="00623659"/>
    <w:rsid w:val="0062417E"/>
    <w:rsid w:val="006245D5"/>
    <w:rsid w:val="00624644"/>
    <w:rsid w:val="00624AF6"/>
    <w:rsid w:val="00625036"/>
    <w:rsid w:val="00625993"/>
    <w:rsid w:val="0062615D"/>
    <w:rsid w:val="00626AEB"/>
    <w:rsid w:val="00626E38"/>
    <w:rsid w:val="00627537"/>
    <w:rsid w:val="00627875"/>
    <w:rsid w:val="006302A8"/>
    <w:rsid w:val="00630463"/>
    <w:rsid w:val="006306E6"/>
    <w:rsid w:val="006321FF"/>
    <w:rsid w:val="00635819"/>
    <w:rsid w:val="006360A4"/>
    <w:rsid w:val="006360CB"/>
    <w:rsid w:val="006368AD"/>
    <w:rsid w:val="00636A90"/>
    <w:rsid w:val="006372B5"/>
    <w:rsid w:val="0063733B"/>
    <w:rsid w:val="0064144C"/>
    <w:rsid w:val="006415DC"/>
    <w:rsid w:val="0064184C"/>
    <w:rsid w:val="00641E02"/>
    <w:rsid w:val="00642DAB"/>
    <w:rsid w:val="00643005"/>
    <w:rsid w:val="00643794"/>
    <w:rsid w:val="00643802"/>
    <w:rsid w:val="00643E5B"/>
    <w:rsid w:val="0064506F"/>
    <w:rsid w:val="0064578A"/>
    <w:rsid w:val="00645E07"/>
    <w:rsid w:val="006462CB"/>
    <w:rsid w:val="00646A89"/>
    <w:rsid w:val="006473B6"/>
    <w:rsid w:val="00647533"/>
    <w:rsid w:val="0064772A"/>
    <w:rsid w:val="00647B6D"/>
    <w:rsid w:val="0065168B"/>
    <w:rsid w:val="00652191"/>
    <w:rsid w:val="0065286A"/>
    <w:rsid w:val="00652ABA"/>
    <w:rsid w:val="006533F2"/>
    <w:rsid w:val="00653CD3"/>
    <w:rsid w:val="00653D84"/>
    <w:rsid w:val="006545A3"/>
    <w:rsid w:val="00654743"/>
    <w:rsid w:val="00654BE0"/>
    <w:rsid w:val="00654CC3"/>
    <w:rsid w:val="0065532C"/>
    <w:rsid w:val="00655791"/>
    <w:rsid w:val="006558A1"/>
    <w:rsid w:val="00656039"/>
    <w:rsid w:val="0065623C"/>
    <w:rsid w:val="006569E3"/>
    <w:rsid w:val="00656CEE"/>
    <w:rsid w:val="0065709A"/>
    <w:rsid w:val="0065732B"/>
    <w:rsid w:val="006577FE"/>
    <w:rsid w:val="00660084"/>
    <w:rsid w:val="0066132D"/>
    <w:rsid w:val="0066205B"/>
    <w:rsid w:val="00662169"/>
    <w:rsid w:val="0066241B"/>
    <w:rsid w:val="00662514"/>
    <w:rsid w:val="00662D61"/>
    <w:rsid w:val="00663104"/>
    <w:rsid w:val="0066323B"/>
    <w:rsid w:val="00664514"/>
    <w:rsid w:val="006649DC"/>
    <w:rsid w:val="00664EFB"/>
    <w:rsid w:val="00665037"/>
    <w:rsid w:val="00665B60"/>
    <w:rsid w:val="00665BFD"/>
    <w:rsid w:val="00666A58"/>
    <w:rsid w:val="00666DA9"/>
    <w:rsid w:val="0066764D"/>
    <w:rsid w:val="006676B4"/>
    <w:rsid w:val="0067000D"/>
    <w:rsid w:val="00670341"/>
    <w:rsid w:val="00670C88"/>
    <w:rsid w:val="00670F00"/>
    <w:rsid w:val="00671154"/>
    <w:rsid w:val="00672058"/>
    <w:rsid w:val="00672121"/>
    <w:rsid w:val="00672544"/>
    <w:rsid w:val="0067263B"/>
    <w:rsid w:val="006728A4"/>
    <w:rsid w:val="0067325C"/>
    <w:rsid w:val="0067393B"/>
    <w:rsid w:val="00674101"/>
    <w:rsid w:val="00674767"/>
    <w:rsid w:val="00675336"/>
    <w:rsid w:val="00675F41"/>
    <w:rsid w:val="006762AD"/>
    <w:rsid w:val="006768A2"/>
    <w:rsid w:val="00676BEE"/>
    <w:rsid w:val="006770CE"/>
    <w:rsid w:val="0067781F"/>
    <w:rsid w:val="00680380"/>
    <w:rsid w:val="006807BA"/>
    <w:rsid w:val="00681BA0"/>
    <w:rsid w:val="00681EBD"/>
    <w:rsid w:val="00682470"/>
    <w:rsid w:val="006825D1"/>
    <w:rsid w:val="0068263B"/>
    <w:rsid w:val="00682FC4"/>
    <w:rsid w:val="006831E5"/>
    <w:rsid w:val="00683279"/>
    <w:rsid w:val="006842C6"/>
    <w:rsid w:val="006847DA"/>
    <w:rsid w:val="0068670F"/>
    <w:rsid w:val="006871C2"/>
    <w:rsid w:val="0068764E"/>
    <w:rsid w:val="00687764"/>
    <w:rsid w:val="00687E78"/>
    <w:rsid w:val="00690729"/>
    <w:rsid w:val="00690815"/>
    <w:rsid w:val="006920F0"/>
    <w:rsid w:val="00694980"/>
    <w:rsid w:val="00695244"/>
    <w:rsid w:val="00696471"/>
    <w:rsid w:val="006969F2"/>
    <w:rsid w:val="00697602"/>
    <w:rsid w:val="006A0A37"/>
    <w:rsid w:val="006A0D55"/>
    <w:rsid w:val="006A106A"/>
    <w:rsid w:val="006A2278"/>
    <w:rsid w:val="006A272D"/>
    <w:rsid w:val="006A289A"/>
    <w:rsid w:val="006A4228"/>
    <w:rsid w:val="006A45C3"/>
    <w:rsid w:val="006A528E"/>
    <w:rsid w:val="006A5BDB"/>
    <w:rsid w:val="006A6024"/>
    <w:rsid w:val="006A6357"/>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C0FCF"/>
    <w:rsid w:val="006C1210"/>
    <w:rsid w:val="006C1FF8"/>
    <w:rsid w:val="006C2543"/>
    <w:rsid w:val="006C25FF"/>
    <w:rsid w:val="006C26F4"/>
    <w:rsid w:val="006C27D8"/>
    <w:rsid w:val="006C2F14"/>
    <w:rsid w:val="006C33A0"/>
    <w:rsid w:val="006C3934"/>
    <w:rsid w:val="006C3A4E"/>
    <w:rsid w:val="006C3F2A"/>
    <w:rsid w:val="006C420A"/>
    <w:rsid w:val="006C4455"/>
    <w:rsid w:val="006C465A"/>
    <w:rsid w:val="006C4829"/>
    <w:rsid w:val="006C5CD4"/>
    <w:rsid w:val="006C6D8C"/>
    <w:rsid w:val="006C6E0B"/>
    <w:rsid w:val="006C762B"/>
    <w:rsid w:val="006D0175"/>
    <w:rsid w:val="006D0799"/>
    <w:rsid w:val="006D07AA"/>
    <w:rsid w:val="006D287F"/>
    <w:rsid w:val="006D38CA"/>
    <w:rsid w:val="006D4AFA"/>
    <w:rsid w:val="006D50B0"/>
    <w:rsid w:val="006D592F"/>
    <w:rsid w:val="006D59BA"/>
    <w:rsid w:val="006D5E34"/>
    <w:rsid w:val="006D5F41"/>
    <w:rsid w:val="006D64D9"/>
    <w:rsid w:val="006D7DDD"/>
    <w:rsid w:val="006E00F9"/>
    <w:rsid w:val="006E036E"/>
    <w:rsid w:val="006E05C5"/>
    <w:rsid w:val="006E069F"/>
    <w:rsid w:val="006E1272"/>
    <w:rsid w:val="006E1CDD"/>
    <w:rsid w:val="006E2023"/>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566"/>
    <w:rsid w:val="006F2D77"/>
    <w:rsid w:val="006F30B6"/>
    <w:rsid w:val="006F3E33"/>
    <w:rsid w:val="006F4220"/>
    <w:rsid w:val="006F4590"/>
    <w:rsid w:val="006F4EFA"/>
    <w:rsid w:val="006F4F16"/>
    <w:rsid w:val="006F57F3"/>
    <w:rsid w:val="006F5B3C"/>
    <w:rsid w:val="006F6228"/>
    <w:rsid w:val="006F7B5F"/>
    <w:rsid w:val="007007F6"/>
    <w:rsid w:val="00700AB9"/>
    <w:rsid w:val="007013B8"/>
    <w:rsid w:val="00701A6A"/>
    <w:rsid w:val="00702136"/>
    <w:rsid w:val="00702683"/>
    <w:rsid w:val="007027E7"/>
    <w:rsid w:val="00703CC3"/>
    <w:rsid w:val="007042A7"/>
    <w:rsid w:val="00704FBB"/>
    <w:rsid w:val="00705671"/>
    <w:rsid w:val="007068E3"/>
    <w:rsid w:val="007073D5"/>
    <w:rsid w:val="0070765B"/>
    <w:rsid w:val="00707A74"/>
    <w:rsid w:val="00707DE9"/>
    <w:rsid w:val="00707E7A"/>
    <w:rsid w:val="007102CB"/>
    <w:rsid w:val="00710F28"/>
    <w:rsid w:val="00711F3C"/>
    <w:rsid w:val="00712394"/>
    <w:rsid w:val="007123B3"/>
    <w:rsid w:val="00712C88"/>
    <w:rsid w:val="00713AF0"/>
    <w:rsid w:val="00713CA1"/>
    <w:rsid w:val="00713E74"/>
    <w:rsid w:val="00714029"/>
    <w:rsid w:val="007140A4"/>
    <w:rsid w:val="00714492"/>
    <w:rsid w:val="0071489A"/>
    <w:rsid w:val="00715B93"/>
    <w:rsid w:val="007160FA"/>
    <w:rsid w:val="007164FE"/>
    <w:rsid w:val="00717AB2"/>
    <w:rsid w:val="0072015C"/>
    <w:rsid w:val="00721337"/>
    <w:rsid w:val="00721559"/>
    <w:rsid w:val="00722CD5"/>
    <w:rsid w:val="00723A3B"/>
    <w:rsid w:val="00723B40"/>
    <w:rsid w:val="00723D8D"/>
    <w:rsid w:val="00724FCB"/>
    <w:rsid w:val="00725B0E"/>
    <w:rsid w:val="007261E9"/>
    <w:rsid w:val="007263A3"/>
    <w:rsid w:val="00726742"/>
    <w:rsid w:val="00726797"/>
    <w:rsid w:val="00726BD6"/>
    <w:rsid w:val="0072748D"/>
    <w:rsid w:val="0072766A"/>
    <w:rsid w:val="007300D6"/>
    <w:rsid w:val="007316B1"/>
    <w:rsid w:val="00732EEF"/>
    <w:rsid w:val="00733157"/>
    <w:rsid w:val="00733CC8"/>
    <w:rsid w:val="007347D2"/>
    <w:rsid w:val="007349CA"/>
    <w:rsid w:val="00735677"/>
    <w:rsid w:val="00735685"/>
    <w:rsid w:val="0073577A"/>
    <w:rsid w:val="00735989"/>
    <w:rsid w:val="00735A4D"/>
    <w:rsid w:val="00735C3E"/>
    <w:rsid w:val="00735FD7"/>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DCA"/>
    <w:rsid w:val="00754EC5"/>
    <w:rsid w:val="0075535D"/>
    <w:rsid w:val="007565EC"/>
    <w:rsid w:val="00756B70"/>
    <w:rsid w:val="00757252"/>
    <w:rsid w:val="007572C9"/>
    <w:rsid w:val="0075796B"/>
    <w:rsid w:val="007600BC"/>
    <w:rsid w:val="007605B2"/>
    <w:rsid w:val="007606B1"/>
    <w:rsid w:val="00760D2A"/>
    <w:rsid w:val="007611D5"/>
    <w:rsid w:val="00761335"/>
    <w:rsid w:val="00761352"/>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D7D"/>
    <w:rsid w:val="00767616"/>
    <w:rsid w:val="00767D16"/>
    <w:rsid w:val="00767F8C"/>
    <w:rsid w:val="00770721"/>
    <w:rsid w:val="007710E2"/>
    <w:rsid w:val="00771866"/>
    <w:rsid w:val="007718E7"/>
    <w:rsid w:val="007726CA"/>
    <w:rsid w:val="00773108"/>
    <w:rsid w:val="00773CE9"/>
    <w:rsid w:val="00773D7C"/>
    <w:rsid w:val="00775029"/>
    <w:rsid w:val="007755FB"/>
    <w:rsid w:val="007757BA"/>
    <w:rsid w:val="00776321"/>
    <w:rsid w:val="00777219"/>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9001A"/>
    <w:rsid w:val="00791492"/>
    <w:rsid w:val="00792176"/>
    <w:rsid w:val="00792614"/>
    <w:rsid w:val="00792AFD"/>
    <w:rsid w:val="00793D81"/>
    <w:rsid w:val="0079518F"/>
    <w:rsid w:val="0079588D"/>
    <w:rsid w:val="00795DFB"/>
    <w:rsid w:val="00796120"/>
    <w:rsid w:val="00796ADF"/>
    <w:rsid w:val="00796C07"/>
    <w:rsid w:val="00797243"/>
    <w:rsid w:val="00797410"/>
    <w:rsid w:val="00797519"/>
    <w:rsid w:val="007978A2"/>
    <w:rsid w:val="00797B10"/>
    <w:rsid w:val="00797B7B"/>
    <w:rsid w:val="007A0474"/>
    <w:rsid w:val="007A11C8"/>
    <w:rsid w:val="007A1A1F"/>
    <w:rsid w:val="007A314C"/>
    <w:rsid w:val="007A4903"/>
    <w:rsid w:val="007A5293"/>
    <w:rsid w:val="007A6C85"/>
    <w:rsid w:val="007A715B"/>
    <w:rsid w:val="007B02B0"/>
    <w:rsid w:val="007B03DD"/>
    <w:rsid w:val="007B06F7"/>
    <w:rsid w:val="007B0BB9"/>
    <w:rsid w:val="007B174F"/>
    <w:rsid w:val="007B1AEF"/>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109E"/>
    <w:rsid w:val="007C2BF6"/>
    <w:rsid w:val="007C3D6F"/>
    <w:rsid w:val="007C42AB"/>
    <w:rsid w:val="007C4608"/>
    <w:rsid w:val="007C4684"/>
    <w:rsid w:val="007C5729"/>
    <w:rsid w:val="007C5B91"/>
    <w:rsid w:val="007C6601"/>
    <w:rsid w:val="007C7346"/>
    <w:rsid w:val="007C7D57"/>
    <w:rsid w:val="007D0131"/>
    <w:rsid w:val="007D07FB"/>
    <w:rsid w:val="007D09F0"/>
    <w:rsid w:val="007D0AD7"/>
    <w:rsid w:val="007D12E4"/>
    <w:rsid w:val="007D1D2D"/>
    <w:rsid w:val="007D21CB"/>
    <w:rsid w:val="007D23C8"/>
    <w:rsid w:val="007D2620"/>
    <w:rsid w:val="007D2734"/>
    <w:rsid w:val="007D29B0"/>
    <w:rsid w:val="007D2A7F"/>
    <w:rsid w:val="007D2D88"/>
    <w:rsid w:val="007D2F0E"/>
    <w:rsid w:val="007D4222"/>
    <w:rsid w:val="007D42FA"/>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E3F"/>
    <w:rsid w:val="007E4F87"/>
    <w:rsid w:val="007E5094"/>
    <w:rsid w:val="007E5860"/>
    <w:rsid w:val="007E644F"/>
    <w:rsid w:val="007E6686"/>
    <w:rsid w:val="007E6CD1"/>
    <w:rsid w:val="007E70A8"/>
    <w:rsid w:val="007E75AA"/>
    <w:rsid w:val="007E77DF"/>
    <w:rsid w:val="007E78B7"/>
    <w:rsid w:val="007E7CE1"/>
    <w:rsid w:val="007F1BB8"/>
    <w:rsid w:val="007F2238"/>
    <w:rsid w:val="007F2606"/>
    <w:rsid w:val="007F2D0C"/>
    <w:rsid w:val="007F3AEE"/>
    <w:rsid w:val="007F3B9D"/>
    <w:rsid w:val="007F479B"/>
    <w:rsid w:val="007F4C19"/>
    <w:rsid w:val="007F578B"/>
    <w:rsid w:val="007F66C4"/>
    <w:rsid w:val="007F6C22"/>
    <w:rsid w:val="007F7D8F"/>
    <w:rsid w:val="00800848"/>
    <w:rsid w:val="00801061"/>
    <w:rsid w:val="008016DE"/>
    <w:rsid w:val="00802EB6"/>
    <w:rsid w:val="00803079"/>
    <w:rsid w:val="00803749"/>
    <w:rsid w:val="00803C59"/>
    <w:rsid w:val="008047C4"/>
    <w:rsid w:val="00804972"/>
    <w:rsid w:val="00804B97"/>
    <w:rsid w:val="0080538D"/>
    <w:rsid w:val="00810181"/>
    <w:rsid w:val="00810A00"/>
    <w:rsid w:val="00810C3E"/>
    <w:rsid w:val="00810FA6"/>
    <w:rsid w:val="00811003"/>
    <w:rsid w:val="00811178"/>
    <w:rsid w:val="00811B9E"/>
    <w:rsid w:val="00812438"/>
    <w:rsid w:val="008125E5"/>
    <w:rsid w:val="00812D4F"/>
    <w:rsid w:val="00813095"/>
    <w:rsid w:val="00813365"/>
    <w:rsid w:val="00813A2F"/>
    <w:rsid w:val="00814282"/>
    <w:rsid w:val="00814765"/>
    <w:rsid w:val="00814C52"/>
    <w:rsid w:val="00815E58"/>
    <w:rsid w:val="00816232"/>
    <w:rsid w:val="008166D1"/>
    <w:rsid w:val="008177A3"/>
    <w:rsid w:val="008177DF"/>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132C"/>
    <w:rsid w:val="008315C7"/>
    <w:rsid w:val="00832BC9"/>
    <w:rsid w:val="00833353"/>
    <w:rsid w:val="008333DB"/>
    <w:rsid w:val="0083353D"/>
    <w:rsid w:val="00833FCA"/>
    <w:rsid w:val="00834360"/>
    <w:rsid w:val="008347F4"/>
    <w:rsid w:val="008348D6"/>
    <w:rsid w:val="008351A5"/>
    <w:rsid w:val="0083521A"/>
    <w:rsid w:val="0083528E"/>
    <w:rsid w:val="0083611B"/>
    <w:rsid w:val="0083672A"/>
    <w:rsid w:val="00836738"/>
    <w:rsid w:val="00836ACA"/>
    <w:rsid w:val="00836F51"/>
    <w:rsid w:val="008403A8"/>
    <w:rsid w:val="00840934"/>
    <w:rsid w:val="00840A8A"/>
    <w:rsid w:val="0084100D"/>
    <w:rsid w:val="008419D2"/>
    <w:rsid w:val="0084201B"/>
    <w:rsid w:val="00842307"/>
    <w:rsid w:val="00842D33"/>
    <w:rsid w:val="0084340E"/>
    <w:rsid w:val="008438FD"/>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560A"/>
    <w:rsid w:val="008661DA"/>
    <w:rsid w:val="00866C3E"/>
    <w:rsid w:val="00866D94"/>
    <w:rsid w:val="00867B7E"/>
    <w:rsid w:val="00867D26"/>
    <w:rsid w:val="00870B8A"/>
    <w:rsid w:val="008717AD"/>
    <w:rsid w:val="00871EE8"/>
    <w:rsid w:val="00872631"/>
    <w:rsid w:val="00873275"/>
    <w:rsid w:val="0087378F"/>
    <w:rsid w:val="00874136"/>
    <w:rsid w:val="00874799"/>
    <w:rsid w:val="00875484"/>
    <w:rsid w:val="00875804"/>
    <w:rsid w:val="008778F8"/>
    <w:rsid w:val="00877D3E"/>
    <w:rsid w:val="008806CD"/>
    <w:rsid w:val="0088075A"/>
    <w:rsid w:val="008808C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6214"/>
    <w:rsid w:val="00886BA9"/>
    <w:rsid w:val="00887704"/>
    <w:rsid w:val="00887774"/>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605"/>
    <w:rsid w:val="00895AB5"/>
    <w:rsid w:val="00895E30"/>
    <w:rsid w:val="00896AD2"/>
    <w:rsid w:val="008A1AAF"/>
    <w:rsid w:val="008A2176"/>
    <w:rsid w:val="008A242D"/>
    <w:rsid w:val="008A336A"/>
    <w:rsid w:val="008A3B1B"/>
    <w:rsid w:val="008A3EAE"/>
    <w:rsid w:val="008A3F72"/>
    <w:rsid w:val="008A4079"/>
    <w:rsid w:val="008A4360"/>
    <w:rsid w:val="008A44CA"/>
    <w:rsid w:val="008A4AF0"/>
    <w:rsid w:val="008A4DFF"/>
    <w:rsid w:val="008A6014"/>
    <w:rsid w:val="008A6AA4"/>
    <w:rsid w:val="008B0729"/>
    <w:rsid w:val="008B089F"/>
    <w:rsid w:val="008B0987"/>
    <w:rsid w:val="008B0B7C"/>
    <w:rsid w:val="008B13C2"/>
    <w:rsid w:val="008B1C16"/>
    <w:rsid w:val="008B4335"/>
    <w:rsid w:val="008B45D0"/>
    <w:rsid w:val="008B556D"/>
    <w:rsid w:val="008B5BAE"/>
    <w:rsid w:val="008B5F13"/>
    <w:rsid w:val="008B68DC"/>
    <w:rsid w:val="008B6B1F"/>
    <w:rsid w:val="008B6C10"/>
    <w:rsid w:val="008B6D27"/>
    <w:rsid w:val="008B7958"/>
    <w:rsid w:val="008B7E46"/>
    <w:rsid w:val="008C0AD4"/>
    <w:rsid w:val="008C0E5A"/>
    <w:rsid w:val="008C185D"/>
    <w:rsid w:val="008C251B"/>
    <w:rsid w:val="008C3BAD"/>
    <w:rsid w:val="008C4C01"/>
    <w:rsid w:val="008C58D4"/>
    <w:rsid w:val="008C5A3B"/>
    <w:rsid w:val="008C5E32"/>
    <w:rsid w:val="008C61D1"/>
    <w:rsid w:val="008C7250"/>
    <w:rsid w:val="008C742D"/>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B1D"/>
    <w:rsid w:val="008D5C1E"/>
    <w:rsid w:val="008D6120"/>
    <w:rsid w:val="008D6974"/>
    <w:rsid w:val="008D6AB0"/>
    <w:rsid w:val="008D6F40"/>
    <w:rsid w:val="008D7187"/>
    <w:rsid w:val="008D7450"/>
    <w:rsid w:val="008D7D18"/>
    <w:rsid w:val="008D7D30"/>
    <w:rsid w:val="008D7F0E"/>
    <w:rsid w:val="008E04FD"/>
    <w:rsid w:val="008E15A5"/>
    <w:rsid w:val="008E17B9"/>
    <w:rsid w:val="008E24EB"/>
    <w:rsid w:val="008E2928"/>
    <w:rsid w:val="008E2B19"/>
    <w:rsid w:val="008E2D76"/>
    <w:rsid w:val="008E3AE3"/>
    <w:rsid w:val="008E3D0C"/>
    <w:rsid w:val="008E4F7F"/>
    <w:rsid w:val="008E559E"/>
    <w:rsid w:val="008E5D49"/>
    <w:rsid w:val="008E63F1"/>
    <w:rsid w:val="008E66E2"/>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94"/>
    <w:rsid w:val="008F4C2A"/>
    <w:rsid w:val="008F4D72"/>
    <w:rsid w:val="008F5081"/>
    <w:rsid w:val="008F5292"/>
    <w:rsid w:val="008F52CB"/>
    <w:rsid w:val="008F5FC8"/>
    <w:rsid w:val="008F6363"/>
    <w:rsid w:val="008F67C9"/>
    <w:rsid w:val="008F68A5"/>
    <w:rsid w:val="008F6EE8"/>
    <w:rsid w:val="008F6F9E"/>
    <w:rsid w:val="008F782A"/>
    <w:rsid w:val="008F78B7"/>
    <w:rsid w:val="00900A97"/>
    <w:rsid w:val="00901466"/>
    <w:rsid w:val="0090300C"/>
    <w:rsid w:val="00903222"/>
    <w:rsid w:val="0090337F"/>
    <w:rsid w:val="00903DFA"/>
    <w:rsid w:val="009049F0"/>
    <w:rsid w:val="00904C76"/>
    <w:rsid w:val="009053E8"/>
    <w:rsid w:val="00905874"/>
    <w:rsid w:val="00906586"/>
    <w:rsid w:val="0090682F"/>
    <w:rsid w:val="00907283"/>
    <w:rsid w:val="00907C4D"/>
    <w:rsid w:val="00910A8E"/>
    <w:rsid w:val="00910E34"/>
    <w:rsid w:val="00911261"/>
    <w:rsid w:val="00911AB3"/>
    <w:rsid w:val="00911B2D"/>
    <w:rsid w:val="00911C89"/>
    <w:rsid w:val="00911E89"/>
    <w:rsid w:val="0091252D"/>
    <w:rsid w:val="00913F9B"/>
    <w:rsid w:val="0091421F"/>
    <w:rsid w:val="00914555"/>
    <w:rsid w:val="0091473B"/>
    <w:rsid w:val="00914CE1"/>
    <w:rsid w:val="00914F94"/>
    <w:rsid w:val="009154A4"/>
    <w:rsid w:val="00915EF2"/>
    <w:rsid w:val="0091602D"/>
    <w:rsid w:val="00916465"/>
    <w:rsid w:val="009167CD"/>
    <w:rsid w:val="0091770A"/>
    <w:rsid w:val="00917A23"/>
    <w:rsid w:val="00917C35"/>
    <w:rsid w:val="00920CE4"/>
    <w:rsid w:val="009211B7"/>
    <w:rsid w:val="0092231B"/>
    <w:rsid w:val="00922324"/>
    <w:rsid w:val="00924CC7"/>
    <w:rsid w:val="009251AD"/>
    <w:rsid w:val="00925F40"/>
    <w:rsid w:val="00926C3C"/>
    <w:rsid w:val="00926D46"/>
    <w:rsid w:val="00927421"/>
    <w:rsid w:val="00930696"/>
    <w:rsid w:val="009306F3"/>
    <w:rsid w:val="0093086E"/>
    <w:rsid w:val="00930B9B"/>
    <w:rsid w:val="00931253"/>
    <w:rsid w:val="0093177C"/>
    <w:rsid w:val="00931F33"/>
    <w:rsid w:val="0093243F"/>
    <w:rsid w:val="00932CE8"/>
    <w:rsid w:val="009331E8"/>
    <w:rsid w:val="00933474"/>
    <w:rsid w:val="00933A94"/>
    <w:rsid w:val="0093403A"/>
    <w:rsid w:val="00934EF9"/>
    <w:rsid w:val="00934F36"/>
    <w:rsid w:val="009357F4"/>
    <w:rsid w:val="00935C78"/>
    <w:rsid w:val="00935E9B"/>
    <w:rsid w:val="009363AB"/>
    <w:rsid w:val="009369D1"/>
    <w:rsid w:val="00936DB9"/>
    <w:rsid w:val="00937195"/>
    <w:rsid w:val="00937D2C"/>
    <w:rsid w:val="00942062"/>
    <w:rsid w:val="0094292B"/>
    <w:rsid w:val="00942BEB"/>
    <w:rsid w:val="00942F73"/>
    <w:rsid w:val="00943315"/>
    <w:rsid w:val="00943FFE"/>
    <w:rsid w:val="0094421A"/>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37D6"/>
    <w:rsid w:val="009539EB"/>
    <w:rsid w:val="00953C71"/>
    <w:rsid w:val="00954119"/>
    <w:rsid w:val="00954629"/>
    <w:rsid w:val="00955473"/>
    <w:rsid w:val="00955501"/>
    <w:rsid w:val="009555DE"/>
    <w:rsid w:val="00955E92"/>
    <w:rsid w:val="00956A09"/>
    <w:rsid w:val="00961579"/>
    <w:rsid w:val="00961679"/>
    <w:rsid w:val="00961BBC"/>
    <w:rsid w:val="009623C2"/>
    <w:rsid w:val="00963001"/>
    <w:rsid w:val="00963FEA"/>
    <w:rsid w:val="00964917"/>
    <w:rsid w:val="00965185"/>
    <w:rsid w:val="00966951"/>
    <w:rsid w:val="00966D08"/>
    <w:rsid w:val="00966E3F"/>
    <w:rsid w:val="0096753B"/>
    <w:rsid w:val="009677D2"/>
    <w:rsid w:val="00967E49"/>
    <w:rsid w:val="009701B3"/>
    <w:rsid w:val="0097020A"/>
    <w:rsid w:val="009715AD"/>
    <w:rsid w:val="009728C2"/>
    <w:rsid w:val="00973387"/>
    <w:rsid w:val="009738A9"/>
    <w:rsid w:val="009744D2"/>
    <w:rsid w:val="00974D12"/>
    <w:rsid w:val="00976783"/>
    <w:rsid w:val="00976852"/>
    <w:rsid w:val="00976E7E"/>
    <w:rsid w:val="00976EA0"/>
    <w:rsid w:val="00977015"/>
    <w:rsid w:val="009770D0"/>
    <w:rsid w:val="00977590"/>
    <w:rsid w:val="0097765D"/>
    <w:rsid w:val="00977D60"/>
    <w:rsid w:val="00977EB8"/>
    <w:rsid w:val="00977EDD"/>
    <w:rsid w:val="009832AB"/>
    <w:rsid w:val="009833C0"/>
    <w:rsid w:val="009836DF"/>
    <w:rsid w:val="00983B75"/>
    <w:rsid w:val="00984996"/>
    <w:rsid w:val="0098584E"/>
    <w:rsid w:val="00985AAA"/>
    <w:rsid w:val="0098685F"/>
    <w:rsid w:val="00986C67"/>
    <w:rsid w:val="00987A54"/>
    <w:rsid w:val="00987A67"/>
    <w:rsid w:val="009905F7"/>
    <w:rsid w:val="00990DCF"/>
    <w:rsid w:val="0099221B"/>
    <w:rsid w:val="00993023"/>
    <w:rsid w:val="00993701"/>
    <w:rsid w:val="00993DFB"/>
    <w:rsid w:val="00994133"/>
    <w:rsid w:val="0099557F"/>
    <w:rsid w:val="00996DCD"/>
    <w:rsid w:val="00997885"/>
    <w:rsid w:val="0099797D"/>
    <w:rsid w:val="009979F6"/>
    <w:rsid w:val="00997AEF"/>
    <w:rsid w:val="00997BF1"/>
    <w:rsid w:val="009A0350"/>
    <w:rsid w:val="009A0B48"/>
    <w:rsid w:val="009A2959"/>
    <w:rsid w:val="009A2B41"/>
    <w:rsid w:val="009A2D47"/>
    <w:rsid w:val="009A3EF6"/>
    <w:rsid w:val="009A49EC"/>
    <w:rsid w:val="009A4DEF"/>
    <w:rsid w:val="009A68E8"/>
    <w:rsid w:val="009A698D"/>
    <w:rsid w:val="009A6DC9"/>
    <w:rsid w:val="009A78CD"/>
    <w:rsid w:val="009B0486"/>
    <w:rsid w:val="009B1A43"/>
    <w:rsid w:val="009B1C5C"/>
    <w:rsid w:val="009B20D5"/>
    <w:rsid w:val="009B21F1"/>
    <w:rsid w:val="009B2D60"/>
    <w:rsid w:val="009B3358"/>
    <w:rsid w:val="009B37E3"/>
    <w:rsid w:val="009B4957"/>
    <w:rsid w:val="009B4A6C"/>
    <w:rsid w:val="009B5110"/>
    <w:rsid w:val="009B5B6B"/>
    <w:rsid w:val="009B5C4B"/>
    <w:rsid w:val="009B636C"/>
    <w:rsid w:val="009C02F3"/>
    <w:rsid w:val="009C0ACA"/>
    <w:rsid w:val="009C0B6F"/>
    <w:rsid w:val="009C0D64"/>
    <w:rsid w:val="009C13A0"/>
    <w:rsid w:val="009C160A"/>
    <w:rsid w:val="009C20E1"/>
    <w:rsid w:val="009C3A84"/>
    <w:rsid w:val="009C3D05"/>
    <w:rsid w:val="009C42C8"/>
    <w:rsid w:val="009C4685"/>
    <w:rsid w:val="009C4869"/>
    <w:rsid w:val="009C4B18"/>
    <w:rsid w:val="009C4E8E"/>
    <w:rsid w:val="009C54B0"/>
    <w:rsid w:val="009C54BF"/>
    <w:rsid w:val="009C5777"/>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782"/>
    <w:rsid w:val="009D481E"/>
    <w:rsid w:val="009D4EC1"/>
    <w:rsid w:val="009D5CBC"/>
    <w:rsid w:val="009D5CC5"/>
    <w:rsid w:val="009D655B"/>
    <w:rsid w:val="009D7933"/>
    <w:rsid w:val="009D79EB"/>
    <w:rsid w:val="009E00E4"/>
    <w:rsid w:val="009E0FF8"/>
    <w:rsid w:val="009E1264"/>
    <w:rsid w:val="009E1465"/>
    <w:rsid w:val="009E20BA"/>
    <w:rsid w:val="009E20E5"/>
    <w:rsid w:val="009E23F3"/>
    <w:rsid w:val="009E28EF"/>
    <w:rsid w:val="009E2A5C"/>
    <w:rsid w:val="009E373D"/>
    <w:rsid w:val="009E4A64"/>
    <w:rsid w:val="009E4D7F"/>
    <w:rsid w:val="009E5211"/>
    <w:rsid w:val="009E5387"/>
    <w:rsid w:val="009E56A6"/>
    <w:rsid w:val="009E5985"/>
    <w:rsid w:val="009E6D60"/>
    <w:rsid w:val="009E6EBE"/>
    <w:rsid w:val="009E6F85"/>
    <w:rsid w:val="009E7021"/>
    <w:rsid w:val="009F03E4"/>
    <w:rsid w:val="009F0817"/>
    <w:rsid w:val="009F09B9"/>
    <w:rsid w:val="009F0C26"/>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6674"/>
    <w:rsid w:val="009F7297"/>
    <w:rsid w:val="009F74D7"/>
    <w:rsid w:val="009F7DAF"/>
    <w:rsid w:val="009F7FBC"/>
    <w:rsid w:val="00A00111"/>
    <w:rsid w:val="00A00C94"/>
    <w:rsid w:val="00A011A0"/>
    <w:rsid w:val="00A01949"/>
    <w:rsid w:val="00A028B4"/>
    <w:rsid w:val="00A02A9F"/>
    <w:rsid w:val="00A0314F"/>
    <w:rsid w:val="00A03987"/>
    <w:rsid w:val="00A03BA0"/>
    <w:rsid w:val="00A03FBA"/>
    <w:rsid w:val="00A043FC"/>
    <w:rsid w:val="00A0451C"/>
    <w:rsid w:val="00A04880"/>
    <w:rsid w:val="00A059D6"/>
    <w:rsid w:val="00A05D30"/>
    <w:rsid w:val="00A05E51"/>
    <w:rsid w:val="00A06F4C"/>
    <w:rsid w:val="00A06F61"/>
    <w:rsid w:val="00A073BA"/>
    <w:rsid w:val="00A075BF"/>
    <w:rsid w:val="00A1158A"/>
    <w:rsid w:val="00A1263E"/>
    <w:rsid w:val="00A12C0C"/>
    <w:rsid w:val="00A12D53"/>
    <w:rsid w:val="00A12F1D"/>
    <w:rsid w:val="00A12F87"/>
    <w:rsid w:val="00A132ED"/>
    <w:rsid w:val="00A13473"/>
    <w:rsid w:val="00A134E8"/>
    <w:rsid w:val="00A1352F"/>
    <w:rsid w:val="00A13AB2"/>
    <w:rsid w:val="00A13B1A"/>
    <w:rsid w:val="00A1453E"/>
    <w:rsid w:val="00A15AE5"/>
    <w:rsid w:val="00A173D3"/>
    <w:rsid w:val="00A17DA7"/>
    <w:rsid w:val="00A200FD"/>
    <w:rsid w:val="00A20E6D"/>
    <w:rsid w:val="00A22502"/>
    <w:rsid w:val="00A226FE"/>
    <w:rsid w:val="00A2350A"/>
    <w:rsid w:val="00A235D1"/>
    <w:rsid w:val="00A2381C"/>
    <w:rsid w:val="00A239E9"/>
    <w:rsid w:val="00A2598C"/>
    <w:rsid w:val="00A25D2D"/>
    <w:rsid w:val="00A25E10"/>
    <w:rsid w:val="00A26EB3"/>
    <w:rsid w:val="00A27335"/>
    <w:rsid w:val="00A30468"/>
    <w:rsid w:val="00A3102C"/>
    <w:rsid w:val="00A3131F"/>
    <w:rsid w:val="00A31777"/>
    <w:rsid w:val="00A31784"/>
    <w:rsid w:val="00A31CE0"/>
    <w:rsid w:val="00A33566"/>
    <w:rsid w:val="00A33F3A"/>
    <w:rsid w:val="00A3422B"/>
    <w:rsid w:val="00A34658"/>
    <w:rsid w:val="00A349E2"/>
    <w:rsid w:val="00A34BCD"/>
    <w:rsid w:val="00A35962"/>
    <w:rsid w:val="00A35EED"/>
    <w:rsid w:val="00A36DCF"/>
    <w:rsid w:val="00A37F1E"/>
    <w:rsid w:val="00A40132"/>
    <w:rsid w:val="00A40872"/>
    <w:rsid w:val="00A409E3"/>
    <w:rsid w:val="00A4148B"/>
    <w:rsid w:val="00A417F0"/>
    <w:rsid w:val="00A42315"/>
    <w:rsid w:val="00A42D77"/>
    <w:rsid w:val="00A42E36"/>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1A36"/>
    <w:rsid w:val="00A61B3A"/>
    <w:rsid w:val="00A61B3F"/>
    <w:rsid w:val="00A62134"/>
    <w:rsid w:val="00A6239B"/>
    <w:rsid w:val="00A623EF"/>
    <w:rsid w:val="00A62FE7"/>
    <w:rsid w:val="00A633F3"/>
    <w:rsid w:val="00A63506"/>
    <w:rsid w:val="00A638FA"/>
    <w:rsid w:val="00A63A84"/>
    <w:rsid w:val="00A63B45"/>
    <w:rsid w:val="00A64314"/>
    <w:rsid w:val="00A64835"/>
    <w:rsid w:val="00A64BB4"/>
    <w:rsid w:val="00A6590F"/>
    <w:rsid w:val="00A66A39"/>
    <w:rsid w:val="00A6733F"/>
    <w:rsid w:val="00A67711"/>
    <w:rsid w:val="00A70C48"/>
    <w:rsid w:val="00A70CDE"/>
    <w:rsid w:val="00A70D40"/>
    <w:rsid w:val="00A70EB9"/>
    <w:rsid w:val="00A721AD"/>
    <w:rsid w:val="00A721EF"/>
    <w:rsid w:val="00A72B53"/>
    <w:rsid w:val="00A72EA2"/>
    <w:rsid w:val="00A73282"/>
    <w:rsid w:val="00A73A76"/>
    <w:rsid w:val="00A73EE2"/>
    <w:rsid w:val="00A740F0"/>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D"/>
    <w:rsid w:val="00A856D3"/>
    <w:rsid w:val="00A85AE1"/>
    <w:rsid w:val="00A85C2F"/>
    <w:rsid w:val="00A86376"/>
    <w:rsid w:val="00A86E95"/>
    <w:rsid w:val="00A87CA6"/>
    <w:rsid w:val="00A901C7"/>
    <w:rsid w:val="00A9029B"/>
    <w:rsid w:val="00A90301"/>
    <w:rsid w:val="00A9031A"/>
    <w:rsid w:val="00A90669"/>
    <w:rsid w:val="00A906E4"/>
    <w:rsid w:val="00A9080A"/>
    <w:rsid w:val="00A914BB"/>
    <w:rsid w:val="00A918CA"/>
    <w:rsid w:val="00A9209A"/>
    <w:rsid w:val="00A925A5"/>
    <w:rsid w:val="00A92886"/>
    <w:rsid w:val="00A928D0"/>
    <w:rsid w:val="00A93545"/>
    <w:rsid w:val="00A93E92"/>
    <w:rsid w:val="00A9419E"/>
    <w:rsid w:val="00A94D9F"/>
    <w:rsid w:val="00A951DD"/>
    <w:rsid w:val="00A95A72"/>
    <w:rsid w:val="00A965BB"/>
    <w:rsid w:val="00A97FDD"/>
    <w:rsid w:val="00AA0321"/>
    <w:rsid w:val="00AA14F5"/>
    <w:rsid w:val="00AA1642"/>
    <w:rsid w:val="00AA2127"/>
    <w:rsid w:val="00AA3405"/>
    <w:rsid w:val="00AA3BF4"/>
    <w:rsid w:val="00AA4825"/>
    <w:rsid w:val="00AA4E02"/>
    <w:rsid w:val="00AA545B"/>
    <w:rsid w:val="00AA5495"/>
    <w:rsid w:val="00AA5972"/>
    <w:rsid w:val="00AA5A18"/>
    <w:rsid w:val="00AA6A62"/>
    <w:rsid w:val="00AA6E44"/>
    <w:rsid w:val="00AA71F8"/>
    <w:rsid w:val="00AA7790"/>
    <w:rsid w:val="00AA79D4"/>
    <w:rsid w:val="00AB0B8F"/>
    <w:rsid w:val="00AB1715"/>
    <w:rsid w:val="00AB2C6D"/>
    <w:rsid w:val="00AB2FE2"/>
    <w:rsid w:val="00AB3866"/>
    <w:rsid w:val="00AB3EAE"/>
    <w:rsid w:val="00AB4070"/>
    <w:rsid w:val="00AB4373"/>
    <w:rsid w:val="00AB45DB"/>
    <w:rsid w:val="00AB4A7D"/>
    <w:rsid w:val="00AB5049"/>
    <w:rsid w:val="00AB56C9"/>
    <w:rsid w:val="00AC0EE2"/>
    <w:rsid w:val="00AC1439"/>
    <w:rsid w:val="00AC1955"/>
    <w:rsid w:val="00AC2028"/>
    <w:rsid w:val="00AC215E"/>
    <w:rsid w:val="00AC2E49"/>
    <w:rsid w:val="00AC34BF"/>
    <w:rsid w:val="00AC3C87"/>
    <w:rsid w:val="00AC3D35"/>
    <w:rsid w:val="00AC3E47"/>
    <w:rsid w:val="00AC4C36"/>
    <w:rsid w:val="00AC53B0"/>
    <w:rsid w:val="00AC5A2F"/>
    <w:rsid w:val="00AC6401"/>
    <w:rsid w:val="00AC67F0"/>
    <w:rsid w:val="00AC6D24"/>
    <w:rsid w:val="00AC726F"/>
    <w:rsid w:val="00AC7B22"/>
    <w:rsid w:val="00AC7FEA"/>
    <w:rsid w:val="00AD01FC"/>
    <w:rsid w:val="00AD0A49"/>
    <w:rsid w:val="00AD1E1E"/>
    <w:rsid w:val="00AD2347"/>
    <w:rsid w:val="00AD4FDE"/>
    <w:rsid w:val="00AD51C5"/>
    <w:rsid w:val="00AD6678"/>
    <w:rsid w:val="00AD6972"/>
    <w:rsid w:val="00AD7000"/>
    <w:rsid w:val="00AE01D5"/>
    <w:rsid w:val="00AE0863"/>
    <w:rsid w:val="00AE17AD"/>
    <w:rsid w:val="00AE1CD9"/>
    <w:rsid w:val="00AE28CF"/>
    <w:rsid w:val="00AE323B"/>
    <w:rsid w:val="00AE4581"/>
    <w:rsid w:val="00AE74D3"/>
    <w:rsid w:val="00AE75A1"/>
    <w:rsid w:val="00AF00DB"/>
    <w:rsid w:val="00AF0495"/>
    <w:rsid w:val="00AF0B56"/>
    <w:rsid w:val="00AF0C56"/>
    <w:rsid w:val="00AF1E52"/>
    <w:rsid w:val="00AF34B5"/>
    <w:rsid w:val="00AF441B"/>
    <w:rsid w:val="00AF49E8"/>
    <w:rsid w:val="00AF4DE2"/>
    <w:rsid w:val="00AF5FB2"/>
    <w:rsid w:val="00AF5FDD"/>
    <w:rsid w:val="00AF6E5F"/>
    <w:rsid w:val="00AF6EBE"/>
    <w:rsid w:val="00AF7055"/>
    <w:rsid w:val="00AF76F8"/>
    <w:rsid w:val="00B008E9"/>
    <w:rsid w:val="00B00E78"/>
    <w:rsid w:val="00B01F4B"/>
    <w:rsid w:val="00B02A56"/>
    <w:rsid w:val="00B02DDA"/>
    <w:rsid w:val="00B0447F"/>
    <w:rsid w:val="00B044E8"/>
    <w:rsid w:val="00B0489D"/>
    <w:rsid w:val="00B04C5A"/>
    <w:rsid w:val="00B062D2"/>
    <w:rsid w:val="00B06793"/>
    <w:rsid w:val="00B10545"/>
    <w:rsid w:val="00B11EC6"/>
    <w:rsid w:val="00B12161"/>
    <w:rsid w:val="00B122DC"/>
    <w:rsid w:val="00B1269E"/>
    <w:rsid w:val="00B12AC7"/>
    <w:rsid w:val="00B13063"/>
    <w:rsid w:val="00B1366F"/>
    <w:rsid w:val="00B145B7"/>
    <w:rsid w:val="00B14B2D"/>
    <w:rsid w:val="00B15E22"/>
    <w:rsid w:val="00B16229"/>
    <w:rsid w:val="00B16358"/>
    <w:rsid w:val="00B166AB"/>
    <w:rsid w:val="00B16B46"/>
    <w:rsid w:val="00B1705F"/>
    <w:rsid w:val="00B17181"/>
    <w:rsid w:val="00B1725B"/>
    <w:rsid w:val="00B1770F"/>
    <w:rsid w:val="00B17F8B"/>
    <w:rsid w:val="00B200BD"/>
    <w:rsid w:val="00B20178"/>
    <w:rsid w:val="00B213A5"/>
    <w:rsid w:val="00B214D0"/>
    <w:rsid w:val="00B22151"/>
    <w:rsid w:val="00B22885"/>
    <w:rsid w:val="00B23C93"/>
    <w:rsid w:val="00B24462"/>
    <w:rsid w:val="00B24B3F"/>
    <w:rsid w:val="00B2505D"/>
    <w:rsid w:val="00B254F6"/>
    <w:rsid w:val="00B26191"/>
    <w:rsid w:val="00B26833"/>
    <w:rsid w:val="00B27CA2"/>
    <w:rsid w:val="00B27D8B"/>
    <w:rsid w:val="00B303CD"/>
    <w:rsid w:val="00B3048A"/>
    <w:rsid w:val="00B30880"/>
    <w:rsid w:val="00B30BE9"/>
    <w:rsid w:val="00B30C99"/>
    <w:rsid w:val="00B320D2"/>
    <w:rsid w:val="00B32A83"/>
    <w:rsid w:val="00B32FCF"/>
    <w:rsid w:val="00B33192"/>
    <w:rsid w:val="00B33586"/>
    <w:rsid w:val="00B338E9"/>
    <w:rsid w:val="00B33D47"/>
    <w:rsid w:val="00B33F3A"/>
    <w:rsid w:val="00B361E7"/>
    <w:rsid w:val="00B365A1"/>
    <w:rsid w:val="00B365D2"/>
    <w:rsid w:val="00B36D01"/>
    <w:rsid w:val="00B36EB2"/>
    <w:rsid w:val="00B370E0"/>
    <w:rsid w:val="00B40447"/>
    <w:rsid w:val="00B40976"/>
    <w:rsid w:val="00B43286"/>
    <w:rsid w:val="00B43ED8"/>
    <w:rsid w:val="00B4743F"/>
    <w:rsid w:val="00B476BC"/>
    <w:rsid w:val="00B50514"/>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D2"/>
    <w:rsid w:val="00B55809"/>
    <w:rsid w:val="00B5599E"/>
    <w:rsid w:val="00B55FFC"/>
    <w:rsid w:val="00B56AFA"/>
    <w:rsid w:val="00B56E8E"/>
    <w:rsid w:val="00B57E14"/>
    <w:rsid w:val="00B60822"/>
    <w:rsid w:val="00B608D5"/>
    <w:rsid w:val="00B617C9"/>
    <w:rsid w:val="00B632FE"/>
    <w:rsid w:val="00B638E1"/>
    <w:rsid w:val="00B63E6E"/>
    <w:rsid w:val="00B6537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3A6C"/>
    <w:rsid w:val="00B7444C"/>
    <w:rsid w:val="00B744D1"/>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9AA"/>
    <w:rsid w:val="00B9136B"/>
    <w:rsid w:val="00B916FD"/>
    <w:rsid w:val="00B91D7D"/>
    <w:rsid w:val="00B922DD"/>
    <w:rsid w:val="00B924BE"/>
    <w:rsid w:val="00B9320E"/>
    <w:rsid w:val="00B93417"/>
    <w:rsid w:val="00B94237"/>
    <w:rsid w:val="00B94290"/>
    <w:rsid w:val="00B94695"/>
    <w:rsid w:val="00B94993"/>
    <w:rsid w:val="00B94B6E"/>
    <w:rsid w:val="00B95418"/>
    <w:rsid w:val="00B95B9E"/>
    <w:rsid w:val="00B95E2E"/>
    <w:rsid w:val="00B9732B"/>
    <w:rsid w:val="00B97678"/>
    <w:rsid w:val="00B976DA"/>
    <w:rsid w:val="00BA0137"/>
    <w:rsid w:val="00BA0151"/>
    <w:rsid w:val="00BA1436"/>
    <w:rsid w:val="00BA2670"/>
    <w:rsid w:val="00BA2CCA"/>
    <w:rsid w:val="00BA2E82"/>
    <w:rsid w:val="00BA2F68"/>
    <w:rsid w:val="00BA3318"/>
    <w:rsid w:val="00BA3995"/>
    <w:rsid w:val="00BA39D9"/>
    <w:rsid w:val="00BA40E1"/>
    <w:rsid w:val="00BA49E9"/>
    <w:rsid w:val="00BA500F"/>
    <w:rsid w:val="00BA515A"/>
    <w:rsid w:val="00BA6036"/>
    <w:rsid w:val="00BA653F"/>
    <w:rsid w:val="00BA7013"/>
    <w:rsid w:val="00BA726F"/>
    <w:rsid w:val="00BA78C0"/>
    <w:rsid w:val="00BA7B75"/>
    <w:rsid w:val="00BB04D9"/>
    <w:rsid w:val="00BB0A69"/>
    <w:rsid w:val="00BB10A0"/>
    <w:rsid w:val="00BB1B02"/>
    <w:rsid w:val="00BB1C58"/>
    <w:rsid w:val="00BB1E5A"/>
    <w:rsid w:val="00BB27F9"/>
    <w:rsid w:val="00BB2CA0"/>
    <w:rsid w:val="00BB3C5B"/>
    <w:rsid w:val="00BB3CBE"/>
    <w:rsid w:val="00BB3E71"/>
    <w:rsid w:val="00BB3F40"/>
    <w:rsid w:val="00BB4C63"/>
    <w:rsid w:val="00BB4D20"/>
    <w:rsid w:val="00BB4E70"/>
    <w:rsid w:val="00BB4EBC"/>
    <w:rsid w:val="00BB51CB"/>
    <w:rsid w:val="00BB5A31"/>
    <w:rsid w:val="00BB7009"/>
    <w:rsid w:val="00BB7D77"/>
    <w:rsid w:val="00BC11A0"/>
    <w:rsid w:val="00BC11E1"/>
    <w:rsid w:val="00BC2322"/>
    <w:rsid w:val="00BC2547"/>
    <w:rsid w:val="00BC2E91"/>
    <w:rsid w:val="00BC3FD7"/>
    <w:rsid w:val="00BC4228"/>
    <w:rsid w:val="00BC43F6"/>
    <w:rsid w:val="00BC4A61"/>
    <w:rsid w:val="00BC53DA"/>
    <w:rsid w:val="00BC54FB"/>
    <w:rsid w:val="00BC5561"/>
    <w:rsid w:val="00BC5593"/>
    <w:rsid w:val="00BC5755"/>
    <w:rsid w:val="00BC6D0C"/>
    <w:rsid w:val="00BC7576"/>
    <w:rsid w:val="00BC7AAE"/>
    <w:rsid w:val="00BD1175"/>
    <w:rsid w:val="00BD17CE"/>
    <w:rsid w:val="00BD26E2"/>
    <w:rsid w:val="00BD2AB3"/>
    <w:rsid w:val="00BD2DAD"/>
    <w:rsid w:val="00BD3760"/>
    <w:rsid w:val="00BD3A3B"/>
    <w:rsid w:val="00BD4310"/>
    <w:rsid w:val="00BD47BE"/>
    <w:rsid w:val="00BD483E"/>
    <w:rsid w:val="00BD4AD7"/>
    <w:rsid w:val="00BD4CCD"/>
    <w:rsid w:val="00BD5003"/>
    <w:rsid w:val="00BD5989"/>
    <w:rsid w:val="00BD59EC"/>
    <w:rsid w:val="00BD5E3F"/>
    <w:rsid w:val="00BD6BE9"/>
    <w:rsid w:val="00BD7735"/>
    <w:rsid w:val="00BD79E8"/>
    <w:rsid w:val="00BE078F"/>
    <w:rsid w:val="00BE094B"/>
    <w:rsid w:val="00BE0EF4"/>
    <w:rsid w:val="00BE1AC0"/>
    <w:rsid w:val="00BE20B4"/>
    <w:rsid w:val="00BE21D9"/>
    <w:rsid w:val="00BE2A50"/>
    <w:rsid w:val="00BE42A6"/>
    <w:rsid w:val="00BE43B1"/>
    <w:rsid w:val="00BE4629"/>
    <w:rsid w:val="00BE5597"/>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09B"/>
    <w:rsid w:val="00BF679C"/>
    <w:rsid w:val="00BF700E"/>
    <w:rsid w:val="00BF70F9"/>
    <w:rsid w:val="00BF7106"/>
    <w:rsid w:val="00BF7CBA"/>
    <w:rsid w:val="00C003E4"/>
    <w:rsid w:val="00C006D4"/>
    <w:rsid w:val="00C008D4"/>
    <w:rsid w:val="00C00E6C"/>
    <w:rsid w:val="00C01A12"/>
    <w:rsid w:val="00C028A1"/>
    <w:rsid w:val="00C03C2B"/>
    <w:rsid w:val="00C042AE"/>
    <w:rsid w:val="00C0526B"/>
    <w:rsid w:val="00C061E5"/>
    <w:rsid w:val="00C071EC"/>
    <w:rsid w:val="00C075C9"/>
    <w:rsid w:val="00C076A0"/>
    <w:rsid w:val="00C07D61"/>
    <w:rsid w:val="00C10A6C"/>
    <w:rsid w:val="00C1246E"/>
    <w:rsid w:val="00C12CB9"/>
    <w:rsid w:val="00C137C9"/>
    <w:rsid w:val="00C138A7"/>
    <w:rsid w:val="00C13D38"/>
    <w:rsid w:val="00C141E7"/>
    <w:rsid w:val="00C14C3D"/>
    <w:rsid w:val="00C15D72"/>
    <w:rsid w:val="00C1619F"/>
    <w:rsid w:val="00C17118"/>
    <w:rsid w:val="00C17790"/>
    <w:rsid w:val="00C20B94"/>
    <w:rsid w:val="00C218E3"/>
    <w:rsid w:val="00C21F68"/>
    <w:rsid w:val="00C23853"/>
    <w:rsid w:val="00C25526"/>
    <w:rsid w:val="00C255D2"/>
    <w:rsid w:val="00C256D8"/>
    <w:rsid w:val="00C257D5"/>
    <w:rsid w:val="00C257F2"/>
    <w:rsid w:val="00C26446"/>
    <w:rsid w:val="00C266BD"/>
    <w:rsid w:val="00C27B33"/>
    <w:rsid w:val="00C27D60"/>
    <w:rsid w:val="00C27F56"/>
    <w:rsid w:val="00C27F85"/>
    <w:rsid w:val="00C3038E"/>
    <w:rsid w:val="00C30659"/>
    <w:rsid w:val="00C30880"/>
    <w:rsid w:val="00C3169C"/>
    <w:rsid w:val="00C3186A"/>
    <w:rsid w:val="00C31DBD"/>
    <w:rsid w:val="00C32AE0"/>
    <w:rsid w:val="00C32F49"/>
    <w:rsid w:val="00C33443"/>
    <w:rsid w:val="00C33A92"/>
    <w:rsid w:val="00C34981"/>
    <w:rsid w:val="00C35653"/>
    <w:rsid w:val="00C35897"/>
    <w:rsid w:val="00C3589F"/>
    <w:rsid w:val="00C367B1"/>
    <w:rsid w:val="00C36E7C"/>
    <w:rsid w:val="00C37214"/>
    <w:rsid w:val="00C37875"/>
    <w:rsid w:val="00C40175"/>
    <w:rsid w:val="00C40472"/>
    <w:rsid w:val="00C407CB"/>
    <w:rsid w:val="00C4091E"/>
    <w:rsid w:val="00C40C69"/>
    <w:rsid w:val="00C40E84"/>
    <w:rsid w:val="00C415E2"/>
    <w:rsid w:val="00C4266E"/>
    <w:rsid w:val="00C4295F"/>
    <w:rsid w:val="00C42C62"/>
    <w:rsid w:val="00C42F80"/>
    <w:rsid w:val="00C42FE8"/>
    <w:rsid w:val="00C433E8"/>
    <w:rsid w:val="00C441F0"/>
    <w:rsid w:val="00C44598"/>
    <w:rsid w:val="00C44AD2"/>
    <w:rsid w:val="00C44CD3"/>
    <w:rsid w:val="00C45759"/>
    <w:rsid w:val="00C4592E"/>
    <w:rsid w:val="00C46EB9"/>
    <w:rsid w:val="00C4704F"/>
    <w:rsid w:val="00C474BF"/>
    <w:rsid w:val="00C47B80"/>
    <w:rsid w:val="00C47DF0"/>
    <w:rsid w:val="00C509A0"/>
    <w:rsid w:val="00C50D54"/>
    <w:rsid w:val="00C52601"/>
    <w:rsid w:val="00C52904"/>
    <w:rsid w:val="00C53B6F"/>
    <w:rsid w:val="00C55004"/>
    <w:rsid w:val="00C55041"/>
    <w:rsid w:val="00C554CB"/>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657"/>
    <w:rsid w:val="00C6311E"/>
    <w:rsid w:val="00C63A5D"/>
    <w:rsid w:val="00C648DA"/>
    <w:rsid w:val="00C64E52"/>
    <w:rsid w:val="00C6587D"/>
    <w:rsid w:val="00C658D9"/>
    <w:rsid w:val="00C6597D"/>
    <w:rsid w:val="00C65F59"/>
    <w:rsid w:val="00C66A0A"/>
    <w:rsid w:val="00C7011B"/>
    <w:rsid w:val="00C70280"/>
    <w:rsid w:val="00C705FF"/>
    <w:rsid w:val="00C71108"/>
    <w:rsid w:val="00C71B58"/>
    <w:rsid w:val="00C72EDD"/>
    <w:rsid w:val="00C73802"/>
    <w:rsid w:val="00C7383A"/>
    <w:rsid w:val="00C73CE1"/>
    <w:rsid w:val="00C73E7F"/>
    <w:rsid w:val="00C744B0"/>
    <w:rsid w:val="00C7477C"/>
    <w:rsid w:val="00C7478C"/>
    <w:rsid w:val="00C75261"/>
    <w:rsid w:val="00C75321"/>
    <w:rsid w:val="00C753CB"/>
    <w:rsid w:val="00C753FC"/>
    <w:rsid w:val="00C760B4"/>
    <w:rsid w:val="00C76425"/>
    <w:rsid w:val="00C768F5"/>
    <w:rsid w:val="00C769B0"/>
    <w:rsid w:val="00C76D5C"/>
    <w:rsid w:val="00C775C6"/>
    <w:rsid w:val="00C7766E"/>
    <w:rsid w:val="00C8058D"/>
    <w:rsid w:val="00C8076E"/>
    <w:rsid w:val="00C80A85"/>
    <w:rsid w:val="00C81D3E"/>
    <w:rsid w:val="00C83C0F"/>
    <w:rsid w:val="00C84406"/>
    <w:rsid w:val="00C845A8"/>
    <w:rsid w:val="00C84D30"/>
    <w:rsid w:val="00C84E79"/>
    <w:rsid w:val="00C86733"/>
    <w:rsid w:val="00C87CD1"/>
    <w:rsid w:val="00C905E5"/>
    <w:rsid w:val="00C92016"/>
    <w:rsid w:val="00C9219C"/>
    <w:rsid w:val="00C92E2D"/>
    <w:rsid w:val="00C93B42"/>
    <w:rsid w:val="00C95580"/>
    <w:rsid w:val="00C9581A"/>
    <w:rsid w:val="00C96550"/>
    <w:rsid w:val="00C97B41"/>
    <w:rsid w:val="00CA0C5E"/>
    <w:rsid w:val="00CA0D4D"/>
    <w:rsid w:val="00CA123E"/>
    <w:rsid w:val="00CA1D85"/>
    <w:rsid w:val="00CA243E"/>
    <w:rsid w:val="00CA29BE"/>
    <w:rsid w:val="00CA2A0E"/>
    <w:rsid w:val="00CA2C4B"/>
    <w:rsid w:val="00CA2F74"/>
    <w:rsid w:val="00CA4889"/>
    <w:rsid w:val="00CA509E"/>
    <w:rsid w:val="00CA52DF"/>
    <w:rsid w:val="00CA55F2"/>
    <w:rsid w:val="00CA6571"/>
    <w:rsid w:val="00CA65CC"/>
    <w:rsid w:val="00CA6BF5"/>
    <w:rsid w:val="00CA7613"/>
    <w:rsid w:val="00CA7AFD"/>
    <w:rsid w:val="00CB02D3"/>
    <w:rsid w:val="00CB2D9F"/>
    <w:rsid w:val="00CB339F"/>
    <w:rsid w:val="00CB344E"/>
    <w:rsid w:val="00CB416E"/>
    <w:rsid w:val="00CB4DCA"/>
    <w:rsid w:val="00CB578A"/>
    <w:rsid w:val="00CB6807"/>
    <w:rsid w:val="00CC02F3"/>
    <w:rsid w:val="00CC0BC7"/>
    <w:rsid w:val="00CC181F"/>
    <w:rsid w:val="00CC1B75"/>
    <w:rsid w:val="00CC1DE9"/>
    <w:rsid w:val="00CC1F01"/>
    <w:rsid w:val="00CC286F"/>
    <w:rsid w:val="00CC2CF9"/>
    <w:rsid w:val="00CC35C0"/>
    <w:rsid w:val="00CC45A7"/>
    <w:rsid w:val="00CC4EBB"/>
    <w:rsid w:val="00CC541E"/>
    <w:rsid w:val="00CC554E"/>
    <w:rsid w:val="00CC5EF8"/>
    <w:rsid w:val="00CC5F36"/>
    <w:rsid w:val="00CC68BB"/>
    <w:rsid w:val="00CC7B5C"/>
    <w:rsid w:val="00CD0333"/>
    <w:rsid w:val="00CD12B3"/>
    <w:rsid w:val="00CD13F9"/>
    <w:rsid w:val="00CD16AB"/>
    <w:rsid w:val="00CD18BF"/>
    <w:rsid w:val="00CD1C15"/>
    <w:rsid w:val="00CD1DEA"/>
    <w:rsid w:val="00CD2405"/>
    <w:rsid w:val="00CD276E"/>
    <w:rsid w:val="00CD2946"/>
    <w:rsid w:val="00CD2AFE"/>
    <w:rsid w:val="00CD2E87"/>
    <w:rsid w:val="00CD4456"/>
    <w:rsid w:val="00CD44C0"/>
    <w:rsid w:val="00CD49EC"/>
    <w:rsid w:val="00CD4BA6"/>
    <w:rsid w:val="00CD5129"/>
    <w:rsid w:val="00CD593E"/>
    <w:rsid w:val="00CD5EFC"/>
    <w:rsid w:val="00CD60BD"/>
    <w:rsid w:val="00CD642B"/>
    <w:rsid w:val="00CD6A63"/>
    <w:rsid w:val="00CD7054"/>
    <w:rsid w:val="00CE0AA8"/>
    <w:rsid w:val="00CE1C38"/>
    <w:rsid w:val="00CE26D5"/>
    <w:rsid w:val="00CE3056"/>
    <w:rsid w:val="00CE30FB"/>
    <w:rsid w:val="00CE42AC"/>
    <w:rsid w:val="00CE45F5"/>
    <w:rsid w:val="00CE5875"/>
    <w:rsid w:val="00CE6A3B"/>
    <w:rsid w:val="00CE75F5"/>
    <w:rsid w:val="00CE7B86"/>
    <w:rsid w:val="00CE7C0C"/>
    <w:rsid w:val="00CF0557"/>
    <w:rsid w:val="00CF0F32"/>
    <w:rsid w:val="00CF0F73"/>
    <w:rsid w:val="00CF17E8"/>
    <w:rsid w:val="00CF1A63"/>
    <w:rsid w:val="00CF207B"/>
    <w:rsid w:val="00CF3126"/>
    <w:rsid w:val="00CF3887"/>
    <w:rsid w:val="00CF47A6"/>
    <w:rsid w:val="00CF4E7C"/>
    <w:rsid w:val="00CF51E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CD2"/>
    <w:rsid w:val="00D0551B"/>
    <w:rsid w:val="00D05900"/>
    <w:rsid w:val="00D05E61"/>
    <w:rsid w:val="00D060DB"/>
    <w:rsid w:val="00D0668A"/>
    <w:rsid w:val="00D069D2"/>
    <w:rsid w:val="00D06D0E"/>
    <w:rsid w:val="00D07744"/>
    <w:rsid w:val="00D1066B"/>
    <w:rsid w:val="00D10A42"/>
    <w:rsid w:val="00D11646"/>
    <w:rsid w:val="00D11B10"/>
    <w:rsid w:val="00D12717"/>
    <w:rsid w:val="00D12FB2"/>
    <w:rsid w:val="00D13C68"/>
    <w:rsid w:val="00D146CB"/>
    <w:rsid w:val="00D14B55"/>
    <w:rsid w:val="00D15979"/>
    <w:rsid w:val="00D16CD3"/>
    <w:rsid w:val="00D172D7"/>
    <w:rsid w:val="00D17B6D"/>
    <w:rsid w:val="00D17CF0"/>
    <w:rsid w:val="00D17FD9"/>
    <w:rsid w:val="00D200A6"/>
    <w:rsid w:val="00D20209"/>
    <w:rsid w:val="00D20AAC"/>
    <w:rsid w:val="00D211C4"/>
    <w:rsid w:val="00D2163F"/>
    <w:rsid w:val="00D2230D"/>
    <w:rsid w:val="00D22C12"/>
    <w:rsid w:val="00D2324F"/>
    <w:rsid w:val="00D232F2"/>
    <w:rsid w:val="00D2390E"/>
    <w:rsid w:val="00D23978"/>
    <w:rsid w:val="00D23DC6"/>
    <w:rsid w:val="00D2456D"/>
    <w:rsid w:val="00D24B65"/>
    <w:rsid w:val="00D253DA"/>
    <w:rsid w:val="00D2551F"/>
    <w:rsid w:val="00D2629D"/>
    <w:rsid w:val="00D263E8"/>
    <w:rsid w:val="00D2653A"/>
    <w:rsid w:val="00D26C27"/>
    <w:rsid w:val="00D26F41"/>
    <w:rsid w:val="00D30277"/>
    <w:rsid w:val="00D3094A"/>
    <w:rsid w:val="00D31B09"/>
    <w:rsid w:val="00D339EF"/>
    <w:rsid w:val="00D340CB"/>
    <w:rsid w:val="00D346CE"/>
    <w:rsid w:val="00D34D97"/>
    <w:rsid w:val="00D36040"/>
    <w:rsid w:val="00D36A4C"/>
    <w:rsid w:val="00D37FF5"/>
    <w:rsid w:val="00D40064"/>
    <w:rsid w:val="00D40A7A"/>
    <w:rsid w:val="00D40BAD"/>
    <w:rsid w:val="00D41AEF"/>
    <w:rsid w:val="00D4227F"/>
    <w:rsid w:val="00D4228F"/>
    <w:rsid w:val="00D42B04"/>
    <w:rsid w:val="00D42CB7"/>
    <w:rsid w:val="00D430C9"/>
    <w:rsid w:val="00D434B0"/>
    <w:rsid w:val="00D44101"/>
    <w:rsid w:val="00D4460A"/>
    <w:rsid w:val="00D44F8E"/>
    <w:rsid w:val="00D46792"/>
    <w:rsid w:val="00D46A59"/>
    <w:rsid w:val="00D46B9F"/>
    <w:rsid w:val="00D47C05"/>
    <w:rsid w:val="00D503B9"/>
    <w:rsid w:val="00D50A36"/>
    <w:rsid w:val="00D50AF4"/>
    <w:rsid w:val="00D50CCF"/>
    <w:rsid w:val="00D51E14"/>
    <w:rsid w:val="00D535AB"/>
    <w:rsid w:val="00D538FC"/>
    <w:rsid w:val="00D54592"/>
    <w:rsid w:val="00D552D0"/>
    <w:rsid w:val="00D5590C"/>
    <w:rsid w:val="00D55B8C"/>
    <w:rsid w:val="00D55E4C"/>
    <w:rsid w:val="00D56024"/>
    <w:rsid w:val="00D56730"/>
    <w:rsid w:val="00D567EF"/>
    <w:rsid w:val="00D56AC0"/>
    <w:rsid w:val="00D576DC"/>
    <w:rsid w:val="00D57769"/>
    <w:rsid w:val="00D578EE"/>
    <w:rsid w:val="00D57CA4"/>
    <w:rsid w:val="00D600B9"/>
    <w:rsid w:val="00D600D6"/>
    <w:rsid w:val="00D60158"/>
    <w:rsid w:val="00D60450"/>
    <w:rsid w:val="00D6063D"/>
    <w:rsid w:val="00D608DA"/>
    <w:rsid w:val="00D61236"/>
    <w:rsid w:val="00D61436"/>
    <w:rsid w:val="00D61DE5"/>
    <w:rsid w:val="00D622E6"/>
    <w:rsid w:val="00D624A0"/>
    <w:rsid w:val="00D624C7"/>
    <w:rsid w:val="00D62B56"/>
    <w:rsid w:val="00D632C8"/>
    <w:rsid w:val="00D63517"/>
    <w:rsid w:val="00D6419C"/>
    <w:rsid w:val="00D643D7"/>
    <w:rsid w:val="00D647E3"/>
    <w:rsid w:val="00D65E4C"/>
    <w:rsid w:val="00D65FDC"/>
    <w:rsid w:val="00D665E3"/>
    <w:rsid w:val="00D6696A"/>
    <w:rsid w:val="00D676E7"/>
    <w:rsid w:val="00D67CDB"/>
    <w:rsid w:val="00D70F92"/>
    <w:rsid w:val="00D71337"/>
    <w:rsid w:val="00D718D7"/>
    <w:rsid w:val="00D71CA9"/>
    <w:rsid w:val="00D71CC7"/>
    <w:rsid w:val="00D73E14"/>
    <w:rsid w:val="00D745C4"/>
    <w:rsid w:val="00D753E3"/>
    <w:rsid w:val="00D75612"/>
    <w:rsid w:val="00D76271"/>
    <w:rsid w:val="00D76D16"/>
    <w:rsid w:val="00D7721E"/>
    <w:rsid w:val="00D7768C"/>
    <w:rsid w:val="00D77864"/>
    <w:rsid w:val="00D77937"/>
    <w:rsid w:val="00D80272"/>
    <w:rsid w:val="00D8069B"/>
    <w:rsid w:val="00D81111"/>
    <w:rsid w:val="00D82677"/>
    <w:rsid w:val="00D82F54"/>
    <w:rsid w:val="00D845EC"/>
    <w:rsid w:val="00D84CAD"/>
    <w:rsid w:val="00D854E8"/>
    <w:rsid w:val="00D85785"/>
    <w:rsid w:val="00D8588E"/>
    <w:rsid w:val="00D86ECB"/>
    <w:rsid w:val="00D87630"/>
    <w:rsid w:val="00D87731"/>
    <w:rsid w:val="00D8797C"/>
    <w:rsid w:val="00D87D8C"/>
    <w:rsid w:val="00D907DA"/>
    <w:rsid w:val="00D90F13"/>
    <w:rsid w:val="00D91BC7"/>
    <w:rsid w:val="00D92393"/>
    <w:rsid w:val="00D925F3"/>
    <w:rsid w:val="00D93414"/>
    <w:rsid w:val="00D93BAE"/>
    <w:rsid w:val="00D944EB"/>
    <w:rsid w:val="00D9467F"/>
    <w:rsid w:val="00D94C2C"/>
    <w:rsid w:val="00D951EB"/>
    <w:rsid w:val="00D9552A"/>
    <w:rsid w:val="00D95938"/>
    <w:rsid w:val="00D963A6"/>
    <w:rsid w:val="00D96D8C"/>
    <w:rsid w:val="00D96F15"/>
    <w:rsid w:val="00D97795"/>
    <w:rsid w:val="00D97A29"/>
    <w:rsid w:val="00DA0801"/>
    <w:rsid w:val="00DA15C8"/>
    <w:rsid w:val="00DA1D85"/>
    <w:rsid w:val="00DA2518"/>
    <w:rsid w:val="00DA284C"/>
    <w:rsid w:val="00DA2969"/>
    <w:rsid w:val="00DA29D3"/>
    <w:rsid w:val="00DA2D7E"/>
    <w:rsid w:val="00DA3C02"/>
    <w:rsid w:val="00DA3EB3"/>
    <w:rsid w:val="00DA45EC"/>
    <w:rsid w:val="00DA5D17"/>
    <w:rsid w:val="00DA69B3"/>
    <w:rsid w:val="00DA7026"/>
    <w:rsid w:val="00DA72CD"/>
    <w:rsid w:val="00DA7A59"/>
    <w:rsid w:val="00DA7B5C"/>
    <w:rsid w:val="00DA7CDE"/>
    <w:rsid w:val="00DB0764"/>
    <w:rsid w:val="00DB0B41"/>
    <w:rsid w:val="00DB1302"/>
    <w:rsid w:val="00DB20A5"/>
    <w:rsid w:val="00DB20B5"/>
    <w:rsid w:val="00DB271B"/>
    <w:rsid w:val="00DB2787"/>
    <w:rsid w:val="00DB3639"/>
    <w:rsid w:val="00DB36B0"/>
    <w:rsid w:val="00DB40F9"/>
    <w:rsid w:val="00DB530A"/>
    <w:rsid w:val="00DB62E6"/>
    <w:rsid w:val="00DB7630"/>
    <w:rsid w:val="00DB7A37"/>
    <w:rsid w:val="00DB7BF7"/>
    <w:rsid w:val="00DC1092"/>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104B"/>
    <w:rsid w:val="00DD19FA"/>
    <w:rsid w:val="00DD1F41"/>
    <w:rsid w:val="00DD20EB"/>
    <w:rsid w:val="00DD24DE"/>
    <w:rsid w:val="00DD34D9"/>
    <w:rsid w:val="00DD3731"/>
    <w:rsid w:val="00DD3D65"/>
    <w:rsid w:val="00DD4309"/>
    <w:rsid w:val="00DD56B0"/>
    <w:rsid w:val="00DD575D"/>
    <w:rsid w:val="00DD5DEE"/>
    <w:rsid w:val="00DD5F6E"/>
    <w:rsid w:val="00DD62FD"/>
    <w:rsid w:val="00DD6BB9"/>
    <w:rsid w:val="00DD76FC"/>
    <w:rsid w:val="00DE0483"/>
    <w:rsid w:val="00DE0AC1"/>
    <w:rsid w:val="00DE13B9"/>
    <w:rsid w:val="00DE303D"/>
    <w:rsid w:val="00DE31FA"/>
    <w:rsid w:val="00DE357E"/>
    <w:rsid w:val="00DE3AD5"/>
    <w:rsid w:val="00DE4225"/>
    <w:rsid w:val="00DE44DF"/>
    <w:rsid w:val="00DE4C34"/>
    <w:rsid w:val="00DE4D93"/>
    <w:rsid w:val="00DE6179"/>
    <w:rsid w:val="00DE6320"/>
    <w:rsid w:val="00DF00B8"/>
    <w:rsid w:val="00DF06C2"/>
    <w:rsid w:val="00DF0AA0"/>
    <w:rsid w:val="00DF0AEB"/>
    <w:rsid w:val="00DF2CDD"/>
    <w:rsid w:val="00DF3355"/>
    <w:rsid w:val="00DF395C"/>
    <w:rsid w:val="00DF440F"/>
    <w:rsid w:val="00DF4DBB"/>
    <w:rsid w:val="00DF5498"/>
    <w:rsid w:val="00DF56C9"/>
    <w:rsid w:val="00DF5715"/>
    <w:rsid w:val="00DF5F4F"/>
    <w:rsid w:val="00DF6952"/>
    <w:rsid w:val="00DF6C81"/>
    <w:rsid w:val="00DF6F34"/>
    <w:rsid w:val="00DF7EE9"/>
    <w:rsid w:val="00DF7F12"/>
    <w:rsid w:val="00E019DC"/>
    <w:rsid w:val="00E01AE0"/>
    <w:rsid w:val="00E02158"/>
    <w:rsid w:val="00E026DF"/>
    <w:rsid w:val="00E03123"/>
    <w:rsid w:val="00E03E29"/>
    <w:rsid w:val="00E0468A"/>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4A4C"/>
    <w:rsid w:val="00E15C86"/>
    <w:rsid w:val="00E15F8E"/>
    <w:rsid w:val="00E16130"/>
    <w:rsid w:val="00E17CF2"/>
    <w:rsid w:val="00E20758"/>
    <w:rsid w:val="00E2077D"/>
    <w:rsid w:val="00E207D1"/>
    <w:rsid w:val="00E2082E"/>
    <w:rsid w:val="00E21109"/>
    <w:rsid w:val="00E21A1B"/>
    <w:rsid w:val="00E23325"/>
    <w:rsid w:val="00E23516"/>
    <w:rsid w:val="00E23739"/>
    <w:rsid w:val="00E2460C"/>
    <w:rsid w:val="00E246EF"/>
    <w:rsid w:val="00E24DFE"/>
    <w:rsid w:val="00E254D3"/>
    <w:rsid w:val="00E258D2"/>
    <w:rsid w:val="00E2613D"/>
    <w:rsid w:val="00E26456"/>
    <w:rsid w:val="00E26607"/>
    <w:rsid w:val="00E26BBA"/>
    <w:rsid w:val="00E2744A"/>
    <w:rsid w:val="00E27453"/>
    <w:rsid w:val="00E279B4"/>
    <w:rsid w:val="00E27F7B"/>
    <w:rsid w:val="00E30140"/>
    <w:rsid w:val="00E30C1D"/>
    <w:rsid w:val="00E3115A"/>
    <w:rsid w:val="00E31584"/>
    <w:rsid w:val="00E31DAD"/>
    <w:rsid w:val="00E327D2"/>
    <w:rsid w:val="00E32A8E"/>
    <w:rsid w:val="00E32F74"/>
    <w:rsid w:val="00E33383"/>
    <w:rsid w:val="00E35054"/>
    <w:rsid w:val="00E35389"/>
    <w:rsid w:val="00E35682"/>
    <w:rsid w:val="00E35CA5"/>
    <w:rsid w:val="00E36265"/>
    <w:rsid w:val="00E36286"/>
    <w:rsid w:val="00E3730B"/>
    <w:rsid w:val="00E40024"/>
    <w:rsid w:val="00E40E79"/>
    <w:rsid w:val="00E41CF3"/>
    <w:rsid w:val="00E42927"/>
    <w:rsid w:val="00E433FA"/>
    <w:rsid w:val="00E4345C"/>
    <w:rsid w:val="00E441E1"/>
    <w:rsid w:val="00E4429A"/>
    <w:rsid w:val="00E44551"/>
    <w:rsid w:val="00E458AB"/>
    <w:rsid w:val="00E45DB9"/>
    <w:rsid w:val="00E45E48"/>
    <w:rsid w:val="00E4611B"/>
    <w:rsid w:val="00E467A5"/>
    <w:rsid w:val="00E47D30"/>
    <w:rsid w:val="00E506C0"/>
    <w:rsid w:val="00E507CA"/>
    <w:rsid w:val="00E509C2"/>
    <w:rsid w:val="00E51596"/>
    <w:rsid w:val="00E51EF3"/>
    <w:rsid w:val="00E52ADC"/>
    <w:rsid w:val="00E52B89"/>
    <w:rsid w:val="00E52BCA"/>
    <w:rsid w:val="00E52C4A"/>
    <w:rsid w:val="00E52EFC"/>
    <w:rsid w:val="00E53571"/>
    <w:rsid w:val="00E55233"/>
    <w:rsid w:val="00E55E0E"/>
    <w:rsid w:val="00E55E51"/>
    <w:rsid w:val="00E56530"/>
    <w:rsid w:val="00E56755"/>
    <w:rsid w:val="00E56B7E"/>
    <w:rsid w:val="00E60181"/>
    <w:rsid w:val="00E61034"/>
    <w:rsid w:val="00E61315"/>
    <w:rsid w:val="00E61840"/>
    <w:rsid w:val="00E62755"/>
    <w:rsid w:val="00E62E29"/>
    <w:rsid w:val="00E6388C"/>
    <w:rsid w:val="00E63891"/>
    <w:rsid w:val="00E65009"/>
    <w:rsid w:val="00E65203"/>
    <w:rsid w:val="00E65A83"/>
    <w:rsid w:val="00E65B83"/>
    <w:rsid w:val="00E65FDD"/>
    <w:rsid w:val="00E6678A"/>
    <w:rsid w:val="00E66DA1"/>
    <w:rsid w:val="00E6758E"/>
    <w:rsid w:val="00E676FB"/>
    <w:rsid w:val="00E677A3"/>
    <w:rsid w:val="00E67CBA"/>
    <w:rsid w:val="00E67E84"/>
    <w:rsid w:val="00E70CFA"/>
    <w:rsid w:val="00E70D56"/>
    <w:rsid w:val="00E71DC1"/>
    <w:rsid w:val="00E7229B"/>
    <w:rsid w:val="00E72321"/>
    <w:rsid w:val="00E7266A"/>
    <w:rsid w:val="00E726F1"/>
    <w:rsid w:val="00E7274F"/>
    <w:rsid w:val="00E72C12"/>
    <w:rsid w:val="00E7317F"/>
    <w:rsid w:val="00E73241"/>
    <w:rsid w:val="00E73523"/>
    <w:rsid w:val="00E73BA3"/>
    <w:rsid w:val="00E73F82"/>
    <w:rsid w:val="00E73FBE"/>
    <w:rsid w:val="00E74C06"/>
    <w:rsid w:val="00E74CB9"/>
    <w:rsid w:val="00E74EC7"/>
    <w:rsid w:val="00E75A2D"/>
    <w:rsid w:val="00E75E68"/>
    <w:rsid w:val="00E764E0"/>
    <w:rsid w:val="00E76CAC"/>
    <w:rsid w:val="00E77010"/>
    <w:rsid w:val="00E77364"/>
    <w:rsid w:val="00E77F11"/>
    <w:rsid w:val="00E801BD"/>
    <w:rsid w:val="00E801BE"/>
    <w:rsid w:val="00E809D5"/>
    <w:rsid w:val="00E80BEB"/>
    <w:rsid w:val="00E80E9A"/>
    <w:rsid w:val="00E815A8"/>
    <w:rsid w:val="00E82407"/>
    <w:rsid w:val="00E82561"/>
    <w:rsid w:val="00E82949"/>
    <w:rsid w:val="00E82D32"/>
    <w:rsid w:val="00E82DC4"/>
    <w:rsid w:val="00E8301E"/>
    <w:rsid w:val="00E83471"/>
    <w:rsid w:val="00E8358E"/>
    <w:rsid w:val="00E839B7"/>
    <w:rsid w:val="00E839D3"/>
    <w:rsid w:val="00E849D2"/>
    <w:rsid w:val="00E84AEB"/>
    <w:rsid w:val="00E85216"/>
    <w:rsid w:val="00E85A85"/>
    <w:rsid w:val="00E866BC"/>
    <w:rsid w:val="00E86B34"/>
    <w:rsid w:val="00E90764"/>
    <w:rsid w:val="00E90EB8"/>
    <w:rsid w:val="00E90F26"/>
    <w:rsid w:val="00E91693"/>
    <w:rsid w:val="00E927A5"/>
    <w:rsid w:val="00E92A34"/>
    <w:rsid w:val="00E92F68"/>
    <w:rsid w:val="00E9316D"/>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B03F7"/>
    <w:rsid w:val="00EB0605"/>
    <w:rsid w:val="00EB0CDB"/>
    <w:rsid w:val="00EB2523"/>
    <w:rsid w:val="00EB25C8"/>
    <w:rsid w:val="00EB2F48"/>
    <w:rsid w:val="00EB3237"/>
    <w:rsid w:val="00EB39FD"/>
    <w:rsid w:val="00EB403D"/>
    <w:rsid w:val="00EB406B"/>
    <w:rsid w:val="00EB4D19"/>
    <w:rsid w:val="00EB4E5F"/>
    <w:rsid w:val="00EB4FA8"/>
    <w:rsid w:val="00EB5128"/>
    <w:rsid w:val="00EB526E"/>
    <w:rsid w:val="00EB55D1"/>
    <w:rsid w:val="00EB583B"/>
    <w:rsid w:val="00EB60FA"/>
    <w:rsid w:val="00EB624F"/>
    <w:rsid w:val="00EB6933"/>
    <w:rsid w:val="00EB74E7"/>
    <w:rsid w:val="00EC0483"/>
    <w:rsid w:val="00EC06F0"/>
    <w:rsid w:val="00EC2AE2"/>
    <w:rsid w:val="00EC39C9"/>
    <w:rsid w:val="00EC3E19"/>
    <w:rsid w:val="00EC4DF3"/>
    <w:rsid w:val="00EC6321"/>
    <w:rsid w:val="00EC6AA6"/>
    <w:rsid w:val="00EC6C8A"/>
    <w:rsid w:val="00EC76CE"/>
    <w:rsid w:val="00EC7B57"/>
    <w:rsid w:val="00EC7EB3"/>
    <w:rsid w:val="00ED00AA"/>
    <w:rsid w:val="00ED086C"/>
    <w:rsid w:val="00ED2250"/>
    <w:rsid w:val="00ED2797"/>
    <w:rsid w:val="00ED2834"/>
    <w:rsid w:val="00ED2995"/>
    <w:rsid w:val="00ED3895"/>
    <w:rsid w:val="00ED3C5A"/>
    <w:rsid w:val="00ED45B1"/>
    <w:rsid w:val="00ED4D0D"/>
    <w:rsid w:val="00ED5CD0"/>
    <w:rsid w:val="00ED5F59"/>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50C7"/>
    <w:rsid w:val="00EE52F8"/>
    <w:rsid w:val="00EE5EE4"/>
    <w:rsid w:val="00EE7EBD"/>
    <w:rsid w:val="00EF016A"/>
    <w:rsid w:val="00EF089E"/>
    <w:rsid w:val="00EF097B"/>
    <w:rsid w:val="00EF15B4"/>
    <w:rsid w:val="00EF1901"/>
    <w:rsid w:val="00EF1DAA"/>
    <w:rsid w:val="00EF3328"/>
    <w:rsid w:val="00EF395A"/>
    <w:rsid w:val="00EF39A5"/>
    <w:rsid w:val="00EF3BA7"/>
    <w:rsid w:val="00EF4347"/>
    <w:rsid w:val="00EF5D5D"/>
    <w:rsid w:val="00EF6017"/>
    <w:rsid w:val="00EF60BD"/>
    <w:rsid w:val="00EF63E9"/>
    <w:rsid w:val="00EF6AB1"/>
    <w:rsid w:val="00EF72DE"/>
    <w:rsid w:val="00EF7771"/>
    <w:rsid w:val="00F0024D"/>
    <w:rsid w:val="00F00A11"/>
    <w:rsid w:val="00F01690"/>
    <w:rsid w:val="00F0228B"/>
    <w:rsid w:val="00F026DA"/>
    <w:rsid w:val="00F02A35"/>
    <w:rsid w:val="00F03D5B"/>
    <w:rsid w:val="00F04182"/>
    <w:rsid w:val="00F041EC"/>
    <w:rsid w:val="00F04364"/>
    <w:rsid w:val="00F0471C"/>
    <w:rsid w:val="00F04A8C"/>
    <w:rsid w:val="00F0523F"/>
    <w:rsid w:val="00F05425"/>
    <w:rsid w:val="00F05B12"/>
    <w:rsid w:val="00F05C4D"/>
    <w:rsid w:val="00F0616F"/>
    <w:rsid w:val="00F06FC9"/>
    <w:rsid w:val="00F07092"/>
    <w:rsid w:val="00F076B0"/>
    <w:rsid w:val="00F07FC7"/>
    <w:rsid w:val="00F100E2"/>
    <w:rsid w:val="00F104C6"/>
    <w:rsid w:val="00F106C2"/>
    <w:rsid w:val="00F10741"/>
    <w:rsid w:val="00F10C0F"/>
    <w:rsid w:val="00F10C72"/>
    <w:rsid w:val="00F1106B"/>
    <w:rsid w:val="00F11991"/>
    <w:rsid w:val="00F11DA6"/>
    <w:rsid w:val="00F137A8"/>
    <w:rsid w:val="00F13A53"/>
    <w:rsid w:val="00F147C3"/>
    <w:rsid w:val="00F14870"/>
    <w:rsid w:val="00F14D40"/>
    <w:rsid w:val="00F14F6E"/>
    <w:rsid w:val="00F156AA"/>
    <w:rsid w:val="00F157CB"/>
    <w:rsid w:val="00F17858"/>
    <w:rsid w:val="00F17C88"/>
    <w:rsid w:val="00F21455"/>
    <w:rsid w:val="00F22258"/>
    <w:rsid w:val="00F22C39"/>
    <w:rsid w:val="00F22E16"/>
    <w:rsid w:val="00F233B9"/>
    <w:rsid w:val="00F23F55"/>
    <w:rsid w:val="00F24080"/>
    <w:rsid w:val="00F242B4"/>
    <w:rsid w:val="00F25659"/>
    <w:rsid w:val="00F25CAA"/>
    <w:rsid w:val="00F25CD2"/>
    <w:rsid w:val="00F303ED"/>
    <w:rsid w:val="00F31873"/>
    <w:rsid w:val="00F31EE9"/>
    <w:rsid w:val="00F33AF3"/>
    <w:rsid w:val="00F33AFC"/>
    <w:rsid w:val="00F33F36"/>
    <w:rsid w:val="00F340D6"/>
    <w:rsid w:val="00F346A6"/>
    <w:rsid w:val="00F354B6"/>
    <w:rsid w:val="00F36025"/>
    <w:rsid w:val="00F37430"/>
    <w:rsid w:val="00F375BA"/>
    <w:rsid w:val="00F37617"/>
    <w:rsid w:val="00F37CAF"/>
    <w:rsid w:val="00F37F31"/>
    <w:rsid w:val="00F40645"/>
    <w:rsid w:val="00F40AB6"/>
    <w:rsid w:val="00F4135C"/>
    <w:rsid w:val="00F4155E"/>
    <w:rsid w:val="00F41CC4"/>
    <w:rsid w:val="00F42168"/>
    <w:rsid w:val="00F4229B"/>
    <w:rsid w:val="00F422C2"/>
    <w:rsid w:val="00F43336"/>
    <w:rsid w:val="00F436B7"/>
    <w:rsid w:val="00F43FE3"/>
    <w:rsid w:val="00F446E2"/>
    <w:rsid w:val="00F45EB2"/>
    <w:rsid w:val="00F47544"/>
    <w:rsid w:val="00F4797E"/>
    <w:rsid w:val="00F47FB2"/>
    <w:rsid w:val="00F50172"/>
    <w:rsid w:val="00F50375"/>
    <w:rsid w:val="00F5082E"/>
    <w:rsid w:val="00F50C4A"/>
    <w:rsid w:val="00F50DD0"/>
    <w:rsid w:val="00F50FAD"/>
    <w:rsid w:val="00F51346"/>
    <w:rsid w:val="00F5285D"/>
    <w:rsid w:val="00F5342D"/>
    <w:rsid w:val="00F559DB"/>
    <w:rsid w:val="00F55DFB"/>
    <w:rsid w:val="00F56185"/>
    <w:rsid w:val="00F56FD6"/>
    <w:rsid w:val="00F5777B"/>
    <w:rsid w:val="00F57F63"/>
    <w:rsid w:val="00F60511"/>
    <w:rsid w:val="00F60FBB"/>
    <w:rsid w:val="00F61329"/>
    <w:rsid w:val="00F6152D"/>
    <w:rsid w:val="00F61566"/>
    <w:rsid w:val="00F631BC"/>
    <w:rsid w:val="00F63D9A"/>
    <w:rsid w:val="00F6405F"/>
    <w:rsid w:val="00F64077"/>
    <w:rsid w:val="00F64079"/>
    <w:rsid w:val="00F6454A"/>
    <w:rsid w:val="00F64551"/>
    <w:rsid w:val="00F64F75"/>
    <w:rsid w:val="00F65221"/>
    <w:rsid w:val="00F70024"/>
    <w:rsid w:val="00F70BBC"/>
    <w:rsid w:val="00F717A7"/>
    <w:rsid w:val="00F719AC"/>
    <w:rsid w:val="00F71C23"/>
    <w:rsid w:val="00F727B6"/>
    <w:rsid w:val="00F729ED"/>
    <w:rsid w:val="00F74160"/>
    <w:rsid w:val="00F74975"/>
    <w:rsid w:val="00F74B21"/>
    <w:rsid w:val="00F75506"/>
    <w:rsid w:val="00F7570E"/>
    <w:rsid w:val="00F75CD0"/>
    <w:rsid w:val="00F764C1"/>
    <w:rsid w:val="00F7664F"/>
    <w:rsid w:val="00F7698C"/>
    <w:rsid w:val="00F76BF7"/>
    <w:rsid w:val="00F77454"/>
    <w:rsid w:val="00F80031"/>
    <w:rsid w:val="00F80460"/>
    <w:rsid w:val="00F80823"/>
    <w:rsid w:val="00F80DDF"/>
    <w:rsid w:val="00F8188A"/>
    <w:rsid w:val="00F82090"/>
    <w:rsid w:val="00F821C8"/>
    <w:rsid w:val="00F833F1"/>
    <w:rsid w:val="00F836AD"/>
    <w:rsid w:val="00F84622"/>
    <w:rsid w:val="00F84A5F"/>
    <w:rsid w:val="00F85C30"/>
    <w:rsid w:val="00F86504"/>
    <w:rsid w:val="00F86B1A"/>
    <w:rsid w:val="00F87C3D"/>
    <w:rsid w:val="00F90280"/>
    <w:rsid w:val="00F90AC1"/>
    <w:rsid w:val="00F90C60"/>
    <w:rsid w:val="00F910F1"/>
    <w:rsid w:val="00F913C0"/>
    <w:rsid w:val="00F918A1"/>
    <w:rsid w:val="00F91D1E"/>
    <w:rsid w:val="00F923B3"/>
    <w:rsid w:val="00F925E6"/>
    <w:rsid w:val="00F92D69"/>
    <w:rsid w:val="00F930D1"/>
    <w:rsid w:val="00F933E5"/>
    <w:rsid w:val="00F939D5"/>
    <w:rsid w:val="00F93FFC"/>
    <w:rsid w:val="00F942F1"/>
    <w:rsid w:val="00F94347"/>
    <w:rsid w:val="00F947BF"/>
    <w:rsid w:val="00F94E8E"/>
    <w:rsid w:val="00F956C5"/>
    <w:rsid w:val="00F95804"/>
    <w:rsid w:val="00F96A85"/>
    <w:rsid w:val="00FA0476"/>
    <w:rsid w:val="00FA0E57"/>
    <w:rsid w:val="00FA0FE9"/>
    <w:rsid w:val="00FA1193"/>
    <w:rsid w:val="00FA1D4A"/>
    <w:rsid w:val="00FA1D5B"/>
    <w:rsid w:val="00FA2990"/>
    <w:rsid w:val="00FA2D9F"/>
    <w:rsid w:val="00FA38C1"/>
    <w:rsid w:val="00FA3CA6"/>
    <w:rsid w:val="00FA3F68"/>
    <w:rsid w:val="00FA4050"/>
    <w:rsid w:val="00FA465A"/>
    <w:rsid w:val="00FA484B"/>
    <w:rsid w:val="00FA495E"/>
    <w:rsid w:val="00FA4CB5"/>
    <w:rsid w:val="00FA572A"/>
    <w:rsid w:val="00FA5CF7"/>
    <w:rsid w:val="00FA622C"/>
    <w:rsid w:val="00FA63FE"/>
    <w:rsid w:val="00FA6621"/>
    <w:rsid w:val="00FA68DB"/>
    <w:rsid w:val="00FA75CD"/>
    <w:rsid w:val="00FA7CAE"/>
    <w:rsid w:val="00FA7FAC"/>
    <w:rsid w:val="00FB0C91"/>
    <w:rsid w:val="00FB0E78"/>
    <w:rsid w:val="00FB124F"/>
    <w:rsid w:val="00FB15E3"/>
    <w:rsid w:val="00FB1950"/>
    <w:rsid w:val="00FB2977"/>
    <w:rsid w:val="00FB2AF6"/>
    <w:rsid w:val="00FB43A2"/>
    <w:rsid w:val="00FB4650"/>
    <w:rsid w:val="00FB4ADD"/>
    <w:rsid w:val="00FB4BE5"/>
    <w:rsid w:val="00FB4C69"/>
    <w:rsid w:val="00FB4D2B"/>
    <w:rsid w:val="00FB5CB4"/>
    <w:rsid w:val="00FB5EE1"/>
    <w:rsid w:val="00FB627F"/>
    <w:rsid w:val="00FB6DB9"/>
    <w:rsid w:val="00FC0879"/>
    <w:rsid w:val="00FC1116"/>
    <w:rsid w:val="00FC1B28"/>
    <w:rsid w:val="00FC2596"/>
    <w:rsid w:val="00FC2630"/>
    <w:rsid w:val="00FC263F"/>
    <w:rsid w:val="00FC2F9B"/>
    <w:rsid w:val="00FC373D"/>
    <w:rsid w:val="00FC3773"/>
    <w:rsid w:val="00FC3AC0"/>
    <w:rsid w:val="00FC40B7"/>
    <w:rsid w:val="00FC414D"/>
    <w:rsid w:val="00FC42D4"/>
    <w:rsid w:val="00FC4437"/>
    <w:rsid w:val="00FC4520"/>
    <w:rsid w:val="00FC45F1"/>
    <w:rsid w:val="00FC4BEB"/>
    <w:rsid w:val="00FC4E7B"/>
    <w:rsid w:val="00FC795E"/>
    <w:rsid w:val="00FC7E87"/>
    <w:rsid w:val="00FD0534"/>
    <w:rsid w:val="00FD0646"/>
    <w:rsid w:val="00FD0A14"/>
    <w:rsid w:val="00FD128C"/>
    <w:rsid w:val="00FD1446"/>
    <w:rsid w:val="00FD155C"/>
    <w:rsid w:val="00FD1C0E"/>
    <w:rsid w:val="00FD2A49"/>
    <w:rsid w:val="00FD304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9B1"/>
    <w:rsid w:val="00FE7CEF"/>
    <w:rsid w:val="00FF1CC9"/>
    <w:rsid w:val="00FF2E00"/>
    <w:rsid w:val="00FF3382"/>
    <w:rsid w:val="00FF4821"/>
    <w:rsid w:val="00FF49B4"/>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5036C"/>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0"/>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7C7346"/>
    <w:pPr>
      <w:numPr>
        <w:ilvl w:val="1"/>
        <w:numId w:val="30"/>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CA6571"/>
    <w:pPr>
      <w:numPr>
        <w:ilvl w:val="2"/>
        <w:numId w:val="30"/>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0"/>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0"/>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0"/>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FA2990"/>
    <w:pPr>
      <w:pBdr>
        <w:top w:val="nil"/>
        <w:left w:val="nil"/>
        <w:bottom w:val="nil"/>
        <w:right w:val="nil"/>
        <w:between w:val="nil"/>
        <w:bar w:val="nil"/>
      </w:pBdr>
      <w:spacing w:after="120" w:line="276" w:lineRule="auto"/>
      <w:ind w:left="567" w:right="567"/>
    </w:pPr>
    <w:rPr>
      <w:rFonts w:eastAsia="Arial Unicode MS" w:cstheme="minorHAnsi"/>
      <w:bCs/>
      <w:i/>
      <w:iCs/>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7C7346"/>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CA657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5.jpeg"/><Relationship Id="rId47" Type="http://schemas.openxmlformats.org/officeDocument/2006/relationships/image" Target="media/image30.jpeg"/><Relationship Id="rId63" Type="http://schemas.openxmlformats.org/officeDocument/2006/relationships/image" Target="media/image46.jpg"/><Relationship Id="rId68" Type="http://schemas.openxmlformats.org/officeDocument/2006/relationships/image" Target="media/image51.jpg"/><Relationship Id="rId84" Type="http://schemas.openxmlformats.org/officeDocument/2006/relationships/image" Target="media/image67.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20.jpeg"/><Relationship Id="rId53" Type="http://schemas.openxmlformats.org/officeDocument/2006/relationships/image" Target="media/image36.jpg"/><Relationship Id="rId58" Type="http://schemas.openxmlformats.org/officeDocument/2006/relationships/image" Target="media/image41.jpg"/><Relationship Id="rId74" Type="http://schemas.openxmlformats.org/officeDocument/2006/relationships/image" Target="media/image57.JPG"/><Relationship Id="rId7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image" Target="media/image73.jpeg"/><Relationship Id="rId22" Type="http://schemas.openxmlformats.org/officeDocument/2006/relationships/image" Target="media/image5.JPG"/><Relationship Id="rId27" Type="http://schemas.openxmlformats.org/officeDocument/2006/relationships/image" Target="media/image12.png"/><Relationship Id="rId43" Type="http://schemas.openxmlformats.org/officeDocument/2006/relationships/image" Target="media/image26.jpeg"/><Relationship Id="rId48" Type="http://schemas.openxmlformats.org/officeDocument/2006/relationships/image" Target="media/image31.jpg"/><Relationship Id="rId64" Type="http://schemas.openxmlformats.org/officeDocument/2006/relationships/image" Target="media/image47.jpg"/><Relationship Id="rId69"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34.JPG"/><Relationship Id="rId72" Type="http://schemas.openxmlformats.org/officeDocument/2006/relationships/image" Target="media/image55.jpe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1.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2.jpg"/><Relationship Id="rId67" Type="http://schemas.openxmlformats.org/officeDocument/2006/relationships/image" Target="media/image50.jpg"/><Relationship Id="rId20" Type="http://schemas.openxmlformats.org/officeDocument/2006/relationships/image" Target="media/image3.jpeg"/><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image" Target="media/image45.jpg"/><Relationship Id="rId70" Type="http://schemas.openxmlformats.org/officeDocument/2006/relationships/image" Target="media/image53.JPG"/><Relationship Id="rId75" Type="http://schemas.openxmlformats.org/officeDocument/2006/relationships/image" Target="media/image58.JPG"/><Relationship Id="rId83" Type="http://schemas.openxmlformats.org/officeDocument/2006/relationships/image" Target="media/image66.png"/><Relationship Id="rId91" Type="http://schemas.openxmlformats.org/officeDocument/2006/relationships/image" Target="media/image75.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3.png"/><Relationship Id="rId36" Type="http://schemas.openxmlformats.org/officeDocument/2006/relationships/image" Target="media/image19.jpeg"/><Relationship Id="rId49" Type="http://schemas.openxmlformats.org/officeDocument/2006/relationships/image" Target="media/image32.jpg"/><Relationship Id="rId57" Type="http://schemas.openxmlformats.org/officeDocument/2006/relationships/image" Target="media/image40.jp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jpg"/><Relationship Id="rId60" Type="http://schemas.openxmlformats.org/officeDocument/2006/relationships/image" Target="media/image43.JPG"/><Relationship Id="rId65" Type="http://schemas.openxmlformats.org/officeDocument/2006/relationships/image" Target="media/image48.jpg"/><Relationship Id="rId73" Type="http://schemas.openxmlformats.org/officeDocument/2006/relationships/image" Target="media/image56.JPG"/><Relationship Id="rId78" Type="http://schemas.openxmlformats.org/officeDocument/2006/relationships/image" Target="media/image61.png"/><Relationship Id="rId81" Type="http://schemas.openxmlformats.org/officeDocument/2006/relationships/image" Target="media/image64.png"/><Relationship Id="rId86" Type="http://schemas.microsoft.com/office/2007/relationships/hdphoto" Target="media/hdphoto1.wdp"/><Relationship Id="rId94" Type="http://schemas.openxmlformats.org/officeDocument/2006/relationships/image" Target="media/image7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2.jpeg"/><Relationship Id="rId34" Type="http://schemas.openxmlformats.org/officeDocument/2006/relationships/image" Target="media/image17.png"/><Relationship Id="rId50" Type="http://schemas.openxmlformats.org/officeDocument/2006/relationships/image" Target="media/image33.jpg"/><Relationship Id="rId55" Type="http://schemas.openxmlformats.org/officeDocument/2006/relationships/image" Target="media/image38.jpg"/><Relationship Id="rId76" Type="http://schemas.openxmlformats.org/officeDocument/2006/relationships/image" Target="media/image59.png"/><Relationship Id="rId97" Type="http://schemas.openxmlformats.org/officeDocument/2006/relationships/image" Target="media/image76.jpeg"/><Relationship Id="rId7" Type="http://schemas.openxmlformats.org/officeDocument/2006/relationships/endnotes" Target="endnotes.xml"/><Relationship Id="rId71" Type="http://schemas.openxmlformats.org/officeDocument/2006/relationships/image" Target="media/image54.JPG"/><Relationship Id="rId92" Type="http://schemas.openxmlformats.org/officeDocument/2006/relationships/image" Target="media/image70.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3.jpeg"/><Relationship Id="rId45" Type="http://schemas.openxmlformats.org/officeDocument/2006/relationships/image" Target="media/image28.jpeg"/><Relationship Id="rId66" Type="http://schemas.openxmlformats.org/officeDocument/2006/relationships/image" Target="media/image49.jpg"/><Relationship Id="rId87" Type="http://schemas.openxmlformats.org/officeDocument/2006/relationships/image" Target="media/image69.jpg"/><Relationship Id="rId61" Type="http://schemas.openxmlformats.org/officeDocument/2006/relationships/image" Target="media/image44.jpg"/><Relationship Id="rId82" Type="http://schemas.openxmlformats.org/officeDocument/2006/relationships/image" Target="media/image65.pn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1.png"/><Relationship Id="rId35" Type="http://schemas.openxmlformats.org/officeDocument/2006/relationships/image" Target="media/image18.jpeg"/><Relationship Id="rId56" Type="http://schemas.openxmlformats.org/officeDocument/2006/relationships/image" Target="media/image39.jpg"/><Relationship Id="rId7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738AE-4878-43BB-AE45-4F5250175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9</TotalTime>
  <Pages>86</Pages>
  <Words>32271</Words>
  <Characters>183949</Characters>
  <Application>Microsoft Office Word</Application>
  <DocSecurity>0</DocSecurity>
  <Lines>1532</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965</cp:revision>
  <dcterms:created xsi:type="dcterms:W3CDTF">2018-07-16T09:38:00Z</dcterms:created>
  <dcterms:modified xsi:type="dcterms:W3CDTF">2018-08-2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8">
    <vt:lpwstr>C:\Users\parisa\Documents\Citavi 5\Projects\Master_thesis\Master_thesis.ctv5</vt:lpwstr>
  </property>
  <property fmtid="{D5CDD505-2E9C-101B-9397-08002B2CF9AE}" pid="4" name="CitaviDocumentProperty_0">
    <vt:lpwstr>9272e3dd-477a-44aa-be4e-2bf95ccf3035</vt:lpwstr>
  </property>
  <property fmtid="{D5CDD505-2E9C-101B-9397-08002B2CF9AE}" pid="5" name="CitaviDocumentProperty_18">
    <vt:lpwstr>6</vt:lpwstr>
  </property>
  <property fmtid="{D5CDD505-2E9C-101B-9397-08002B2CF9AE}" pid="6" name="CitaviDocumentProperty_6">
    <vt:lpwstr>True</vt:lpwstr>
  </property>
  <property fmtid="{D5CDD505-2E9C-101B-9397-08002B2CF9AE}" pid="7" name="CitaviDocumentProperty_1">
    <vt:lpwstr>5.7.0.0</vt:lpwstr>
  </property>
</Properties>
</file>